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00CB2B" w14:textId="1BFE190B" w:rsidR="00A60274" w:rsidRPr="009A4012" w:rsidRDefault="005466B0" w:rsidP="00F71341">
      <w:pPr>
        <w:rPr>
          <w:rFonts w:cstheme="minorHAnsi"/>
          <w:b/>
          <w:bCs/>
          <w:i/>
          <w:iCs/>
          <w:sz w:val="40"/>
          <w:szCs w:val="40"/>
          <w:u w:val="single"/>
        </w:rPr>
      </w:pPr>
      <w:r w:rsidRPr="009A4012">
        <w:rPr>
          <w:rFonts w:cstheme="minorHAnsi"/>
          <w:b/>
          <w:bCs/>
          <w:i/>
          <w:iCs/>
          <w:sz w:val="40"/>
          <w:szCs w:val="40"/>
          <w:u w:val="single"/>
        </w:rPr>
        <w:t>Exploring the current usage</w:t>
      </w:r>
      <w:r w:rsidR="00F0040D" w:rsidRPr="009A4012">
        <w:rPr>
          <w:rFonts w:cstheme="minorHAnsi"/>
          <w:b/>
          <w:bCs/>
          <w:i/>
          <w:iCs/>
          <w:sz w:val="40"/>
          <w:szCs w:val="40"/>
          <w:u w:val="single"/>
        </w:rPr>
        <w:t xml:space="preserve"> of</w:t>
      </w:r>
      <w:r w:rsidRPr="009A4012">
        <w:rPr>
          <w:rFonts w:cstheme="minorHAnsi"/>
          <w:b/>
          <w:bCs/>
          <w:i/>
          <w:iCs/>
          <w:sz w:val="40"/>
          <w:szCs w:val="40"/>
          <w:u w:val="single"/>
        </w:rPr>
        <w:t xml:space="preserve"> and </w:t>
      </w:r>
      <w:r w:rsidR="30605C51" w:rsidRPr="009A4012">
        <w:rPr>
          <w:rFonts w:cstheme="minorHAnsi"/>
          <w:b/>
          <w:bCs/>
          <w:i/>
          <w:iCs/>
          <w:sz w:val="40"/>
          <w:szCs w:val="40"/>
          <w:u w:val="single"/>
        </w:rPr>
        <w:t xml:space="preserve">attitudes towards </w:t>
      </w:r>
      <w:r w:rsidRPr="009A4012">
        <w:rPr>
          <w:rFonts w:cstheme="minorHAnsi"/>
          <w:b/>
          <w:bCs/>
          <w:i/>
          <w:iCs/>
          <w:sz w:val="40"/>
          <w:szCs w:val="40"/>
          <w:u w:val="single"/>
        </w:rPr>
        <w:t>trans-anastomotic tube</w:t>
      </w:r>
      <w:r w:rsidR="669F7D63" w:rsidRPr="009A4012">
        <w:rPr>
          <w:rFonts w:cstheme="minorHAnsi"/>
          <w:b/>
          <w:bCs/>
          <w:i/>
          <w:iCs/>
          <w:sz w:val="40"/>
          <w:szCs w:val="40"/>
          <w:u w:val="single"/>
        </w:rPr>
        <w:t xml:space="preserve"> (TAT)</w:t>
      </w:r>
      <w:r w:rsidRPr="009A4012">
        <w:rPr>
          <w:rFonts w:cstheme="minorHAnsi"/>
          <w:b/>
          <w:bCs/>
          <w:i/>
          <w:iCs/>
          <w:sz w:val="40"/>
          <w:szCs w:val="40"/>
          <w:u w:val="single"/>
        </w:rPr>
        <w:t xml:space="preserve"> feeding in </w:t>
      </w:r>
      <w:r w:rsidR="0038421C" w:rsidRPr="009A4012">
        <w:rPr>
          <w:rFonts w:cstheme="minorHAnsi"/>
          <w:b/>
          <w:bCs/>
          <w:i/>
          <w:iCs/>
          <w:sz w:val="40"/>
          <w:szCs w:val="40"/>
          <w:u w:val="single"/>
        </w:rPr>
        <w:t xml:space="preserve">infants </w:t>
      </w:r>
      <w:r w:rsidRPr="009A4012">
        <w:rPr>
          <w:rFonts w:cstheme="minorHAnsi"/>
          <w:b/>
          <w:bCs/>
          <w:i/>
          <w:iCs/>
          <w:sz w:val="40"/>
          <w:szCs w:val="40"/>
          <w:u w:val="single"/>
        </w:rPr>
        <w:t>born with duodenal atresia: a survey of practice in the UK</w:t>
      </w:r>
    </w:p>
    <w:p w14:paraId="6753AD97" w14:textId="77777777" w:rsidR="00F71341" w:rsidRPr="009A4012" w:rsidRDefault="00F71341" w:rsidP="00F71341">
      <w:pPr>
        <w:rPr>
          <w:rFonts w:cstheme="minorHAnsi"/>
          <w:b/>
          <w:bCs/>
          <w:color w:val="4472C4" w:themeColor="accent1"/>
          <w:sz w:val="28"/>
          <w:szCs w:val="28"/>
          <w:u w:val="single"/>
        </w:rPr>
      </w:pPr>
    </w:p>
    <w:tbl>
      <w:tblPr>
        <w:tblStyle w:val="TableGrid"/>
        <w:tblW w:w="9376" w:type="dxa"/>
        <w:tblLook w:val="04A0" w:firstRow="1" w:lastRow="0" w:firstColumn="1" w:lastColumn="0" w:noHBand="0" w:noVBand="1"/>
      </w:tblPr>
      <w:tblGrid>
        <w:gridCol w:w="4688"/>
        <w:gridCol w:w="4688"/>
      </w:tblGrid>
      <w:tr w:rsidR="00EA1D59" w:rsidRPr="009A4012" w14:paraId="64C10C42" w14:textId="77777777" w:rsidTr="6511309B">
        <w:trPr>
          <w:trHeight w:val="359"/>
        </w:trPr>
        <w:tc>
          <w:tcPr>
            <w:tcW w:w="4688" w:type="dxa"/>
          </w:tcPr>
          <w:p w14:paraId="4F2F8680" w14:textId="6209F152" w:rsidR="00EA1D59" w:rsidRPr="009A4012" w:rsidRDefault="00EA1D59" w:rsidP="00F71341">
            <w:pPr>
              <w:spacing w:after="100" w:afterAutospacing="1"/>
              <w:rPr>
                <w:rFonts w:cstheme="minorHAnsi"/>
                <w:b/>
                <w:bCs/>
                <w:szCs w:val="24"/>
              </w:rPr>
            </w:pPr>
            <w:r w:rsidRPr="009A4012">
              <w:rPr>
                <w:rFonts w:cstheme="minorHAnsi"/>
                <w:b/>
                <w:bCs/>
                <w:szCs w:val="24"/>
              </w:rPr>
              <w:t>Author</w:t>
            </w:r>
            <w:r w:rsidR="00B3077F" w:rsidRPr="009A4012">
              <w:rPr>
                <w:rFonts w:cstheme="minorHAnsi"/>
                <w:b/>
                <w:bCs/>
                <w:szCs w:val="24"/>
              </w:rPr>
              <w:t>s</w:t>
            </w:r>
          </w:p>
        </w:tc>
        <w:tc>
          <w:tcPr>
            <w:tcW w:w="4688" w:type="dxa"/>
          </w:tcPr>
          <w:p w14:paraId="6D47ADCB" w14:textId="0AB20436" w:rsidR="00EA1D59" w:rsidRPr="009A4012" w:rsidRDefault="00EA1D59" w:rsidP="00F71341">
            <w:pPr>
              <w:spacing w:after="100" w:afterAutospacing="1"/>
              <w:rPr>
                <w:rFonts w:cstheme="minorHAnsi"/>
                <w:b/>
                <w:bCs/>
                <w:szCs w:val="24"/>
              </w:rPr>
            </w:pPr>
            <w:r w:rsidRPr="009A4012">
              <w:rPr>
                <w:rFonts w:cstheme="minorHAnsi"/>
                <w:b/>
                <w:bCs/>
                <w:szCs w:val="24"/>
              </w:rPr>
              <w:t>Institution</w:t>
            </w:r>
          </w:p>
        </w:tc>
      </w:tr>
      <w:tr w:rsidR="003353C3" w:rsidRPr="009A4012" w14:paraId="0644C719" w14:textId="77777777" w:rsidTr="6511309B">
        <w:trPr>
          <w:trHeight w:val="354"/>
        </w:trPr>
        <w:tc>
          <w:tcPr>
            <w:tcW w:w="4688" w:type="dxa"/>
          </w:tcPr>
          <w:p w14:paraId="09CBAE74" w14:textId="77777777" w:rsidR="003353C3" w:rsidRPr="009A4012" w:rsidRDefault="003353C3" w:rsidP="00F71341">
            <w:pPr>
              <w:rPr>
                <w:rFonts w:cstheme="minorHAnsi"/>
                <w:szCs w:val="24"/>
              </w:rPr>
            </w:pPr>
            <w:r w:rsidRPr="009A4012">
              <w:rPr>
                <w:rFonts w:cstheme="minorHAnsi"/>
                <w:szCs w:val="24"/>
              </w:rPr>
              <w:t>Alexandra Jager (corresponding author)</w:t>
            </w:r>
          </w:p>
          <w:p w14:paraId="1C21ABDA" w14:textId="77777777" w:rsidR="00B3077F" w:rsidRPr="009A4012" w:rsidRDefault="00B3077F" w:rsidP="00F71341">
            <w:pPr>
              <w:rPr>
                <w:rFonts w:cstheme="minorHAnsi"/>
                <w:szCs w:val="24"/>
              </w:rPr>
            </w:pPr>
            <w:r w:rsidRPr="009A4012">
              <w:rPr>
                <w:rFonts w:cstheme="minorHAnsi"/>
                <w:szCs w:val="24"/>
              </w:rPr>
              <w:t>University of Southampton</w:t>
            </w:r>
          </w:p>
          <w:p w14:paraId="52CA8371" w14:textId="77777777" w:rsidR="00B3077F" w:rsidRPr="009A4012" w:rsidRDefault="00B3077F" w:rsidP="00F71341">
            <w:pPr>
              <w:rPr>
                <w:rFonts w:cstheme="minorHAnsi"/>
                <w:szCs w:val="24"/>
              </w:rPr>
            </w:pPr>
            <w:r w:rsidRPr="009A4012">
              <w:rPr>
                <w:rFonts w:cstheme="minorHAnsi"/>
                <w:szCs w:val="24"/>
              </w:rPr>
              <w:t>University Road</w:t>
            </w:r>
          </w:p>
          <w:p w14:paraId="288753A6" w14:textId="3E215733" w:rsidR="00F360E8" w:rsidRPr="009A4012" w:rsidRDefault="00B3077F" w:rsidP="00F71341">
            <w:pPr>
              <w:rPr>
                <w:rFonts w:cstheme="minorHAnsi"/>
                <w:szCs w:val="24"/>
              </w:rPr>
            </w:pPr>
            <w:r w:rsidRPr="009A4012">
              <w:rPr>
                <w:rFonts w:cstheme="minorHAnsi"/>
                <w:szCs w:val="24"/>
              </w:rPr>
              <w:t>Southampton SO17 1BJ</w:t>
            </w:r>
          </w:p>
          <w:p w14:paraId="6AB1E491" w14:textId="77777777" w:rsidR="00F360E8" w:rsidRPr="009A4012" w:rsidRDefault="00B3077F" w:rsidP="00F71341">
            <w:pPr>
              <w:rPr>
                <w:rFonts w:cstheme="minorHAnsi"/>
                <w:szCs w:val="24"/>
              </w:rPr>
            </w:pPr>
            <w:r w:rsidRPr="009A4012">
              <w:rPr>
                <w:rFonts w:cstheme="minorHAnsi"/>
                <w:szCs w:val="24"/>
              </w:rPr>
              <w:t>Phone number: 0750 1321 580</w:t>
            </w:r>
          </w:p>
          <w:p w14:paraId="5D002487" w14:textId="6147E1A4" w:rsidR="00B3077F" w:rsidRPr="009A4012" w:rsidRDefault="00B3077F" w:rsidP="00F71341">
            <w:pPr>
              <w:rPr>
                <w:rFonts w:cstheme="minorHAnsi"/>
                <w:szCs w:val="24"/>
              </w:rPr>
            </w:pPr>
            <w:r w:rsidRPr="009A4012">
              <w:rPr>
                <w:rFonts w:cstheme="minorHAnsi"/>
                <w:szCs w:val="24"/>
              </w:rPr>
              <w:t xml:space="preserve">Email address: </w:t>
            </w:r>
            <w:r w:rsidR="004B4AD9" w:rsidRPr="009A4012">
              <w:rPr>
                <w:rFonts w:cstheme="minorHAnsi"/>
                <w:szCs w:val="24"/>
              </w:rPr>
              <w:t>a.jager@soton.ac.uk</w:t>
            </w:r>
          </w:p>
        </w:tc>
        <w:tc>
          <w:tcPr>
            <w:tcW w:w="4688" w:type="dxa"/>
          </w:tcPr>
          <w:p w14:paraId="6986461A" w14:textId="63F012F1" w:rsidR="003353C3" w:rsidRPr="009A4012" w:rsidRDefault="003353C3" w:rsidP="00F71341">
            <w:pPr>
              <w:spacing w:after="100" w:afterAutospacing="1"/>
              <w:rPr>
                <w:rFonts w:cstheme="minorHAnsi"/>
                <w:szCs w:val="24"/>
              </w:rPr>
            </w:pPr>
            <w:r w:rsidRPr="009A4012">
              <w:rPr>
                <w:rFonts w:cstheme="minorHAnsi"/>
                <w:szCs w:val="24"/>
              </w:rPr>
              <w:t xml:space="preserve">University of Southampton </w:t>
            </w:r>
          </w:p>
        </w:tc>
      </w:tr>
      <w:tr w:rsidR="003353C3" w:rsidRPr="009A4012" w14:paraId="06D9A2AB" w14:textId="77777777" w:rsidTr="6511309B">
        <w:trPr>
          <w:trHeight w:val="354"/>
        </w:trPr>
        <w:tc>
          <w:tcPr>
            <w:tcW w:w="4688" w:type="dxa"/>
          </w:tcPr>
          <w:p w14:paraId="2A56D540" w14:textId="4B319D52" w:rsidR="003353C3" w:rsidRPr="009A4012" w:rsidRDefault="003353C3" w:rsidP="00F71341">
            <w:pPr>
              <w:spacing w:after="100" w:afterAutospacing="1"/>
              <w:rPr>
                <w:rFonts w:cstheme="minorHAnsi"/>
                <w:szCs w:val="24"/>
              </w:rPr>
            </w:pPr>
            <w:r w:rsidRPr="009A4012">
              <w:rPr>
                <w:rFonts w:cstheme="minorHAnsi"/>
                <w:szCs w:val="24"/>
              </w:rPr>
              <w:t>Joanne Turnbull</w:t>
            </w:r>
          </w:p>
        </w:tc>
        <w:tc>
          <w:tcPr>
            <w:tcW w:w="4688" w:type="dxa"/>
          </w:tcPr>
          <w:p w14:paraId="603FB397" w14:textId="0C1383B7" w:rsidR="003353C3" w:rsidRPr="009A4012" w:rsidRDefault="003353C3" w:rsidP="00F71341">
            <w:pPr>
              <w:spacing w:after="100" w:afterAutospacing="1"/>
              <w:rPr>
                <w:rFonts w:cstheme="minorHAnsi"/>
                <w:szCs w:val="24"/>
              </w:rPr>
            </w:pPr>
            <w:r w:rsidRPr="009A4012">
              <w:rPr>
                <w:rFonts w:cstheme="minorHAnsi"/>
                <w:szCs w:val="24"/>
              </w:rPr>
              <w:t xml:space="preserve">University of Southampton </w:t>
            </w:r>
          </w:p>
        </w:tc>
      </w:tr>
      <w:tr w:rsidR="003353C3" w:rsidRPr="009A4012" w14:paraId="0AA6F46C" w14:textId="77777777" w:rsidTr="6511309B">
        <w:trPr>
          <w:trHeight w:val="354"/>
        </w:trPr>
        <w:tc>
          <w:tcPr>
            <w:tcW w:w="4688" w:type="dxa"/>
          </w:tcPr>
          <w:p w14:paraId="43F685E4" w14:textId="3D2B9986" w:rsidR="003353C3" w:rsidRPr="009A4012" w:rsidRDefault="003353C3" w:rsidP="00F71341">
            <w:pPr>
              <w:spacing w:after="100" w:afterAutospacing="1"/>
              <w:rPr>
                <w:rFonts w:cstheme="minorHAnsi"/>
                <w:szCs w:val="24"/>
              </w:rPr>
            </w:pPr>
            <w:r w:rsidRPr="009A4012">
              <w:rPr>
                <w:rFonts w:cstheme="minorHAnsi"/>
                <w:szCs w:val="24"/>
              </w:rPr>
              <w:t>Mark</w:t>
            </w:r>
            <w:r w:rsidR="005E58F0" w:rsidRPr="00BF544D">
              <w:rPr>
                <w:rFonts w:cstheme="minorHAnsi"/>
                <w:szCs w:val="24"/>
              </w:rPr>
              <w:t xml:space="preserve"> J</w:t>
            </w:r>
            <w:r w:rsidRPr="009A4012">
              <w:rPr>
                <w:rFonts w:cstheme="minorHAnsi"/>
                <w:szCs w:val="24"/>
              </w:rPr>
              <w:t xml:space="preserve"> Johnson</w:t>
            </w:r>
          </w:p>
        </w:tc>
        <w:tc>
          <w:tcPr>
            <w:tcW w:w="4688" w:type="dxa"/>
          </w:tcPr>
          <w:p w14:paraId="1620E827" w14:textId="77777777" w:rsidR="00D67FE3" w:rsidRPr="009A4012" w:rsidRDefault="00F57AC2" w:rsidP="00F71341">
            <w:pPr>
              <w:spacing w:after="100" w:afterAutospacing="1"/>
              <w:rPr>
                <w:rFonts w:cstheme="minorHAnsi"/>
                <w:szCs w:val="24"/>
              </w:rPr>
            </w:pPr>
            <w:r w:rsidRPr="009A4012">
              <w:rPr>
                <w:rFonts w:cstheme="minorHAnsi"/>
                <w:szCs w:val="24"/>
              </w:rPr>
              <w:t xml:space="preserve">Faculty of Medicine, </w:t>
            </w:r>
            <w:r w:rsidR="003353C3" w:rsidRPr="009A4012">
              <w:rPr>
                <w:rFonts w:cstheme="minorHAnsi"/>
                <w:szCs w:val="24"/>
              </w:rPr>
              <w:t>University of Southampton</w:t>
            </w:r>
          </w:p>
          <w:p w14:paraId="2E1D176E" w14:textId="407858FE" w:rsidR="00D67FE3" w:rsidRPr="009A4012" w:rsidRDefault="00D67FE3" w:rsidP="00F71341">
            <w:pPr>
              <w:spacing w:after="100" w:afterAutospacing="1"/>
              <w:rPr>
                <w:rFonts w:cstheme="minorHAnsi"/>
                <w:szCs w:val="24"/>
              </w:rPr>
            </w:pPr>
            <w:r w:rsidRPr="009A4012">
              <w:rPr>
                <w:rFonts w:cstheme="minorHAnsi"/>
                <w:szCs w:val="24"/>
              </w:rPr>
              <w:t xml:space="preserve">Department </w:t>
            </w:r>
            <w:r w:rsidR="00E7081D" w:rsidRPr="009A4012">
              <w:rPr>
                <w:rFonts w:cstheme="minorHAnsi"/>
                <w:szCs w:val="24"/>
              </w:rPr>
              <w:t>of</w:t>
            </w:r>
            <w:r w:rsidRPr="009A4012">
              <w:rPr>
                <w:rFonts w:cstheme="minorHAnsi"/>
                <w:szCs w:val="24"/>
              </w:rPr>
              <w:t xml:space="preserve"> </w:t>
            </w:r>
            <w:r w:rsidR="00E7081D" w:rsidRPr="009A4012">
              <w:rPr>
                <w:rFonts w:cstheme="minorHAnsi"/>
                <w:szCs w:val="24"/>
              </w:rPr>
              <w:t>Neonatal</w:t>
            </w:r>
            <w:r w:rsidRPr="009A4012">
              <w:rPr>
                <w:rFonts w:cstheme="minorHAnsi"/>
                <w:szCs w:val="24"/>
              </w:rPr>
              <w:t xml:space="preserve"> Medicine, University Hospital </w:t>
            </w:r>
            <w:r w:rsidR="00E7081D" w:rsidRPr="009A4012">
              <w:rPr>
                <w:rFonts w:cstheme="minorHAnsi"/>
                <w:szCs w:val="24"/>
              </w:rPr>
              <w:t>Southampton</w:t>
            </w:r>
            <w:r w:rsidRPr="009A4012">
              <w:rPr>
                <w:rFonts w:cstheme="minorHAnsi"/>
                <w:szCs w:val="24"/>
              </w:rPr>
              <w:t xml:space="preserve"> N</w:t>
            </w:r>
            <w:r w:rsidR="00E7081D" w:rsidRPr="009A4012">
              <w:rPr>
                <w:rFonts w:cstheme="minorHAnsi"/>
                <w:szCs w:val="24"/>
              </w:rPr>
              <w:t>HS</w:t>
            </w:r>
            <w:r w:rsidRPr="009A4012">
              <w:rPr>
                <w:rFonts w:cstheme="minorHAnsi"/>
                <w:szCs w:val="24"/>
              </w:rPr>
              <w:t xml:space="preserve"> Foundation </w:t>
            </w:r>
            <w:r w:rsidR="00E7081D" w:rsidRPr="009A4012">
              <w:rPr>
                <w:rFonts w:cstheme="minorHAnsi"/>
                <w:szCs w:val="24"/>
              </w:rPr>
              <w:t>T</w:t>
            </w:r>
            <w:r w:rsidRPr="009A4012">
              <w:rPr>
                <w:rFonts w:cstheme="minorHAnsi"/>
                <w:szCs w:val="24"/>
              </w:rPr>
              <w:t>rust</w:t>
            </w:r>
          </w:p>
          <w:p w14:paraId="637B422F" w14:textId="59801C88" w:rsidR="003353C3" w:rsidRPr="009A4012" w:rsidRDefault="00D67FE3" w:rsidP="6511309B">
            <w:pPr>
              <w:spacing w:after="100" w:afterAutospacing="1"/>
              <w:rPr>
                <w:rFonts w:cstheme="minorHAnsi"/>
              </w:rPr>
            </w:pPr>
            <w:r w:rsidRPr="009A4012">
              <w:rPr>
                <w:rFonts w:cstheme="minorHAnsi"/>
              </w:rPr>
              <w:t xml:space="preserve">NIHR Southampton Biomedical </w:t>
            </w:r>
            <w:r w:rsidR="337683BD" w:rsidRPr="009A4012">
              <w:rPr>
                <w:rFonts w:cstheme="minorHAnsi"/>
              </w:rPr>
              <w:t>R</w:t>
            </w:r>
            <w:r w:rsidRPr="009A4012">
              <w:rPr>
                <w:rFonts w:cstheme="minorHAnsi"/>
              </w:rPr>
              <w:t xml:space="preserve">esearch </w:t>
            </w:r>
            <w:r w:rsidR="48B4DCBB" w:rsidRPr="009A4012">
              <w:rPr>
                <w:rFonts w:cstheme="minorHAnsi"/>
              </w:rPr>
              <w:t>S</w:t>
            </w:r>
            <w:r w:rsidRPr="009A4012">
              <w:rPr>
                <w:rFonts w:cstheme="minorHAnsi"/>
              </w:rPr>
              <w:t xml:space="preserve">entre, </w:t>
            </w:r>
            <w:r w:rsidR="00E7081D" w:rsidRPr="009A4012">
              <w:rPr>
                <w:rFonts w:cstheme="minorHAnsi"/>
              </w:rPr>
              <w:t>University Hospital Southampton NHS Foundation Trust and University of Southampton</w:t>
            </w:r>
          </w:p>
        </w:tc>
      </w:tr>
      <w:tr w:rsidR="003353C3" w:rsidRPr="009A4012" w14:paraId="1B1E8089" w14:textId="77777777" w:rsidTr="6511309B">
        <w:trPr>
          <w:trHeight w:val="354"/>
        </w:trPr>
        <w:tc>
          <w:tcPr>
            <w:tcW w:w="4688" w:type="dxa"/>
          </w:tcPr>
          <w:p w14:paraId="165AA02A" w14:textId="5FB731E0" w:rsidR="003353C3" w:rsidRPr="009A4012" w:rsidRDefault="779EE973" w:rsidP="00F71341">
            <w:pPr>
              <w:spacing w:after="100" w:afterAutospacing="1"/>
              <w:rPr>
                <w:rFonts w:cstheme="minorHAnsi"/>
              </w:rPr>
            </w:pPr>
            <w:r w:rsidRPr="009A4012">
              <w:rPr>
                <w:rFonts w:cstheme="minorHAnsi"/>
              </w:rPr>
              <w:t xml:space="preserve">Nigel </w:t>
            </w:r>
            <w:r w:rsidR="184A23C4" w:rsidRPr="009A4012">
              <w:rPr>
                <w:rFonts w:cstheme="minorHAnsi"/>
              </w:rPr>
              <w:t xml:space="preserve">J </w:t>
            </w:r>
            <w:r w:rsidRPr="009A4012">
              <w:rPr>
                <w:rFonts w:cstheme="minorHAnsi"/>
              </w:rPr>
              <w:t>Hall</w:t>
            </w:r>
          </w:p>
        </w:tc>
        <w:tc>
          <w:tcPr>
            <w:tcW w:w="4688" w:type="dxa"/>
          </w:tcPr>
          <w:p w14:paraId="2DBF3344" w14:textId="44A0015A" w:rsidR="003353C3" w:rsidRPr="009A4012" w:rsidRDefault="305A2465" w:rsidP="485B2177">
            <w:pPr>
              <w:spacing w:after="100" w:afterAutospacing="1"/>
              <w:rPr>
                <w:rFonts w:cstheme="minorHAnsi"/>
              </w:rPr>
            </w:pPr>
            <w:r w:rsidRPr="009A4012">
              <w:rPr>
                <w:rFonts w:cstheme="minorHAnsi"/>
              </w:rPr>
              <w:t xml:space="preserve">Faculty of Medicine, </w:t>
            </w:r>
            <w:r w:rsidR="003353C3" w:rsidRPr="009A4012">
              <w:rPr>
                <w:rFonts w:cstheme="minorHAnsi"/>
              </w:rPr>
              <w:t xml:space="preserve">University of Southampton </w:t>
            </w:r>
          </w:p>
        </w:tc>
      </w:tr>
    </w:tbl>
    <w:p w14:paraId="274F0482" w14:textId="77777777" w:rsidR="00692F9C" w:rsidRPr="009A4012" w:rsidRDefault="00692F9C" w:rsidP="00F71341">
      <w:pPr>
        <w:shd w:val="clear" w:color="auto" w:fill="FFFFFF"/>
        <w:spacing w:after="240" w:line="360" w:lineRule="auto"/>
        <w:textAlignment w:val="top"/>
        <w:rPr>
          <w:rFonts w:eastAsia="Times New Roman" w:cstheme="minorHAnsi"/>
          <w:color w:val="000000"/>
          <w:kern w:val="0"/>
          <w:szCs w:val="24"/>
          <w:lang w:eastAsia="en-GB"/>
          <w14:ligatures w14:val="none"/>
        </w:rPr>
      </w:pPr>
    </w:p>
    <w:p w14:paraId="3FFF86F1" w14:textId="2F62B05C" w:rsidR="008F645E" w:rsidRPr="009A4012" w:rsidRDefault="008F645E" w:rsidP="29766C63">
      <w:pPr>
        <w:shd w:val="clear" w:color="auto" w:fill="FFFFFF" w:themeFill="background1"/>
        <w:spacing w:after="240" w:line="360" w:lineRule="auto"/>
        <w:textAlignment w:val="top"/>
        <w:rPr>
          <w:rFonts w:eastAsia="Times New Roman" w:cstheme="minorHAnsi"/>
          <w:color w:val="000000"/>
          <w:kern w:val="0"/>
          <w:lang w:eastAsia="en-GB"/>
          <w14:ligatures w14:val="none"/>
        </w:rPr>
      </w:pPr>
      <w:r w:rsidRPr="009A4012">
        <w:rPr>
          <w:rFonts w:eastAsia="Times New Roman" w:cstheme="minorHAnsi"/>
          <w:color w:val="000000"/>
          <w:kern w:val="0"/>
          <w:lang w:eastAsia="en-GB"/>
          <w14:ligatures w14:val="none"/>
        </w:rPr>
        <w:t>Word count (</w:t>
      </w:r>
      <w:r w:rsidR="00517390" w:rsidRPr="009A4012">
        <w:rPr>
          <w:rFonts w:eastAsia="Times New Roman" w:cstheme="minorHAnsi"/>
          <w:color w:val="000000"/>
          <w:kern w:val="0"/>
          <w:lang w:eastAsia="en-GB"/>
          <w14:ligatures w14:val="none"/>
        </w:rPr>
        <w:t xml:space="preserve">main text excluding figures </w:t>
      </w:r>
      <w:r w:rsidR="5551DAD5" w:rsidRPr="009A4012">
        <w:rPr>
          <w:rFonts w:eastAsia="Times New Roman" w:cstheme="minorHAnsi"/>
          <w:color w:val="000000"/>
          <w:kern w:val="0"/>
          <w:lang w:eastAsia="en-GB"/>
          <w14:ligatures w14:val="none"/>
        </w:rPr>
        <w:t>f</w:t>
      </w:r>
      <w:r w:rsidR="00517390" w:rsidRPr="009A4012">
        <w:rPr>
          <w:rFonts w:eastAsia="Times New Roman" w:cstheme="minorHAnsi"/>
          <w:color w:val="000000"/>
          <w:kern w:val="0"/>
          <w:lang w:eastAsia="en-GB"/>
          <w14:ligatures w14:val="none"/>
        </w:rPr>
        <w:t>and tables)</w:t>
      </w:r>
      <w:r w:rsidR="00F71341" w:rsidRPr="009A4012">
        <w:rPr>
          <w:rFonts w:eastAsia="Times New Roman" w:cstheme="minorHAnsi"/>
          <w:color w:val="000000"/>
          <w:kern w:val="0"/>
          <w:lang w:eastAsia="en-GB"/>
          <w14:ligatures w14:val="none"/>
        </w:rPr>
        <w:t xml:space="preserve">: </w:t>
      </w:r>
      <w:r w:rsidR="005754CF" w:rsidRPr="009A4012">
        <w:rPr>
          <w:rFonts w:eastAsia="Times New Roman" w:cstheme="minorHAnsi"/>
          <w:color w:val="000000"/>
          <w:kern w:val="0"/>
          <w:lang w:eastAsia="en-GB"/>
          <w14:ligatures w14:val="none"/>
        </w:rPr>
        <w:t>3714</w:t>
      </w:r>
    </w:p>
    <w:p w14:paraId="270745BD" w14:textId="65D2CC1E" w:rsidR="00E1136A" w:rsidRPr="009A4012" w:rsidRDefault="00E1136A" w:rsidP="00F71341">
      <w:pPr>
        <w:shd w:val="clear" w:color="auto" w:fill="FFFFFF"/>
        <w:spacing w:after="240" w:line="360" w:lineRule="auto"/>
        <w:textAlignment w:val="top"/>
        <w:rPr>
          <w:rFonts w:eastAsia="Times New Roman" w:cstheme="minorHAnsi"/>
          <w:color w:val="000000"/>
          <w:kern w:val="0"/>
          <w:szCs w:val="24"/>
          <w:lang w:eastAsia="en-GB"/>
          <w14:ligatures w14:val="none"/>
        </w:rPr>
      </w:pPr>
      <w:r w:rsidRPr="009A4012">
        <w:rPr>
          <w:rFonts w:eastAsia="Times New Roman" w:cstheme="minorHAnsi"/>
          <w:color w:val="000000"/>
          <w:kern w:val="0"/>
          <w:szCs w:val="24"/>
          <w:lang w:eastAsia="en-GB"/>
          <w14:ligatures w14:val="none"/>
        </w:rPr>
        <w:t xml:space="preserve">Number of tables/illustrations: </w:t>
      </w:r>
      <w:r w:rsidR="00183F37" w:rsidRPr="009A4012">
        <w:rPr>
          <w:rFonts w:eastAsia="Times New Roman" w:cstheme="minorHAnsi"/>
          <w:color w:val="000000"/>
          <w:kern w:val="0"/>
          <w:szCs w:val="24"/>
          <w:lang w:eastAsia="en-GB"/>
          <w14:ligatures w14:val="none"/>
        </w:rPr>
        <w:t>5</w:t>
      </w:r>
    </w:p>
    <w:p w14:paraId="0417740A" w14:textId="49EEF440" w:rsidR="001658F1" w:rsidRPr="009A4012" w:rsidRDefault="001658F1" w:rsidP="00F71341">
      <w:pPr>
        <w:spacing w:after="240" w:line="240" w:lineRule="auto"/>
        <w:rPr>
          <w:rFonts w:cstheme="minorHAnsi"/>
          <w:b/>
          <w:bCs/>
          <w:sz w:val="32"/>
          <w:szCs w:val="32"/>
          <w:u w:val="single"/>
        </w:rPr>
      </w:pPr>
      <w:r w:rsidRPr="00D870B0">
        <w:rPr>
          <w:rFonts w:cstheme="minorHAnsi"/>
          <w:b/>
          <w:bCs/>
          <w:sz w:val="32"/>
          <w:szCs w:val="32"/>
          <w:u w:val="single"/>
        </w:rPr>
        <w:t>Abstract</w:t>
      </w:r>
      <w:r w:rsidR="00AE0D42" w:rsidRPr="00D870B0">
        <w:rPr>
          <w:rFonts w:cstheme="minorHAnsi"/>
          <w:b/>
          <w:bCs/>
          <w:sz w:val="32"/>
          <w:szCs w:val="32"/>
          <w:u w:val="single"/>
        </w:rPr>
        <w:t xml:space="preserve"> </w:t>
      </w:r>
    </w:p>
    <w:p w14:paraId="73787A18" w14:textId="6F1D153D" w:rsidR="00015F22" w:rsidRPr="009A4012" w:rsidRDefault="00486631" w:rsidP="00F71341">
      <w:pPr>
        <w:spacing w:after="240" w:line="240" w:lineRule="auto"/>
        <w:rPr>
          <w:rFonts w:cstheme="minorHAnsi"/>
          <w:b/>
          <w:bCs/>
          <w:szCs w:val="24"/>
        </w:rPr>
      </w:pPr>
      <w:r w:rsidRPr="009A4012">
        <w:rPr>
          <w:rFonts w:cstheme="minorHAnsi"/>
          <w:b/>
          <w:bCs/>
          <w:szCs w:val="24"/>
        </w:rPr>
        <w:t>Background</w:t>
      </w:r>
    </w:p>
    <w:p w14:paraId="427B816B" w14:textId="2A1641AD" w:rsidR="00AD6124" w:rsidRPr="009A4012" w:rsidRDefault="00AD6124" w:rsidP="617381AC">
      <w:pPr>
        <w:spacing w:after="240" w:line="240" w:lineRule="auto"/>
        <w:rPr>
          <w:rFonts w:cstheme="minorHAnsi"/>
        </w:rPr>
      </w:pPr>
      <w:r w:rsidRPr="009A4012">
        <w:rPr>
          <w:rFonts w:cstheme="minorHAnsi"/>
        </w:rPr>
        <w:t xml:space="preserve">Despite evidence demonstrating clinical and cost benefits of transanastomotic tubes (TATs), </w:t>
      </w:r>
      <w:r w:rsidR="17BF57C5" w:rsidRPr="009A4012">
        <w:rPr>
          <w:rFonts w:cstheme="minorHAnsi"/>
        </w:rPr>
        <w:t xml:space="preserve">following repair of congenital duodenal obstruction (CDO) </w:t>
      </w:r>
      <w:r w:rsidRPr="009A4012">
        <w:rPr>
          <w:rFonts w:cstheme="minorHAnsi"/>
        </w:rPr>
        <w:t>they are used in a minority of infants in the UK</w:t>
      </w:r>
      <w:r w:rsidR="36D4261A" w:rsidRPr="009A4012">
        <w:rPr>
          <w:rFonts w:cstheme="minorHAnsi"/>
        </w:rPr>
        <w:t>.</w:t>
      </w:r>
      <w:r w:rsidR="00784689" w:rsidRPr="009A4012">
        <w:rPr>
          <w:rFonts w:cstheme="minorHAnsi"/>
        </w:rPr>
        <w:t xml:space="preserve"> </w:t>
      </w:r>
      <w:r w:rsidR="7044DCFB" w:rsidRPr="009A4012">
        <w:rPr>
          <w:rFonts w:cstheme="minorHAnsi"/>
        </w:rPr>
        <w:t>Most infants are</w:t>
      </w:r>
      <w:r w:rsidRPr="009A4012">
        <w:rPr>
          <w:rFonts w:cstheme="minorHAnsi"/>
        </w:rPr>
        <w:t xml:space="preserve"> fed using parenteral nutrition (PN) (sometimes in combination with </w:t>
      </w:r>
      <w:r w:rsidR="691CF5DE" w:rsidRPr="009A4012">
        <w:rPr>
          <w:rFonts w:cstheme="minorHAnsi"/>
        </w:rPr>
        <w:t xml:space="preserve">a </w:t>
      </w:r>
      <w:r w:rsidRPr="009A4012">
        <w:rPr>
          <w:rFonts w:cstheme="minorHAnsi"/>
        </w:rPr>
        <w:t xml:space="preserve">TAT). </w:t>
      </w:r>
      <w:r w:rsidR="004E3100" w:rsidRPr="009A4012">
        <w:rPr>
          <w:rFonts w:cstheme="minorHAnsi"/>
        </w:rPr>
        <w:t>This variation is</w:t>
      </w:r>
      <w:r w:rsidR="00D53AC5" w:rsidRPr="009A4012">
        <w:rPr>
          <w:rFonts w:cstheme="minorHAnsi"/>
        </w:rPr>
        <w:t xml:space="preserve"> </w:t>
      </w:r>
      <w:r w:rsidRPr="009A4012">
        <w:rPr>
          <w:rFonts w:cstheme="minorHAnsi"/>
        </w:rPr>
        <w:t>unexplained by clinical or demographic factors</w:t>
      </w:r>
      <w:r w:rsidR="004E3100" w:rsidRPr="009A4012">
        <w:rPr>
          <w:rFonts w:cstheme="minorHAnsi"/>
        </w:rPr>
        <w:t xml:space="preserve">. </w:t>
      </w:r>
      <w:r w:rsidR="0013062A" w:rsidRPr="009A4012">
        <w:rPr>
          <w:rFonts w:cstheme="minorHAnsi"/>
        </w:rPr>
        <w:t xml:space="preserve">We aimed to understand </w:t>
      </w:r>
      <w:r w:rsidR="00EA10B2" w:rsidRPr="009A4012">
        <w:rPr>
          <w:rFonts w:cstheme="minorHAnsi"/>
        </w:rPr>
        <w:t>why</w:t>
      </w:r>
      <w:r w:rsidR="0013062A" w:rsidRPr="009A4012">
        <w:rPr>
          <w:rFonts w:cstheme="minorHAnsi"/>
        </w:rPr>
        <w:t xml:space="preserve"> this</w:t>
      </w:r>
      <w:r w:rsidR="00EA10B2" w:rsidRPr="009A4012">
        <w:rPr>
          <w:rFonts w:cstheme="minorHAnsi"/>
        </w:rPr>
        <w:t xml:space="preserve"> is</w:t>
      </w:r>
      <w:r w:rsidR="0013062A" w:rsidRPr="009A4012">
        <w:rPr>
          <w:rFonts w:cstheme="minorHAnsi"/>
        </w:rPr>
        <w:t xml:space="preserve"> and barriers to practice change. </w:t>
      </w:r>
    </w:p>
    <w:p w14:paraId="21722AAF" w14:textId="57B4E724" w:rsidR="00015F22" w:rsidRPr="009A4012" w:rsidRDefault="00015F22" w:rsidP="00F71341">
      <w:pPr>
        <w:spacing w:after="240" w:line="240" w:lineRule="auto"/>
        <w:rPr>
          <w:rFonts w:cstheme="minorHAnsi"/>
          <w:b/>
          <w:bCs/>
          <w:szCs w:val="24"/>
        </w:rPr>
      </w:pPr>
      <w:r w:rsidRPr="009A4012">
        <w:rPr>
          <w:rFonts w:cstheme="minorHAnsi"/>
          <w:b/>
          <w:bCs/>
          <w:szCs w:val="24"/>
        </w:rPr>
        <w:t>Methods</w:t>
      </w:r>
    </w:p>
    <w:p w14:paraId="0313A279" w14:textId="1E0EA3BD" w:rsidR="004E3100" w:rsidRPr="009A4012" w:rsidRDefault="00073666" w:rsidP="00F71341">
      <w:pPr>
        <w:spacing w:after="240" w:line="240" w:lineRule="auto"/>
        <w:rPr>
          <w:rFonts w:cstheme="minorHAnsi"/>
          <w:szCs w:val="24"/>
        </w:rPr>
      </w:pPr>
      <w:r w:rsidRPr="009A4012">
        <w:rPr>
          <w:rFonts w:cstheme="minorHAnsi"/>
          <w:szCs w:val="24"/>
        </w:rPr>
        <w:lastRenderedPageBreak/>
        <w:t xml:space="preserve">UK-based clinicians (surgeons, neonatologists, dietitians, and specialist nurses) completed an online mixed methods survey. Open-ended replies were summarised thematically. </w:t>
      </w:r>
      <w:r w:rsidR="008852FA" w:rsidRPr="009A4012">
        <w:rPr>
          <w:rFonts w:cstheme="minorHAnsi"/>
          <w:szCs w:val="24"/>
        </w:rPr>
        <w:t xml:space="preserve">Data were analysed using descriptive </w:t>
      </w:r>
      <w:r w:rsidR="00B138EB" w:rsidRPr="009A4012">
        <w:rPr>
          <w:rFonts w:cstheme="minorHAnsi"/>
          <w:szCs w:val="24"/>
        </w:rPr>
        <w:t>and inferential statistics.</w:t>
      </w:r>
      <w:r w:rsidR="00752B1C" w:rsidRPr="009A4012">
        <w:rPr>
          <w:rFonts w:cstheme="minorHAnsi"/>
          <w:szCs w:val="24"/>
        </w:rPr>
        <w:t xml:space="preserve"> </w:t>
      </w:r>
    </w:p>
    <w:p w14:paraId="52142545" w14:textId="349711F5" w:rsidR="00015F22" w:rsidRPr="009A4012" w:rsidRDefault="00015F22" w:rsidP="00F71341">
      <w:pPr>
        <w:spacing w:after="240" w:line="240" w:lineRule="auto"/>
        <w:rPr>
          <w:rFonts w:cstheme="minorHAnsi"/>
          <w:b/>
          <w:bCs/>
          <w:szCs w:val="24"/>
        </w:rPr>
      </w:pPr>
      <w:r w:rsidRPr="009A4012">
        <w:rPr>
          <w:rFonts w:cstheme="minorHAnsi"/>
          <w:b/>
          <w:bCs/>
          <w:szCs w:val="24"/>
        </w:rPr>
        <w:t>Results</w:t>
      </w:r>
    </w:p>
    <w:p w14:paraId="656467AA" w14:textId="25D848D1" w:rsidR="007439EB" w:rsidRPr="009A4012" w:rsidRDefault="00367519" w:rsidP="00F71341">
      <w:pPr>
        <w:spacing w:after="240" w:line="240" w:lineRule="auto"/>
        <w:rPr>
          <w:rFonts w:cstheme="minorHAnsi"/>
          <w:b/>
          <w:bCs/>
          <w:szCs w:val="24"/>
        </w:rPr>
      </w:pPr>
      <w:r w:rsidRPr="009A4012">
        <w:rPr>
          <w:rFonts w:cstheme="minorHAnsi"/>
        </w:rPr>
        <w:t>109 clinicians (24 neonatologists, 7 nurses, 3 dietitians, 75 surgeons) from all 25 UK neonatal surgical units completed the survey.</w:t>
      </w:r>
      <w:r w:rsidR="00FE6E89" w:rsidRPr="009A4012">
        <w:rPr>
          <w:rFonts w:cstheme="minorHAnsi"/>
        </w:rPr>
        <w:t xml:space="preserve"> 88% </w:t>
      </w:r>
      <w:r w:rsidR="00417337" w:rsidRPr="009A4012">
        <w:rPr>
          <w:rFonts w:cstheme="minorHAnsi"/>
        </w:rPr>
        <w:t xml:space="preserve">(n = 96/109) </w:t>
      </w:r>
      <w:r w:rsidR="00FE6E89" w:rsidRPr="009A4012">
        <w:rPr>
          <w:rFonts w:cstheme="minorHAnsi"/>
        </w:rPr>
        <w:t>stated TAT use was decided solely by surgeons, driven primarily by considerations of providing appropriate nutrition and risks</w:t>
      </w:r>
      <w:r w:rsidR="00930733" w:rsidRPr="009A4012">
        <w:rPr>
          <w:rFonts w:cstheme="minorHAnsi"/>
        </w:rPr>
        <w:t>; 36% of surgeons</w:t>
      </w:r>
      <w:r w:rsidR="00143E0A" w:rsidRPr="009A4012">
        <w:rPr>
          <w:rFonts w:cstheme="minorHAnsi"/>
        </w:rPr>
        <w:t xml:space="preserve"> felt TATs should always be used where possible</w:t>
      </w:r>
      <w:r w:rsidR="00FE6E89" w:rsidRPr="009A4012">
        <w:rPr>
          <w:rFonts w:cstheme="minorHAnsi"/>
        </w:rPr>
        <w:t>. Decisions about Central Venous Catheters (CVCs) were made by neonatologists (28%</w:t>
      </w:r>
      <w:r w:rsidR="00417337" w:rsidRPr="009A4012">
        <w:rPr>
          <w:rFonts w:cstheme="minorHAnsi"/>
        </w:rPr>
        <w:t>, n</w:t>
      </w:r>
      <w:r w:rsidR="00B5625C" w:rsidRPr="009A4012">
        <w:rPr>
          <w:rFonts w:cstheme="minorHAnsi"/>
        </w:rPr>
        <w:t xml:space="preserve"> = 31/1</w:t>
      </w:r>
      <w:r w:rsidR="009877FB" w:rsidRPr="009A4012">
        <w:rPr>
          <w:rFonts w:cstheme="minorHAnsi"/>
        </w:rPr>
        <w:t>09</w:t>
      </w:r>
      <w:r w:rsidR="00FE6E89" w:rsidRPr="009A4012">
        <w:rPr>
          <w:rFonts w:cstheme="minorHAnsi"/>
        </w:rPr>
        <w:t>), surgeons (17%</w:t>
      </w:r>
      <w:r w:rsidR="009877FB" w:rsidRPr="009A4012">
        <w:rPr>
          <w:rFonts w:cstheme="minorHAnsi"/>
        </w:rPr>
        <w:t>, n = 18/109</w:t>
      </w:r>
      <w:r w:rsidR="00FE6E89" w:rsidRPr="009A4012">
        <w:rPr>
          <w:rFonts w:cstheme="minorHAnsi"/>
        </w:rPr>
        <w:t>), jointly (48%</w:t>
      </w:r>
      <w:r w:rsidR="009877FB" w:rsidRPr="009A4012">
        <w:rPr>
          <w:rFonts w:cstheme="minorHAnsi"/>
        </w:rPr>
        <w:t>, n = 52/109</w:t>
      </w:r>
      <w:r w:rsidR="00FE6E89" w:rsidRPr="009A4012">
        <w:rPr>
          <w:rFonts w:cstheme="minorHAnsi"/>
        </w:rPr>
        <w:t>), or ‘other’ (7%</w:t>
      </w:r>
      <w:r w:rsidR="009877FB" w:rsidRPr="009A4012">
        <w:rPr>
          <w:rFonts w:cstheme="minorHAnsi"/>
        </w:rPr>
        <w:t>, n = 8/109</w:t>
      </w:r>
      <w:r w:rsidR="00FE6E89" w:rsidRPr="009A4012">
        <w:rPr>
          <w:rFonts w:cstheme="minorHAnsi"/>
        </w:rPr>
        <w:t>). Neonatologists and surgeons prioritised providing appropriate nutrition and risks when deciding whether to use CVCs/PN; surgeons rated a lack of supporting research and TATs</w:t>
      </w:r>
      <w:r w:rsidR="00BB1FC2" w:rsidRPr="009A4012">
        <w:rPr>
          <w:rFonts w:cstheme="minorHAnsi"/>
        </w:rPr>
        <w:t>’ risks</w:t>
      </w:r>
      <w:r w:rsidR="00FE6E89" w:rsidRPr="009A4012">
        <w:rPr>
          <w:rFonts w:cstheme="minorHAnsi"/>
        </w:rPr>
        <w:t xml:space="preserve"> as</w:t>
      </w:r>
      <w:r w:rsidR="00B43236" w:rsidRPr="009A4012">
        <w:rPr>
          <w:rFonts w:cstheme="minorHAnsi"/>
        </w:rPr>
        <w:t xml:space="preserve"> key</w:t>
      </w:r>
      <w:r w:rsidR="00FE6E89" w:rsidRPr="009A4012">
        <w:rPr>
          <w:rFonts w:cstheme="minorHAnsi"/>
        </w:rPr>
        <w:t xml:space="preserve"> barriers to TAT usage.</w:t>
      </w:r>
      <w:r w:rsidR="00193390" w:rsidRPr="009A4012">
        <w:rPr>
          <w:rFonts w:cstheme="minorHAnsi"/>
        </w:rPr>
        <w:t xml:space="preserve"> Costs and parents’ preferences had limited influence on TAT and PN usage.</w:t>
      </w:r>
    </w:p>
    <w:p w14:paraId="081B0B5C" w14:textId="1ADD56DB" w:rsidR="001658F1" w:rsidRPr="009A4012" w:rsidRDefault="00015F22" w:rsidP="00F71341">
      <w:pPr>
        <w:spacing w:after="240" w:line="240" w:lineRule="auto"/>
        <w:rPr>
          <w:rFonts w:cstheme="minorHAnsi"/>
          <w:b/>
          <w:bCs/>
          <w:szCs w:val="24"/>
        </w:rPr>
      </w:pPr>
      <w:r w:rsidRPr="009A4012">
        <w:rPr>
          <w:rFonts w:cstheme="minorHAnsi"/>
          <w:b/>
          <w:bCs/>
          <w:szCs w:val="24"/>
        </w:rPr>
        <w:t>Conclusion</w:t>
      </w:r>
      <w:r w:rsidR="0038629D" w:rsidRPr="009A4012">
        <w:rPr>
          <w:rFonts w:cstheme="minorHAnsi"/>
          <w:b/>
          <w:bCs/>
          <w:szCs w:val="24"/>
        </w:rPr>
        <w:t>s</w:t>
      </w:r>
    </w:p>
    <w:p w14:paraId="3322F902" w14:textId="0262E6D0" w:rsidR="00D079FC" w:rsidRPr="009A4012" w:rsidRDefault="00D079FC" w:rsidP="00F71341">
      <w:pPr>
        <w:spacing w:after="240" w:line="240" w:lineRule="auto"/>
        <w:rPr>
          <w:rFonts w:cstheme="minorHAnsi"/>
        </w:rPr>
      </w:pPr>
      <w:r w:rsidRPr="009A4012">
        <w:rPr>
          <w:rFonts w:cstheme="minorHAnsi"/>
        </w:rPr>
        <w:t>Increased TAT usage requires surgeons to be persuaded of TATs’ efficacy and safety</w:t>
      </w:r>
      <w:r w:rsidR="17956717" w:rsidRPr="009A4012">
        <w:rPr>
          <w:rFonts w:cstheme="minorHAnsi"/>
        </w:rPr>
        <w:t>,</w:t>
      </w:r>
      <w:r w:rsidRPr="009A4012">
        <w:rPr>
          <w:rFonts w:cstheme="minorHAnsi"/>
        </w:rPr>
        <w:t xml:space="preserve"> and neonatologist recognition that exclusive TAT feeding </w:t>
      </w:r>
      <w:r w:rsidR="00A1777E" w:rsidRPr="009A4012">
        <w:rPr>
          <w:rFonts w:cstheme="minorHAnsi"/>
        </w:rPr>
        <w:t xml:space="preserve">(i.e. without CVCs/PN) </w:t>
      </w:r>
      <w:r w:rsidRPr="009A4012">
        <w:rPr>
          <w:rFonts w:cstheme="minorHAnsi"/>
        </w:rPr>
        <w:t>can provide adequate nutrition</w:t>
      </w:r>
      <w:r w:rsidR="00A1777E" w:rsidRPr="009A4012">
        <w:rPr>
          <w:rFonts w:cstheme="minorHAnsi"/>
        </w:rPr>
        <w:t>.</w:t>
      </w:r>
      <w:r w:rsidR="52EAF092" w:rsidRPr="009A4012">
        <w:rPr>
          <w:rFonts w:cstheme="minorHAnsi"/>
        </w:rPr>
        <w:t xml:space="preserve"> Further work is required to appreciate how best to achieve this.</w:t>
      </w:r>
    </w:p>
    <w:p w14:paraId="6148420B" w14:textId="77777777" w:rsidR="00D079FC" w:rsidRPr="009A4012" w:rsidRDefault="00D079FC" w:rsidP="00F71341">
      <w:pPr>
        <w:spacing w:after="240" w:line="240" w:lineRule="auto"/>
        <w:rPr>
          <w:rFonts w:cstheme="minorHAnsi"/>
          <w:b/>
          <w:bCs/>
          <w:szCs w:val="24"/>
        </w:rPr>
      </w:pPr>
    </w:p>
    <w:p w14:paraId="5A5E0614" w14:textId="77777777" w:rsidR="008670DB" w:rsidRPr="009A4012" w:rsidRDefault="008670DB" w:rsidP="00F71341">
      <w:pPr>
        <w:spacing w:after="240" w:line="240" w:lineRule="auto"/>
        <w:rPr>
          <w:rFonts w:cstheme="minorHAnsi"/>
          <w:b/>
          <w:bCs/>
          <w:szCs w:val="24"/>
        </w:rPr>
      </w:pPr>
    </w:p>
    <w:p w14:paraId="5C1788E4" w14:textId="74E4F075" w:rsidR="004B4AD9" w:rsidRPr="009A4012" w:rsidRDefault="004B4AD9" w:rsidP="00F71341">
      <w:pPr>
        <w:spacing w:after="240" w:line="240" w:lineRule="auto"/>
        <w:rPr>
          <w:rFonts w:cstheme="minorHAnsi"/>
          <w:szCs w:val="24"/>
        </w:rPr>
      </w:pPr>
      <w:r w:rsidRPr="009A4012">
        <w:rPr>
          <w:rFonts w:cstheme="minorHAnsi"/>
          <w:b/>
          <w:bCs/>
          <w:szCs w:val="24"/>
          <w:u w:val="single"/>
        </w:rPr>
        <w:t>Keywords:</w:t>
      </w:r>
      <w:r w:rsidR="006842FF" w:rsidRPr="009A4012">
        <w:rPr>
          <w:rFonts w:cstheme="minorHAnsi"/>
          <w:szCs w:val="24"/>
        </w:rPr>
        <w:t xml:space="preserve"> </w:t>
      </w:r>
      <w:r w:rsidR="00EC26CC" w:rsidRPr="009A4012">
        <w:rPr>
          <w:rFonts w:cstheme="minorHAnsi"/>
          <w:szCs w:val="24"/>
        </w:rPr>
        <w:t>Duodenal atresia, Congenital duodenal obstruction, Transanastomotic tube, survey, parenteral nutrition</w:t>
      </w:r>
    </w:p>
    <w:p w14:paraId="241DF367" w14:textId="77777777" w:rsidR="008670DB" w:rsidRPr="009A4012" w:rsidRDefault="008670DB" w:rsidP="00F71341">
      <w:pPr>
        <w:spacing w:after="240" w:line="240" w:lineRule="auto"/>
        <w:rPr>
          <w:rFonts w:cstheme="minorHAnsi"/>
          <w:szCs w:val="24"/>
        </w:rPr>
      </w:pPr>
    </w:p>
    <w:p w14:paraId="0FE0AA38" w14:textId="77777777" w:rsidR="00C228BB" w:rsidRPr="009A4012" w:rsidRDefault="00C228BB" w:rsidP="00C228BB">
      <w:pPr>
        <w:spacing w:after="240" w:line="240" w:lineRule="auto"/>
        <w:rPr>
          <w:rFonts w:cstheme="minorHAnsi"/>
          <w:b/>
          <w:bCs/>
        </w:rPr>
      </w:pPr>
      <w:r w:rsidRPr="009A4012">
        <w:rPr>
          <w:rFonts w:cstheme="minorHAnsi"/>
          <w:b/>
          <w:bCs/>
        </w:rPr>
        <w:t>What is already known about this topic:</w:t>
      </w:r>
    </w:p>
    <w:p w14:paraId="38EEF0E6" w14:textId="42B166AB" w:rsidR="00C228BB" w:rsidRPr="009A4012" w:rsidRDefault="00C228BB" w:rsidP="00C228BB">
      <w:pPr>
        <w:spacing w:after="240" w:line="240" w:lineRule="auto"/>
        <w:rPr>
          <w:rFonts w:cstheme="minorHAnsi"/>
        </w:rPr>
      </w:pPr>
      <w:r w:rsidRPr="009A4012">
        <w:rPr>
          <w:rFonts w:cstheme="minorHAnsi"/>
        </w:rPr>
        <w:t>Trans</w:t>
      </w:r>
      <w:r w:rsidR="6CE72F3C" w:rsidRPr="009A4012">
        <w:rPr>
          <w:rFonts w:cstheme="minorHAnsi"/>
        </w:rPr>
        <w:t>-</w:t>
      </w:r>
      <w:r w:rsidRPr="009A4012">
        <w:rPr>
          <w:rFonts w:cstheme="minorHAnsi"/>
        </w:rPr>
        <w:t xml:space="preserve">anastomotic tubes (TATs) are used in a minority of infants following congenital duodenal obstruction (CDO) repair, despite having clinical and cost benefits. </w:t>
      </w:r>
    </w:p>
    <w:p w14:paraId="419C7721" w14:textId="77777777" w:rsidR="00C228BB" w:rsidRPr="009A4012" w:rsidRDefault="00C228BB" w:rsidP="00C228BB">
      <w:pPr>
        <w:spacing w:after="240" w:line="240" w:lineRule="auto"/>
        <w:rPr>
          <w:rFonts w:cstheme="minorHAnsi"/>
        </w:rPr>
      </w:pPr>
      <w:r w:rsidRPr="009A4012">
        <w:rPr>
          <w:rFonts w:cstheme="minorHAnsi"/>
          <w:b/>
          <w:bCs/>
        </w:rPr>
        <w:t>What this study adds</w:t>
      </w:r>
      <w:r w:rsidRPr="009A4012">
        <w:rPr>
          <w:rFonts w:cstheme="minorHAnsi"/>
        </w:rPr>
        <w:t>:</w:t>
      </w:r>
    </w:p>
    <w:p w14:paraId="2A930315" w14:textId="5BF365C9" w:rsidR="00C228BB" w:rsidRPr="009A4012" w:rsidRDefault="00C228BB" w:rsidP="00C228BB">
      <w:pPr>
        <w:spacing w:after="240" w:line="240" w:lineRule="auto"/>
        <w:rPr>
          <w:rFonts w:cstheme="minorHAnsi"/>
        </w:rPr>
      </w:pPr>
      <w:r w:rsidRPr="009A4012">
        <w:rPr>
          <w:rFonts w:cstheme="minorHAnsi"/>
        </w:rPr>
        <w:t xml:space="preserve">We found limited usage of TATs following CDO repair primarily because some clinicians feel TATs are risky, don’t provide adequate nutrition, and perceive a lack of research demonstrating TATs’ efficacy and safety. </w:t>
      </w:r>
    </w:p>
    <w:p w14:paraId="64EA0B27" w14:textId="77777777" w:rsidR="00C228BB" w:rsidRPr="009A4012" w:rsidRDefault="00C228BB" w:rsidP="00C228BB">
      <w:pPr>
        <w:spacing w:after="240" w:line="240" w:lineRule="auto"/>
        <w:rPr>
          <w:rFonts w:cstheme="minorHAnsi"/>
        </w:rPr>
      </w:pPr>
      <w:r w:rsidRPr="009A4012">
        <w:rPr>
          <w:rFonts w:cstheme="minorHAnsi"/>
          <w:b/>
          <w:bCs/>
        </w:rPr>
        <w:t>How this study might affect research, practice or policy:</w:t>
      </w:r>
    </w:p>
    <w:p w14:paraId="042DCE2B" w14:textId="6B5B34F2" w:rsidR="0000757A" w:rsidRPr="009A4012" w:rsidRDefault="0078557D" w:rsidP="617381AC">
      <w:pPr>
        <w:spacing w:after="240" w:line="240" w:lineRule="auto"/>
        <w:rPr>
          <w:rFonts w:cstheme="minorHAnsi"/>
        </w:rPr>
      </w:pPr>
      <w:r w:rsidRPr="009A4012">
        <w:rPr>
          <w:rFonts w:cstheme="minorHAnsi"/>
        </w:rPr>
        <w:t xml:space="preserve">This </w:t>
      </w:r>
      <w:r w:rsidR="009B6A81" w:rsidRPr="009A4012">
        <w:rPr>
          <w:rFonts w:cstheme="minorHAnsi"/>
        </w:rPr>
        <w:t>work</w:t>
      </w:r>
      <w:r w:rsidRPr="009A4012">
        <w:rPr>
          <w:rFonts w:cstheme="minorHAnsi"/>
        </w:rPr>
        <w:t xml:space="preserve"> </w:t>
      </w:r>
      <w:r w:rsidR="00A45C12" w:rsidRPr="009A4012">
        <w:rPr>
          <w:rFonts w:cstheme="minorHAnsi"/>
        </w:rPr>
        <w:t xml:space="preserve">contributes to the understudied area of surgeons’ decision-making </w:t>
      </w:r>
      <w:r w:rsidR="00301A1D" w:rsidRPr="009A4012">
        <w:rPr>
          <w:rFonts w:cstheme="minorHAnsi"/>
        </w:rPr>
        <w:t xml:space="preserve">and is </w:t>
      </w:r>
      <w:r w:rsidR="00FF4623" w:rsidRPr="009A4012">
        <w:rPr>
          <w:rFonts w:cstheme="minorHAnsi"/>
        </w:rPr>
        <w:t>the first part of a larger study that will include co-designed interventions to increase TAT usage.</w:t>
      </w:r>
    </w:p>
    <w:p w14:paraId="31A2F031" w14:textId="640D712F" w:rsidR="009C57E5" w:rsidRPr="009A4012" w:rsidRDefault="19EC8322" w:rsidP="617381AC">
      <w:pPr>
        <w:spacing w:after="240" w:line="240" w:lineRule="auto"/>
        <w:rPr>
          <w:rFonts w:cstheme="minorHAnsi"/>
        </w:rPr>
      </w:pPr>
      <w:r w:rsidRPr="009A4012">
        <w:rPr>
          <w:rFonts w:cstheme="minorHAnsi"/>
        </w:rPr>
        <w:t>Barriers to increasing TAT usage have been identified that can be addressed in future</w:t>
      </w:r>
      <w:r w:rsidR="34F8A004" w:rsidRPr="009A4012">
        <w:rPr>
          <w:rFonts w:cstheme="minorHAnsi"/>
        </w:rPr>
        <w:t xml:space="preserve"> research</w:t>
      </w:r>
    </w:p>
    <w:p w14:paraId="403A7571" w14:textId="250B1F34" w:rsidR="009C57E5" w:rsidRPr="009A4012" w:rsidRDefault="00AD5F26" w:rsidP="00F71341">
      <w:pPr>
        <w:spacing w:after="240" w:line="240" w:lineRule="auto"/>
        <w:rPr>
          <w:rFonts w:cstheme="minorHAnsi"/>
        </w:rPr>
      </w:pPr>
      <w:r w:rsidRPr="009A4012">
        <w:rPr>
          <w:rFonts w:cstheme="minorHAnsi"/>
        </w:rPr>
        <w:lastRenderedPageBreak/>
        <w:t xml:space="preserve">Increasing TAT feeding will be of interest to </w:t>
      </w:r>
      <w:r w:rsidR="00444BC0" w:rsidRPr="009A4012">
        <w:rPr>
          <w:rFonts w:cstheme="minorHAnsi"/>
        </w:rPr>
        <w:t xml:space="preserve">clinicians in financially </w:t>
      </w:r>
      <w:r w:rsidR="004C246E" w:rsidRPr="009A4012">
        <w:rPr>
          <w:rFonts w:cstheme="minorHAnsi"/>
        </w:rPr>
        <w:t>constrained</w:t>
      </w:r>
      <w:r w:rsidR="00444BC0" w:rsidRPr="009A4012">
        <w:rPr>
          <w:rFonts w:cstheme="minorHAnsi"/>
        </w:rPr>
        <w:t xml:space="preserve"> health systems such as the NHS, as well as </w:t>
      </w:r>
      <w:r w:rsidR="008A1357" w:rsidRPr="009A4012">
        <w:rPr>
          <w:rFonts w:cstheme="minorHAnsi"/>
        </w:rPr>
        <w:t xml:space="preserve">those in </w:t>
      </w:r>
      <w:r w:rsidR="00444BC0" w:rsidRPr="009A4012">
        <w:rPr>
          <w:rFonts w:cstheme="minorHAnsi"/>
        </w:rPr>
        <w:t xml:space="preserve">resource-limited settings seeking to manage costs and decrease reliance on intravenous access. </w:t>
      </w:r>
    </w:p>
    <w:p w14:paraId="11997A9E" w14:textId="16282763" w:rsidR="002E48A8" w:rsidRPr="009A4012" w:rsidRDefault="002E48A8">
      <w:pPr>
        <w:rPr>
          <w:rFonts w:cstheme="minorHAnsi"/>
        </w:rPr>
      </w:pPr>
      <w:r w:rsidRPr="009A4012">
        <w:rPr>
          <w:rFonts w:cstheme="minorHAnsi"/>
        </w:rPr>
        <w:br w:type="page"/>
      </w:r>
    </w:p>
    <w:p w14:paraId="6B435BB7" w14:textId="60A91792" w:rsidR="001658F1" w:rsidRPr="009A4012" w:rsidRDefault="001658F1" w:rsidP="00F71341">
      <w:pPr>
        <w:spacing w:after="240" w:line="360" w:lineRule="auto"/>
        <w:rPr>
          <w:rFonts w:cstheme="minorHAnsi"/>
          <w:b/>
          <w:bCs/>
          <w:sz w:val="32"/>
          <w:szCs w:val="32"/>
          <w:u w:val="single"/>
        </w:rPr>
      </w:pPr>
      <w:r w:rsidRPr="00D870B0">
        <w:rPr>
          <w:rFonts w:cstheme="minorHAnsi"/>
          <w:b/>
          <w:bCs/>
          <w:sz w:val="32"/>
          <w:szCs w:val="32"/>
          <w:u w:val="single"/>
        </w:rPr>
        <w:lastRenderedPageBreak/>
        <w:t>Main article</w:t>
      </w:r>
    </w:p>
    <w:p w14:paraId="2F89EF2B" w14:textId="36C63D75" w:rsidR="007530D0" w:rsidRPr="009A4012" w:rsidRDefault="001E3BC9" w:rsidP="00F71341">
      <w:pPr>
        <w:pStyle w:val="Heading1"/>
        <w:spacing w:before="0" w:after="240" w:line="360" w:lineRule="auto"/>
        <w:rPr>
          <w:rFonts w:cstheme="minorHAnsi"/>
        </w:rPr>
      </w:pPr>
      <w:r w:rsidRPr="009A4012">
        <w:rPr>
          <w:rFonts w:cstheme="minorHAnsi"/>
        </w:rPr>
        <w:t>Background</w:t>
      </w:r>
    </w:p>
    <w:p w14:paraId="79F6C186" w14:textId="53D995F7" w:rsidR="007530D0" w:rsidRPr="009A4012" w:rsidRDefault="00DF0E40" w:rsidP="00F71341">
      <w:pPr>
        <w:spacing w:after="240" w:line="360" w:lineRule="auto"/>
        <w:rPr>
          <w:rFonts w:cstheme="minorHAnsi"/>
        </w:rPr>
      </w:pPr>
      <w:r w:rsidRPr="009A4012">
        <w:rPr>
          <w:rFonts w:cstheme="minorHAnsi"/>
        </w:rPr>
        <w:t>Congenital duodenal obstruction (CDO)</w:t>
      </w:r>
      <w:r w:rsidR="002560D0" w:rsidRPr="009A4012">
        <w:rPr>
          <w:rFonts w:cstheme="minorHAnsi"/>
        </w:rPr>
        <w:t>,</w:t>
      </w:r>
      <w:r w:rsidRPr="009A4012">
        <w:rPr>
          <w:rFonts w:cstheme="minorHAnsi"/>
        </w:rPr>
        <w:t xml:space="preserve"> </w:t>
      </w:r>
      <w:r w:rsidR="002560D0" w:rsidRPr="009A4012">
        <w:rPr>
          <w:rFonts w:cstheme="minorHAnsi"/>
        </w:rPr>
        <w:t>encompass</w:t>
      </w:r>
      <w:r w:rsidR="00BD2E45" w:rsidRPr="009A4012">
        <w:rPr>
          <w:rFonts w:cstheme="minorHAnsi"/>
        </w:rPr>
        <w:t>ing</w:t>
      </w:r>
      <w:r w:rsidR="002560D0" w:rsidRPr="009A4012">
        <w:rPr>
          <w:rFonts w:cstheme="minorHAnsi"/>
        </w:rPr>
        <w:t xml:space="preserve"> </w:t>
      </w:r>
      <w:r w:rsidRPr="009A4012">
        <w:rPr>
          <w:rFonts w:cstheme="minorHAnsi"/>
        </w:rPr>
        <w:t>duodenal atresia and duodenal web</w:t>
      </w:r>
      <w:r w:rsidR="00BD2E45" w:rsidRPr="009A4012">
        <w:rPr>
          <w:rFonts w:cstheme="minorHAnsi"/>
        </w:rPr>
        <w:t>, is a congenital anomaly causing</w:t>
      </w:r>
      <w:r w:rsidR="00841299" w:rsidRPr="009A4012">
        <w:rPr>
          <w:rFonts w:cstheme="minorHAnsi"/>
        </w:rPr>
        <w:t xml:space="preserve"> </w:t>
      </w:r>
      <w:r w:rsidR="00BD2E45" w:rsidRPr="009A4012">
        <w:rPr>
          <w:rFonts w:cstheme="minorHAnsi"/>
        </w:rPr>
        <w:t>intestinal obstruction and</w:t>
      </w:r>
      <w:r w:rsidR="004A60EE" w:rsidRPr="009A4012">
        <w:rPr>
          <w:rFonts w:cstheme="minorHAnsi"/>
        </w:rPr>
        <w:t xml:space="preserve"> is</w:t>
      </w:r>
      <w:r w:rsidR="00BD2E45" w:rsidRPr="009A4012">
        <w:rPr>
          <w:rFonts w:cstheme="minorHAnsi"/>
        </w:rPr>
        <w:t xml:space="preserve"> estimated to occur in </w:t>
      </w:r>
      <w:r w:rsidR="00F362B4" w:rsidRPr="009A4012">
        <w:rPr>
          <w:rFonts w:cstheme="minorHAnsi"/>
        </w:rPr>
        <w:t xml:space="preserve">1.22 per 10,000 live births in the </w:t>
      </w:r>
      <w:r w:rsidR="00BD2E45" w:rsidRPr="009A4012">
        <w:rPr>
          <w:rFonts w:cstheme="minorHAnsi"/>
        </w:rPr>
        <w:t>UK</w:t>
      </w:r>
      <w:r w:rsidR="00B30485" w:rsidRPr="009A4012">
        <w:rPr>
          <w:rFonts w:cstheme="minorHAnsi"/>
        </w:rPr>
        <w:t xml:space="preserve"> </w:t>
      </w:r>
      <w:r w:rsidRPr="009A4012">
        <w:rPr>
          <w:rFonts w:cstheme="minorHAnsi"/>
        </w:rPr>
        <w:fldChar w:fldCharType="begin">
          <w:fldData xml:space="preserve">PEVuZE5vdGU+PENpdGU+PEF1dGhvcj5CZXRoZWxsPC9BdXRob3I+PFllYXI+MjAyNDwvWWVhcj48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==
</w:fldData>
        </w:fldChar>
      </w:r>
      <w:r w:rsidRPr="009A4012">
        <w:rPr>
          <w:rFonts w:cstheme="minorHAnsi"/>
        </w:rPr>
        <w:instrText xml:space="preserve"> ADDIN EN.CITE </w:instrText>
      </w:r>
      <w:r w:rsidRPr="009A4012">
        <w:rPr>
          <w:rFonts w:cstheme="minorHAnsi"/>
        </w:rPr>
        <w:fldChar w:fldCharType="begin">
          <w:fldData xml:space="preserve">PEVuZE5vdGU+PENpdGU+PEF1dGhvcj5CZXRoZWxsPC9BdXRob3I+PFllYXI+MjAyNDwvWWVhcj48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==
</w:fldData>
        </w:fldChar>
      </w:r>
      <w:r w:rsidRPr="009A4012">
        <w:rPr>
          <w:rFonts w:cstheme="minorHAnsi"/>
        </w:rPr>
        <w:instrText xml:space="preserve"> ADDIN EN.CITE.DATA </w:instrText>
      </w:r>
      <w:r w:rsidRPr="009A4012">
        <w:rPr>
          <w:rFonts w:cstheme="minorHAnsi"/>
        </w:rPr>
      </w:r>
      <w:r w:rsidRPr="009A4012">
        <w:rPr>
          <w:rFonts w:cstheme="minorHAnsi"/>
        </w:rPr>
        <w:fldChar w:fldCharType="end"/>
      </w:r>
      <w:r w:rsidRPr="009A4012">
        <w:rPr>
          <w:rFonts w:cstheme="minorHAnsi"/>
        </w:rPr>
      </w:r>
      <w:r w:rsidRPr="009A4012">
        <w:rPr>
          <w:rFonts w:cstheme="minorHAnsi"/>
        </w:rPr>
        <w:fldChar w:fldCharType="separate"/>
      </w:r>
      <w:r w:rsidR="00D20A70" w:rsidRPr="009A4012">
        <w:rPr>
          <w:rFonts w:cstheme="minorHAnsi"/>
          <w:noProof/>
        </w:rPr>
        <w:t>[1-3]</w:t>
      </w:r>
      <w:r w:rsidRPr="009A4012">
        <w:rPr>
          <w:rFonts w:cstheme="minorHAnsi"/>
        </w:rPr>
        <w:fldChar w:fldCharType="end"/>
      </w:r>
      <w:r w:rsidR="00480719" w:rsidRPr="009A4012">
        <w:rPr>
          <w:rFonts w:cstheme="minorHAnsi"/>
        </w:rPr>
        <w:t>.</w:t>
      </w:r>
      <w:r w:rsidR="002560D0" w:rsidRPr="009A4012">
        <w:rPr>
          <w:rFonts w:cstheme="minorHAnsi"/>
        </w:rPr>
        <w:t xml:space="preserve"> </w:t>
      </w:r>
      <w:r w:rsidR="002D6B6C" w:rsidRPr="009A4012">
        <w:rPr>
          <w:rFonts w:cstheme="minorHAnsi"/>
        </w:rPr>
        <w:t xml:space="preserve">Surgery is </w:t>
      </w:r>
      <w:r w:rsidR="00606CFD" w:rsidRPr="009A4012">
        <w:rPr>
          <w:rFonts w:cstheme="minorHAnsi"/>
        </w:rPr>
        <w:t>typically</w:t>
      </w:r>
      <w:r w:rsidR="002D6B6C" w:rsidRPr="009A4012">
        <w:rPr>
          <w:rFonts w:cstheme="minorHAnsi"/>
        </w:rPr>
        <w:t xml:space="preserve"> completed </w:t>
      </w:r>
      <w:r w:rsidR="63731608" w:rsidRPr="009A4012">
        <w:rPr>
          <w:rFonts w:cstheme="minorHAnsi"/>
        </w:rPr>
        <w:t>within</w:t>
      </w:r>
      <w:r w:rsidR="002D6B6C" w:rsidRPr="009A4012">
        <w:rPr>
          <w:rFonts w:cstheme="minorHAnsi"/>
        </w:rPr>
        <w:t xml:space="preserve"> days after birth </w:t>
      </w:r>
      <w:r w:rsidR="00352CBE" w:rsidRPr="009A4012">
        <w:rPr>
          <w:rFonts w:cstheme="minorHAnsi"/>
        </w:rPr>
        <w:t>to restore continuity of the gastrointestinal trac</w:t>
      </w:r>
      <w:r w:rsidR="002D6B6C" w:rsidRPr="009A4012">
        <w:rPr>
          <w:rFonts w:cstheme="minorHAnsi"/>
        </w:rPr>
        <w:t>t</w:t>
      </w:r>
      <w:r w:rsidR="00B30485" w:rsidRPr="009A4012">
        <w:rPr>
          <w:rFonts w:cstheme="minorHAnsi"/>
        </w:rPr>
        <w:t xml:space="preserve"> </w:t>
      </w:r>
      <w:r w:rsidRPr="009A4012">
        <w:rPr>
          <w:rFonts w:cstheme="minorHAnsi"/>
        </w:rPr>
        <w:fldChar w:fldCharType="begin"/>
      </w:r>
      <w:r w:rsidRPr="009A4012">
        <w:rPr>
          <w:rFonts w:cstheme="minorHAnsi"/>
        </w:rPr>
        <w:instrText xml:space="preserve"> ADDIN EN.CITE &lt;EndNote&gt;&lt;Cite&gt;&lt;Author&gt;Bethell&lt;/Author&gt;&lt;Year&gt;2024&lt;/Year&gt;&lt;RecNum&gt;10&lt;/RecNum&gt;&lt;DisplayText&gt;[1]&lt;/DisplayText&gt;&lt;record&gt;&lt;rec-number&gt;10&lt;/rec-number&gt;&lt;foreign-keys&gt;&lt;key app="EN" db-id="df9t9vfdjwap56e2zv05z2st2x9dxartasw9" timestamp="1699258192"&gt;10&lt;/key&gt;&lt;/foreign-keys&gt;&lt;ref-type name="Journal Article"&gt;17&lt;/ref-type&gt;&lt;contributors&gt;&lt;authors&gt;&lt;author&gt;Bethell, George Stephen&lt;/author&gt;&lt;author&gt;Neville, Jonathan J&lt;/author&gt;&lt;author&gt;Johnson, Mark John&lt;/author&gt;&lt;author&gt;Turnbull, Joanne&lt;/author&gt;&lt;author&gt;Hall, Nigel J&lt;/author&gt;&lt;/authors&gt;&lt;/contributors&gt;&lt;titles&gt;&lt;title&gt;Congenital duodenal obstruction repair with and without transanastomotic tube feeding: a systematic review and meta-analysis&lt;/title&gt;&lt;secondary-title&gt;Archives of Disease in Childhood - Fetal and Neonatal Edition&lt;/secondary-title&gt;&lt;/titles&gt;&lt;periodical&gt;&lt;full-title&gt;Archives of Disease in Childhood - Fetal and Neonatal Edition&lt;/full-title&gt;&lt;abbr-1&gt;Arch Dis Child Fetal Neonatal Ed&lt;/abbr-1&gt;&lt;/periodical&gt;&lt;pages&gt;182-188&lt;/pages&gt;&lt;volume&gt;109&lt;/volume&gt;&lt;dates&gt;&lt;year&gt;2024&lt;/year&gt;&lt;/dates&gt;&lt;urls&gt;&lt;related-urls&gt;&lt;url&gt;http://fn.bmj.com/content/early/2023/11/03/archdischild-2023-325988.abstract&lt;/url&gt;&lt;/related-urls&gt;&lt;/urls&gt;&lt;electronic-resource-num&gt;10.1136/archdischild-2023-325988&lt;/electronic-resource-num&gt;&lt;/record&gt;&lt;/Cite&gt;&lt;/EndNote&gt;</w:instrText>
      </w:r>
      <w:r w:rsidRPr="009A4012">
        <w:rPr>
          <w:rFonts w:cstheme="minorHAnsi"/>
        </w:rPr>
        <w:fldChar w:fldCharType="separate"/>
      </w:r>
      <w:r w:rsidR="00D20A70" w:rsidRPr="009A4012">
        <w:rPr>
          <w:rFonts w:cstheme="minorHAnsi"/>
          <w:noProof/>
        </w:rPr>
        <w:t>[1]</w:t>
      </w:r>
      <w:r w:rsidRPr="009A4012">
        <w:rPr>
          <w:rFonts w:cstheme="minorHAnsi"/>
        </w:rPr>
        <w:fldChar w:fldCharType="end"/>
      </w:r>
      <w:r w:rsidR="00A565A6" w:rsidRPr="009A4012">
        <w:rPr>
          <w:rFonts w:cstheme="minorHAnsi"/>
        </w:rPr>
        <w:t>.</w:t>
      </w:r>
      <w:r w:rsidR="00CA5C52" w:rsidRPr="009A4012">
        <w:rPr>
          <w:rFonts w:cstheme="minorHAnsi"/>
        </w:rPr>
        <w:t xml:space="preserve"> </w:t>
      </w:r>
      <w:r w:rsidR="00B64BA1" w:rsidRPr="009A4012">
        <w:rPr>
          <w:rFonts w:cstheme="minorHAnsi"/>
        </w:rPr>
        <w:t>Fol</w:t>
      </w:r>
      <w:r w:rsidR="00B5701A" w:rsidRPr="009A4012">
        <w:rPr>
          <w:rFonts w:cstheme="minorHAnsi"/>
        </w:rPr>
        <w:t>l</w:t>
      </w:r>
      <w:r w:rsidR="00B64BA1" w:rsidRPr="009A4012">
        <w:rPr>
          <w:rFonts w:cstheme="minorHAnsi"/>
        </w:rPr>
        <w:t>owing</w:t>
      </w:r>
      <w:r w:rsidR="006F156F" w:rsidRPr="009A4012">
        <w:rPr>
          <w:rFonts w:cstheme="minorHAnsi"/>
        </w:rPr>
        <w:t xml:space="preserve"> surgery</w:t>
      </w:r>
      <w:r w:rsidR="00DA2DCE" w:rsidRPr="009A4012">
        <w:rPr>
          <w:rFonts w:cstheme="minorHAnsi"/>
        </w:rPr>
        <w:t>,</w:t>
      </w:r>
      <w:r w:rsidR="00914D57" w:rsidRPr="009A4012">
        <w:rPr>
          <w:rFonts w:cstheme="minorHAnsi"/>
        </w:rPr>
        <w:t xml:space="preserve"> </w:t>
      </w:r>
      <w:r w:rsidR="00DA2DCE" w:rsidRPr="009A4012">
        <w:rPr>
          <w:rFonts w:cstheme="minorHAnsi"/>
        </w:rPr>
        <w:t xml:space="preserve">infants </w:t>
      </w:r>
      <w:r w:rsidR="00AC6649" w:rsidRPr="009A4012">
        <w:rPr>
          <w:rFonts w:cstheme="minorHAnsi"/>
        </w:rPr>
        <w:t>can be fed using</w:t>
      </w:r>
      <w:r w:rsidR="00CA5C52" w:rsidRPr="009A4012">
        <w:rPr>
          <w:rFonts w:cstheme="minorHAnsi"/>
        </w:rPr>
        <w:t xml:space="preserve"> </w:t>
      </w:r>
      <w:r w:rsidR="00352CBE" w:rsidRPr="009A4012">
        <w:rPr>
          <w:rFonts w:cstheme="minorHAnsi"/>
        </w:rPr>
        <w:t>parenteral nutrition (PN)</w:t>
      </w:r>
      <w:r w:rsidR="00DA2DCE" w:rsidRPr="009A4012">
        <w:rPr>
          <w:rFonts w:cstheme="minorHAnsi"/>
        </w:rPr>
        <w:t xml:space="preserve">, </w:t>
      </w:r>
      <w:r w:rsidR="00352CBE" w:rsidRPr="009A4012">
        <w:rPr>
          <w:rFonts w:cstheme="minorHAnsi"/>
        </w:rPr>
        <w:t>enteral nutrition via a transanastomotic tube (TAT)</w:t>
      </w:r>
      <w:r w:rsidR="00AC6649" w:rsidRPr="009A4012">
        <w:rPr>
          <w:rFonts w:cstheme="minorHAnsi"/>
        </w:rPr>
        <w:t>,</w:t>
      </w:r>
      <w:r w:rsidR="00DA2DCE" w:rsidRPr="009A4012">
        <w:rPr>
          <w:rFonts w:cstheme="minorHAnsi"/>
        </w:rPr>
        <w:t xml:space="preserve"> or a</w:t>
      </w:r>
      <w:r w:rsidR="00352CBE" w:rsidRPr="009A4012">
        <w:rPr>
          <w:rFonts w:cstheme="minorHAnsi"/>
        </w:rPr>
        <w:t xml:space="preserve"> combination of both</w:t>
      </w:r>
      <w:r w:rsidR="00B30485" w:rsidRPr="009A4012">
        <w:rPr>
          <w:rFonts w:cstheme="minorHAnsi"/>
        </w:rPr>
        <w:t xml:space="preserve"> </w:t>
      </w:r>
      <w:r w:rsidRPr="009A4012">
        <w:rPr>
          <w:rFonts w:cstheme="minorHAnsi"/>
        </w:rPr>
        <w:fldChar w:fldCharType="begin">
          <w:fldData xml:space="preserve">PEVuZE5vdGU+PENpdGU+PEF1dGhvcj5CZXRoZWxsPC9BdXRob3I+PFllYXI+MjAyNDwvWWVhcj48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=
</w:fldData>
        </w:fldChar>
      </w:r>
      <w:r w:rsidRPr="009A4012">
        <w:rPr>
          <w:rFonts w:cstheme="minorHAnsi"/>
        </w:rPr>
        <w:instrText xml:space="preserve"> ADDIN EN.CITE </w:instrText>
      </w:r>
      <w:r w:rsidRPr="009A4012">
        <w:rPr>
          <w:rFonts w:cstheme="minorHAnsi"/>
        </w:rPr>
        <w:fldChar w:fldCharType="begin">
          <w:fldData xml:space="preserve">PEVuZE5vdGU+PENpdGU+PEF1dGhvcj5CZXRoZWxsPC9BdXRob3I+PFllYXI+MjAyNDwvWWVhcj48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=
</w:fldData>
        </w:fldChar>
      </w:r>
      <w:r w:rsidRPr="009A4012">
        <w:rPr>
          <w:rFonts w:cstheme="minorHAnsi"/>
        </w:rPr>
        <w:instrText xml:space="preserve"> ADDIN EN.CITE.DATA </w:instrText>
      </w:r>
      <w:r w:rsidRPr="009A4012">
        <w:rPr>
          <w:rFonts w:cstheme="minorHAnsi"/>
        </w:rPr>
      </w:r>
      <w:r w:rsidRPr="009A4012">
        <w:rPr>
          <w:rFonts w:cstheme="minorHAnsi"/>
        </w:rPr>
        <w:fldChar w:fldCharType="end"/>
      </w:r>
      <w:r w:rsidRPr="009A4012">
        <w:rPr>
          <w:rFonts w:cstheme="minorHAnsi"/>
        </w:rPr>
      </w:r>
      <w:r w:rsidRPr="009A4012">
        <w:rPr>
          <w:rFonts w:cstheme="minorHAnsi"/>
        </w:rPr>
        <w:fldChar w:fldCharType="separate"/>
      </w:r>
      <w:r w:rsidR="00BA592B" w:rsidRPr="009A4012">
        <w:rPr>
          <w:rFonts w:cstheme="minorHAnsi"/>
          <w:noProof/>
        </w:rPr>
        <w:t>[1,4]</w:t>
      </w:r>
      <w:r w:rsidRPr="009A4012">
        <w:rPr>
          <w:rFonts w:cstheme="minorHAnsi"/>
        </w:rPr>
        <w:fldChar w:fldCharType="end"/>
      </w:r>
      <w:r w:rsidR="006D3C3E" w:rsidRPr="009A4012">
        <w:rPr>
          <w:rFonts w:cstheme="minorHAnsi"/>
        </w:rPr>
        <w:t>.</w:t>
      </w:r>
      <w:r w:rsidR="00D63421" w:rsidRPr="009A4012">
        <w:rPr>
          <w:rFonts w:cstheme="minorHAnsi"/>
        </w:rPr>
        <w:t xml:space="preserve"> </w:t>
      </w:r>
    </w:p>
    <w:p w14:paraId="1F492C1A" w14:textId="19C8E8AD" w:rsidR="00AC6649" w:rsidRPr="009A4012" w:rsidRDefault="003604D6" w:rsidP="00F71341">
      <w:pPr>
        <w:spacing w:after="240" w:line="360" w:lineRule="auto"/>
        <w:rPr>
          <w:rFonts w:cstheme="minorHAnsi"/>
        </w:rPr>
      </w:pPr>
      <w:r w:rsidRPr="009A4012">
        <w:rPr>
          <w:rFonts w:cstheme="minorHAnsi"/>
        </w:rPr>
        <w:t>Two r</w:t>
      </w:r>
      <w:r w:rsidR="00754A3E" w:rsidRPr="009A4012">
        <w:rPr>
          <w:rFonts w:cstheme="minorHAnsi"/>
        </w:rPr>
        <w:t>etrospective</w:t>
      </w:r>
      <w:r w:rsidR="00C4117E" w:rsidRPr="009A4012">
        <w:rPr>
          <w:rFonts w:cstheme="minorHAnsi"/>
        </w:rPr>
        <w:t xml:space="preserve"> </w:t>
      </w:r>
      <w:r w:rsidR="00E83A75" w:rsidRPr="009A4012">
        <w:rPr>
          <w:rFonts w:cstheme="minorHAnsi"/>
        </w:rPr>
        <w:t>single centre</w:t>
      </w:r>
      <w:r w:rsidR="00754A3E" w:rsidRPr="009A4012">
        <w:rPr>
          <w:rFonts w:cstheme="minorHAnsi"/>
        </w:rPr>
        <w:t xml:space="preserve"> reviews </w:t>
      </w:r>
      <w:r w:rsidR="00602C0F" w:rsidRPr="009A4012">
        <w:rPr>
          <w:rFonts w:cstheme="minorHAnsi"/>
        </w:rPr>
        <w:t>carried out in the U</w:t>
      </w:r>
      <w:r w:rsidR="00E83A75" w:rsidRPr="009A4012">
        <w:rPr>
          <w:rFonts w:cstheme="minorHAnsi"/>
        </w:rPr>
        <w:t>K</w:t>
      </w:r>
      <w:r w:rsidR="00602C0F" w:rsidRPr="009A4012">
        <w:rPr>
          <w:rFonts w:cstheme="minorHAnsi"/>
        </w:rPr>
        <w:t xml:space="preserve"> and Norway</w:t>
      </w:r>
      <w:r w:rsidR="00E83A75" w:rsidRPr="009A4012">
        <w:rPr>
          <w:rFonts w:cstheme="minorHAnsi"/>
        </w:rPr>
        <w:t xml:space="preserve"> </w:t>
      </w:r>
      <w:r w:rsidR="00754A3E" w:rsidRPr="009A4012">
        <w:rPr>
          <w:rFonts w:cstheme="minorHAnsi"/>
        </w:rPr>
        <w:t>have shown that, c</w:t>
      </w:r>
      <w:r w:rsidR="00131997" w:rsidRPr="009A4012">
        <w:rPr>
          <w:rFonts w:cstheme="minorHAnsi"/>
        </w:rPr>
        <w:t>ompared to no TAT usage, TATs</w:t>
      </w:r>
      <w:r w:rsidR="008C73E6" w:rsidRPr="009A4012">
        <w:rPr>
          <w:rFonts w:cstheme="minorHAnsi"/>
        </w:rPr>
        <w:t xml:space="preserve"> </w:t>
      </w:r>
      <w:r w:rsidR="00352CBE" w:rsidRPr="009A4012">
        <w:rPr>
          <w:rFonts w:cstheme="minorHAnsi"/>
        </w:rPr>
        <w:t>can confer nutritional</w:t>
      </w:r>
      <w:r w:rsidR="003A2671" w:rsidRPr="009A4012">
        <w:rPr>
          <w:rFonts w:cstheme="minorHAnsi"/>
        </w:rPr>
        <w:t xml:space="preserve">, </w:t>
      </w:r>
      <w:r w:rsidR="00352CBE" w:rsidRPr="009A4012">
        <w:rPr>
          <w:rFonts w:cstheme="minorHAnsi"/>
        </w:rPr>
        <w:t>cost</w:t>
      </w:r>
      <w:r w:rsidR="003A2671" w:rsidRPr="009A4012">
        <w:rPr>
          <w:rFonts w:cstheme="minorHAnsi"/>
        </w:rPr>
        <w:t>, and safety</w:t>
      </w:r>
      <w:r w:rsidR="00352CBE" w:rsidRPr="009A4012">
        <w:rPr>
          <w:rFonts w:cstheme="minorHAnsi"/>
        </w:rPr>
        <w:t xml:space="preserve"> benefits</w:t>
      </w:r>
      <w:r w:rsidR="00131997" w:rsidRPr="009A4012">
        <w:rPr>
          <w:rFonts w:cstheme="minorHAnsi"/>
        </w:rPr>
        <w:t xml:space="preserve">. </w:t>
      </w:r>
      <w:r w:rsidR="00F65BAA" w:rsidRPr="009A4012">
        <w:rPr>
          <w:rFonts w:cstheme="minorHAnsi"/>
        </w:rPr>
        <w:t>In s</w:t>
      </w:r>
      <w:r w:rsidR="00131997" w:rsidRPr="009A4012">
        <w:rPr>
          <w:rFonts w:cstheme="minorHAnsi"/>
        </w:rPr>
        <w:t>ingle centre</w:t>
      </w:r>
      <w:r w:rsidR="00A608F1" w:rsidRPr="009A4012">
        <w:rPr>
          <w:rFonts w:cstheme="minorHAnsi"/>
        </w:rPr>
        <w:t xml:space="preserve"> reviews</w:t>
      </w:r>
      <w:r w:rsidR="000A3ABC" w:rsidRPr="009A4012">
        <w:rPr>
          <w:rFonts w:cstheme="minorHAnsi"/>
        </w:rPr>
        <w:t xml:space="preserve">, </w:t>
      </w:r>
      <w:r w:rsidR="00E30C43" w:rsidRPr="009A4012">
        <w:rPr>
          <w:rFonts w:cstheme="minorHAnsi"/>
        </w:rPr>
        <w:t xml:space="preserve">infants </w:t>
      </w:r>
      <w:r w:rsidR="00131997" w:rsidRPr="009A4012">
        <w:rPr>
          <w:rFonts w:cstheme="minorHAnsi"/>
        </w:rPr>
        <w:t>receiving a TAT</w:t>
      </w:r>
      <w:r w:rsidR="00E30C43" w:rsidRPr="009A4012">
        <w:rPr>
          <w:rFonts w:cstheme="minorHAnsi"/>
        </w:rPr>
        <w:t xml:space="preserve"> had reduced</w:t>
      </w:r>
      <w:r w:rsidR="000926A4" w:rsidRPr="009A4012">
        <w:rPr>
          <w:rFonts w:cstheme="minorHAnsi"/>
        </w:rPr>
        <w:t xml:space="preserve"> median</w:t>
      </w:r>
      <w:r w:rsidR="00E30C43" w:rsidRPr="009A4012">
        <w:rPr>
          <w:rFonts w:cstheme="minorHAnsi"/>
        </w:rPr>
        <w:t xml:space="preserve"> time to feed initiation (3 vs 2 days and 2.5 vs 1 day</w:t>
      </w:r>
      <w:r w:rsidR="00DF04C5" w:rsidRPr="009A4012">
        <w:rPr>
          <w:rFonts w:cstheme="minorHAnsi"/>
        </w:rPr>
        <w:t>s</w:t>
      </w:r>
      <w:r w:rsidR="00E30C43" w:rsidRPr="009A4012">
        <w:rPr>
          <w:rFonts w:cstheme="minorHAnsi"/>
        </w:rPr>
        <w:t xml:space="preserve">, respectively) and </w:t>
      </w:r>
      <w:r w:rsidR="00F65BAA" w:rsidRPr="009A4012">
        <w:rPr>
          <w:rFonts w:cstheme="minorHAnsi"/>
        </w:rPr>
        <w:t>days receiving PN</w:t>
      </w:r>
      <w:r w:rsidR="00E30C43" w:rsidRPr="009A4012">
        <w:rPr>
          <w:rFonts w:cstheme="minorHAnsi"/>
        </w:rPr>
        <w:t xml:space="preserve"> (7 vs 0 days and 10 vs 8 days)</w:t>
      </w:r>
      <w:r w:rsidR="00B30485" w:rsidRPr="009A4012">
        <w:rPr>
          <w:rFonts w:cstheme="minorHAnsi"/>
        </w:rPr>
        <w:t xml:space="preserve"> </w:t>
      </w:r>
      <w:r w:rsidR="00E30C43" w:rsidRPr="009A4012">
        <w:rPr>
          <w:rFonts w:cstheme="minorHAnsi"/>
        </w:rPr>
        <w:fldChar w:fldCharType="begin">
          <w:fldData xml:space="preserve">PEVuZE5vdGU+PENpdGU+PEF1dGhvcj5DcmVzbmVyPC9BdXRob3I+PFllYXI+MjAyMjwvWWVhcj48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</w:fldData>
        </w:fldChar>
      </w:r>
      <w:r w:rsidR="00BA592B" w:rsidRPr="009A4012">
        <w:rPr>
          <w:rFonts w:cstheme="minorHAnsi"/>
        </w:rPr>
        <w:instrText xml:space="preserve"> ADDIN EN.CITE </w:instrText>
      </w:r>
      <w:r w:rsidR="00BA592B" w:rsidRPr="009A4012">
        <w:rPr>
          <w:rFonts w:cstheme="minorHAnsi"/>
        </w:rPr>
        <w:fldChar w:fldCharType="begin">
          <w:fldData xml:space="preserve">PEVuZE5vdGU+PENpdGU+PEF1dGhvcj5DcmVzbmVyPC9BdXRob3I+PFllYXI+MjAyMjwvWWVhcj48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</w:fldData>
        </w:fldChar>
      </w:r>
      <w:r w:rsidR="00BA592B" w:rsidRPr="009A4012">
        <w:rPr>
          <w:rFonts w:cstheme="minorHAnsi"/>
        </w:rPr>
        <w:instrText xml:space="preserve"> ADDIN EN.CITE.DATA </w:instrText>
      </w:r>
      <w:r w:rsidR="00BA592B" w:rsidRPr="009A4012">
        <w:rPr>
          <w:rFonts w:cstheme="minorHAnsi"/>
        </w:rPr>
      </w:r>
      <w:r w:rsidR="00BA592B" w:rsidRPr="009A4012">
        <w:rPr>
          <w:rFonts w:cstheme="minorHAnsi"/>
        </w:rPr>
        <w:fldChar w:fldCharType="end"/>
      </w:r>
      <w:r w:rsidR="00E30C43" w:rsidRPr="009A4012">
        <w:rPr>
          <w:rFonts w:cstheme="minorHAnsi"/>
        </w:rPr>
      </w:r>
      <w:r w:rsidR="00E30C43" w:rsidRPr="009A4012">
        <w:rPr>
          <w:rFonts w:cstheme="minorHAnsi"/>
        </w:rPr>
        <w:fldChar w:fldCharType="separate"/>
      </w:r>
      <w:r w:rsidR="00BA592B" w:rsidRPr="009A4012">
        <w:rPr>
          <w:rFonts w:cstheme="minorHAnsi"/>
          <w:noProof/>
        </w:rPr>
        <w:t>[5,6]</w:t>
      </w:r>
      <w:r w:rsidR="00E30C43" w:rsidRPr="009A4012">
        <w:rPr>
          <w:rFonts w:cstheme="minorHAnsi"/>
        </w:rPr>
        <w:fldChar w:fldCharType="end"/>
      </w:r>
      <w:r w:rsidR="00B259A7" w:rsidRPr="009A4012">
        <w:rPr>
          <w:rFonts w:cstheme="minorHAnsi"/>
        </w:rPr>
        <w:t>.</w:t>
      </w:r>
      <w:r w:rsidR="00E30C43" w:rsidRPr="009A4012">
        <w:rPr>
          <w:rFonts w:cstheme="minorHAnsi"/>
        </w:rPr>
        <w:t xml:space="preserve"> </w:t>
      </w:r>
      <w:r w:rsidR="00754A3E" w:rsidRPr="009A4012">
        <w:rPr>
          <w:rFonts w:cstheme="minorHAnsi"/>
        </w:rPr>
        <w:t xml:space="preserve">In </w:t>
      </w:r>
      <w:r w:rsidR="00D5280E" w:rsidRPr="009A4012">
        <w:rPr>
          <w:rFonts w:cstheme="minorHAnsi"/>
        </w:rPr>
        <w:t>addition,</w:t>
      </w:r>
      <w:r w:rsidR="00F65BAA" w:rsidRPr="009A4012">
        <w:rPr>
          <w:rFonts w:cstheme="minorHAnsi"/>
        </w:rPr>
        <w:t xml:space="preserve"> </w:t>
      </w:r>
      <w:r w:rsidR="004A4F45" w:rsidRPr="009A4012">
        <w:rPr>
          <w:rFonts w:cstheme="minorHAnsi"/>
        </w:rPr>
        <w:t>TAT-fed infants</w:t>
      </w:r>
      <w:r w:rsidR="00200B34" w:rsidRPr="009A4012">
        <w:rPr>
          <w:rFonts w:cstheme="minorHAnsi"/>
        </w:rPr>
        <w:t xml:space="preserve"> were less likely to </w:t>
      </w:r>
      <w:r w:rsidR="004A4F45" w:rsidRPr="009A4012">
        <w:rPr>
          <w:rFonts w:cstheme="minorHAnsi"/>
        </w:rPr>
        <w:t>receive</w:t>
      </w:r>
      <w:r w:rsidR="00200B34" w:rsidRPr="009A4012">
        <w:rPr>
          <w:rFonts w:cstheme="minorHAnsi"/>
        </w:rPr>
        <w:t xml:space="preserve"> a</w:t>
      </w:r>
      <w:r w:rsidR="00F65BAA" w:rsidRPr="009A4012">
        <w:rPr>
          <w:rFonts w:cstheme="minorHAnsi"/>
        </w:rPr>
        <w:t xml:space="preserve"> </w:t>
      </w:r>
      <w:r w:rsidR="00F65BAA" w:rsidRPr="009A4012">
        <w:rPr>
          <w:rFonts w:cstheme="minorHAnsi"/>
          <w:color w:val="040C28"/>
        </w:rPr>
        <w:t xml:space="preserve">central venous catheter </w:t>
      </w:r>
      <w:r w:rsidR="00F65BAA" w:rsidRPr="009A4012">
        <w:rPr>
          <w:rFonts w:cstheme="minorHAnsi"/>
        </w:rPr>
        <w:t>(CVC</w:t>
      </w:r>
      <w:r w:rsidR="0069638F" w:rsidRPr="009A4012">
        <w:rPr>
          <w:rFonts w:cstheme="minorHAnsi"/>
        </w:rPr>
        <w:t>)</w:t>
      </w:r>
      <w:r w:rsidR="00F65BAA" w:rsidRPr="009A4012">
        <w:rPr>
          <w:rFonts w:cstheme="minorHAnsi"/>
        </w:rPr>
        <w:t>, a common form of PN delivery</w:t>
      </w:r>
      <w:r w:rsidR="004A4F45" w:rsidRPr="009A4012">
        <w:rPr>
          <w:rFonts w:cstheme="minorHAnsi"/>
        </w:rPr>
        <w:t xml:space="preserve"> associated </w:t>
      </w:r>
      <w:r w:rsidR="002A630E" w:rsidRPr="009A4012">
        <w:rPr>
          <w:rFonts w:cstheme="minorHAnsi"/>
        </w:rPr>
        <w:t xml:space="preserve">with </w:t>
      </w:r>
      <w:r w:rsidR="004A4F45" w:rsidRPr="009A4012">
        <w:rPr>
          <w:rFonts w:cstheme="minorHAnsi"/>
        </w:rPr>
        <w:t xml:space="preserve">complications </w:t>
      </w:r>
      <w:r w:rsidR="00200B34" w:rsidRPr="009A4012">
        <w:rPr>
          <w:rFonts w:cstheme="minorHAnsi"/>
        </w:rPr>
        <w:t>such as line infections or displacements</w:t>
      </w:r>
      <w:r w:rsidR="00B30485" w:rsidRPr="009A4012">
        <w:rPr>
          <w:rFonts w:cstheme="minorHAnsi"/>
        </w:rPr>
        <w:t xml:space="preserve"> </w:t>
      </w:r>
      <w:r w:rsidR="00E85FE8" w:rsidRPr="009A4012">
        <w:rPr>
          <w:rFonts w:cstheme="minorHAnsi"/>
        </w:rPr>
        <w:fldChar w:fldCharType="begin">
          <w:fldData xml:space="preserve">PEVuZE5vdGU+PENpdGU+PEF1dGhvcj5UcmVpZGVyPC9BdXRob3I+PFllYXI+MjAyMjwvWWVhcj48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</w:fldData>
        </w:fldChar>
      </w:r>
      <w:r w:rsidR="00BA592B" w:rsidRPr="009A4012">
        <w:rPr>
          <w:rFonts w:cstheme="minorHAnsi"/>
        </w:rPr>
        <w:instrText xml:space="preserve"> ADDIN EN.CITE </w:instrText>
      </w:r>
      <w:r w:rsidR="00BA592B" w:rsidRPr="009A4012">
        <w:rPr>
          <w:rFonts w:cstheme="minorHAnsi"/>
        </w:rPr>
        <w:fldChar w:fldCharType="begin">
          <w:fldData xml:space="preserve">PEVuZE5vdGU+PENpdGU+PEF1dGhvcj5UcmVpZGVyPC9BdXRob3I+PFllYXI+MjAyMjwvWWVhcj48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</w:fldData>
        </w:fldChar>
      </w:r>
      <w:r w:rsidR="00BA592B" w:rsidRPr="009A4012">
        <w:rPr>
          <w:rFonts w:cstheme="minorHAnsi"/>
        </w:rPr>
        <w:instrText xml:space="preserve"> ADDIN EN.CITE.DATA </w:instrText>
      </w:r>
      <w:r w:rsidR="00BA592B" w:rsidRPr="009A4012">
        <w:rPr>
          <w:rFonts w:cstheme="minorHAnsi"/>
        </w:rPr>
      </w:r>
      <w:r w:rsidR="00BA592B" w:rsidRPr="009A4012">
        <w:rPr>
          <w:rFonts w:cstheme="minorHAnsi"/>
        </w:rPr>
        <w:fldChar w:fldCharType="end"/>
      </w:r>
      <w:r w:rsidR="00E85FE8" w:rsidRPr="009A4012">
        <w:rPr>
          <w:rFonts w:cstheme="minorHAnsi"/>
        </w:rPr>
      </w:r>
      <w:r w:rsidR="00E85FE8" w:rsidRPr="009A4012">
        <w:rPr>
          <w:rFonts w:cstheme="minorHAnsi"/>
        </w:rPr>
        <w:fldChar w:fldCharType="separate"/>
      </w:r>
      <w:r w:rsidR="00BA592B" w:rsidRPr="009A4012">
        <w:rPr>
          <w:rFonts w:cstheme="minorHAnsi"/>
          <w:noProof/>
        </w:rPr>
        <w:t>[5,6]</w:t>
      </w:r>
      <w:r w:rsidR="00E85FE8" w:rsidRPr="009A4012">
        <w:rPr>
          <w:rFonts w:cstheme="minorHAnsi"/>
        </w:rPr>
        <w:fldChar w:fldCharType="end"/>
      </w:r>
      <w:r w:rsidR="00A565A6" w:rsidRPr="009A4012">
        <w:rPr>
          <w:rFonts w:cstheme="minorHAnsi"/>
        </w:rPr>
        <w:t>.</w:t>
      </w:r>
      <w:r w:rsidR="00E83A75" w:rsidRPr="009A4012">
        <w:rPr>
          <w:rFonts w:cstheme="minorHAnsi"/>
        </w:rPr>
        <w:t xml:space="preserve"> Furthermore, the </w:t>
      </w:r>
      <w:r w:rsidR="00914D57" w:rsidRPr="009A4012">
        <w:rPr>
          <w:rFonts w:cstheme="minorHAnsi"/>
        </w:rPr>
        <w:t>UK-based</w:t>
      </w:r>
      <w:r w:rsidR="00F65BAA" w:rsidRPr="009A4012">
        <w:rPr>
          <w:rFonts w:cstheme="minorHAnsi"/>
        </w:rPr>
        <w:t xml:space="preserve"> </w:t>
      </w:r>
      <w:r w:rsidR="00E83A75" w:rsidRPr="009A4012">
        <w:rPr>
          <w:rFonts w:cstheme="minorHAnsi"/>
        </w:rPr>
        <w:t xml:space="preserve">study </w:t>
      </w:r>
      <w:r w:rsidR="00F65BAA" w:rsidRPr="009A4012">
        <w:rPr>
          <w:rFonts w:cstheme="minorHAnsi"/>
        </w:rPr>
        <w:t>concluded that TAT feeding reduced both the cost of PN and total nutrition, with a median cost saving of 44.8% or £622.26 per infant</w:t>
      </w:r>
      <w:r w:rsidR="00B30485" w:rsidRPr="009A4012">
        <w:rPr>
          <w:rFonts w:cstheme="minorHAnsi"/>
        </w:rPr>
        <w:t xml:space="preserve"> </w:t>
      </w:r>
      <w:r w:rsidR="00123297" w:rsidRPr="009A4012">
        <w:rPr>
          <w:rFonts w:cstheme="minorHAnsi"/>
        </w:rPr>
        <w:fldChar w:fldCharType="begin"/>
      </w:r>
      <w:r w:rsidR="000A1037" w:rsidRPr="009A4012">
        <w:rPr>
          <w:rFonts w:cstheme="minorHAnsi"/>
        </w:rPr>
        <w:instrText xml:space="preserve"> ADDIN EN.CITE &lt;EndNote&gt;&lt;Cite&gt;&lt;Author&gt;Harwood&lt;/Author&gt;&lt;Year&gt;2019&lt;/Year&gt;&lt;RecNum&gt;18&lt;/RecNum&gt;&lt;DisplayText&gt;[7]&lt;/DisplayText&gt;&lt;record&gt;&lt;rec-number&gt;18&lt;/rec-number&gt;&lt;foreign-keys&gt;&lt;key app="EN" db-id="df9t9vfdjwap56e2zv05z2st2x9dxartasw9" timestamp="1699280740"&gt;18&lt;/key&gt;&lt;/foreign-keys&gt;&lt;ref-type name="Journal Article"&gt;17&lt;/ref-type&gt;&lt;contributors&gt;&lt;authors&gt;&lt;author&gt;Harwood, Rachel&lt;/author&gt;&lt;author&gt;Horwood, Fraser&lt;/author&gt;&lt;author&gt;Tafilaj, Violeta&lt;/author&gt;&lt;author&gt;Craigie, Ross J.&lt;/author&gt;&lt;/authors&gt;&lt;/contributors&gt;&lt;titles&gt;&lt;title&gt;Transanastomotic tubes reduce the cost of nutritional support in neonates with congenital duodenal obstruction&lt;/title&gt;&lt;secondary-title&gt;Pediatric Surgery International&lt;/secondary-title&gt;&lt;/titles&gt;&lt;periodical&gt;&lt;full-title&gt;Pediatric Surgery International&lt;/full-title&gt;&lt;abbr-1&gt;Pediatr Surg Int&lt;/abbr-1&gt;&lt;/periodical&gt;&lt;pages&gt;457-461&lt;/pages&gt;&lt;volume&gt;35&lt;/volume&gt;&lt;number&gt;4&lt;/number&gt;&lt;dates&gt;&lt;year&gt;2019&lt;/year&gt;&lt;pub-dates&gt;&lt;date&gt;2019/04/01&lt;/date&gt;&lt;/pub-dates&gt;&lt;/dates&gt;&lt;isbn&gt;1437-9813&lt;/isbn&gt;&lt;urls&gt;&lt;related-urls&gt;&lt;url&gt;https://doi.org/10.1007/s00383-018-4411-5&lt;/url&gt;&lt;/related-urls&gt;&lt;/urls&gt;&lt;electronic-resource-num&gt;10.1007/s00383-018-4411-5&lt;/electronic-resource-num&gt;&lt;/record&gt;&lt;/Cite&gt;&lt;/EndNote&gt;</w:instrText>
      </w:r>
      <w:r w:rsidR="00123297" w:rsidRPr="009A4012">
        <w:rPr>
          <w:rFonts w:cstheme="minorHAnsi"/>
        </w:rPr>
        <w:fldChar w:fldCharType="separate"/>
      </w:r>
      <w:r w:rsidR="00D20A70" w:rsidRPr="009A4012">
        <w:rPr>
          <w:rFonts w:cstheme="minorHAnsi"/>
          <w:noProof/>
        </w:rPr>
        <w:t>[7]</w:t>
      </w:r>
      <w:r w:rsidR="00123297" w:rsidRPr="009A4012">
        <w:rPr>
          <w:rFonts w:cstheme="minorHAnsi"/>
        </w:rPr>
        <w:fldChar w:fldCharType="end"/>
      </w:r>
      <w:r w:rsidR="00A565A6" w:rsidRPr="009A4012">
        <w:rPr>
          <w:rFonts w:cstheme="minorHAnsi"/>
        </w:rPr>
        <w:t>.</w:t>
      </w:r>
      <w:r w:rsidR="00F65BAA" w:rsidRPr="009A4012">
        <w:rPr>
          <w:rFonts w:cstheme="minorHAnsi"/>
        </w:rPr>
        <w:t xml:space="preserve"> </w:t>
      </w:r>
      <w:r w:rsidR="00930E70" w:rsidRPr="009A4012">
        <w:rPr>
          <w:rFonts w:cstheme="minorHAnsi"/>
        </w:rPr>
        <w:t>TATs</w:t>
      </w:r>
      <w:r w:rsidR="0042363A" w:rsidRPr="009A4012">
        <w:rPr>
          <w:rFonts w:cstheme="minorHAnsi"/>
        </w:rPr>
        <w:t xml:space="preserve"> can enable early provision of breast milk, associated with </w:t>
      </w:r>
      <w:r w:rsidR="00541CDF" w:rsidRPr="009A4012">
        <w:rPr>
          <w:rFonts w:cstheme="minorHAnsi"/>
        </w:rPr>
        <w:t>benefits such as</w:t>
      </w:r>
      <w:r w:rsidR="0042363A" w:rsidRPr="009A4012">
        <w:rPr>
          <w:rFonts w:cstheme="minorHAnsi"/>
        </w:rPr>
        <w:t xml:space="preserve"> favourable colonisation of the intestinal trac</w:t>
      </w:r>
      <w:r w:rsidR="001A6720" w:rsidRPr="009A4012">
        <w:rPr>
          <w:rFonts w:cstheme="minorHAnsi"/>
        </w:rPr>
        <w:t>t</w:t>
      </w:r>
      <w:r w:rsidR="0042363A" w:rsidRPr="009A4012">
        <w:rPr>
          <w:rFonts w:cstheme="minorHAnsi"/>
        </w:rPr>
        <w:t>,</w:t>
      </w:r>
      <w:r w:rsidR="00541CDF" w:rsidRPr="009A4012">
        <w:rPr>
          <w:rFonts w:cstheme="minorHAnsi"/>
        </w:rPr>
        <w:t xml:space="preserve"> a</w:t>
      </w:r>
      <w:r w:rsidR="0042363A" w:rsidRPr="009A4012">
        <w:rPr>
          <w:rFonts w:cstheme="minorHAnsi"/>
        </w:rPr>
        <w:t>nd a reduced risk of</w:t>
      </w:r>
      <w:r w:rsidR="00541CDF" w:rsidRPr="009A4012">
        <w:rPr>
          <w:rFonts w:cstheme="minorHAnsi"/>
        </w:rPr>
        <w:t xml:space="preserve"> necrotising enterocolitis </w:t>
      </w:r>
      <w:r w:rsidR="00AC6649" w:rsidRPr="009A4012">
        <w:rPr>
          <w:rFonts w:cstheme="minorHAnsi"/>
        </w:rPr>
        <w:t xml:space="preserve">(NEC) </w:t>
      </w:r>
      <w:r w:rsidR="0042363A" w:rsidRPr="009A4012">
        <w:rPr>
          <w:rFonts w:cstheme="minorHAnsi"/>
        </w:rPr>
        <w:t xml:space="preserve">and </w:t>
      </w:r>
      <w:r w:rsidR="00541CDF" w:rsidRPr="009A4012">
        <w:rPr>
          <w:rFonts w:cstheme="minorHAnsi"/>
        </w:rPr>
        <w:t>mucosal atrophy</w:t>
      </w:r>
      <w:r w:rsidR="00B30485" w:rsidRPr="009A4012">
        <w:rPr>
          <w:rFonts w:cstheme="minorHAnsi"/>
        </w:rPr>
        <w:t xml:space="preserve"> </w:t>
      </w:r>
      <w:r w:rsidR="006F156F" w:rsidRPr="009A4012">
        <w:rPr>
          <w:rFonts w:cstheme="minorHAnsi"/>
        </w:rPr>
        <w:fldChar w:fldCharType="begin"/>
      </w:r>
      <w:r w:rsidR="00B66665" w:rsidRPr="009A4012">
        <w:rPr>
          <w:rFonts w:cstheme="minorHAnsi"/>
        </w:rPr>
        <w:instrText xml:space="preserve"> ADDIN EN.CITE &lt;EndNote&gt;&lt;Cite&gt;&lt;Author&gt;Cresner&lt;/Author&gt;&lt;Year&gt;2022&lt;/Year&gt;&lt;RecNum&gt;40&lt;/RecNum&gt;&lt;DisplayText&gt;[5]&lt;/DisplayText&gt;&lt;record&gt;&lt;rec-number&gt;40&lt;/rec-number&gt;&lt;foreign-keys&gt;&lt;key app="EN" db-id="df9t9vfdjwap56e2zv05z2st2x9dxartasw9" timestamp="1701121133"&gt;40&lt;/key&gt;&lt;/foreign-keys&gt;&lt;ref-type name="Journal Article"&gt;17&lt;/ref-type&gt;&lt;contributors&gt;&lt;authors&gt;&lt;author&gt;Cresner, Rosie&lt;/author&gt;&lt;author&gt;Neville, Jonathan J.&lt;/author&gt;&lt;author&gt;Drewett, Melanie&lt;/author&gt;&lt;author&gt;Hall, Nigel J.&lt;/author&gt;&lt;author&gt;Darwish, Ahmed A.&lt;/author&gt;&lt;/authors&gt;&lt;/contributors&gt;&lt;titles&gt;&lt;title&gt;Use of trans-anastomotic tubes in congenital duodenal obstruction&lt;/title&gt;&lt;secondary-title&gt;Journal of pediatric surgery&lt;/secondary-title&gt;&lt;/titles&gt;&lt;periodical&gt;&lt;full-title&gt;Journal of pediatric surgery&lt;/full-title&gt;&lt;abbr-1&gt;J Pediatr Surg&lt;/abbr-1&gt;&lt;/periodical&gt;&lt;pages&gt;45-48&lt;/pages&gt;&lt;volume&gt;57&lt;/volume&gt;&lt;number&gt;9&lt;/number&gt;&lt;keywords&gt;&lt;keyword&gt;Congenital duodenal obstruction&lt;/keyword&gt;&lt;keyword&gt;Duodenal atresia&lt;/keyword&gt;&lt;keyword&gt;Parenteral nutrition&lt;/keyword&gt;&lt;keyword&gt;Transanastomotic tube&lt;/keyword&gt;&lt;/keywords&gt;&lt;dates&gt;&lt;year&gt;2022&lt;/year&gt;&lt;/dates&gt;&lt;pub-location&gt;United States&lt;/pub-location&gt;&lt;publisher&gt;Elsevier Inc&lt;/publisher&gt;&lt;isbn&gt;0022-3468&lt;/isbn&gt;&lt;urls&gt;&lt;/urls&gt;&lt;electronic-resource-num&gt;10.1016/j.jpedsurg.2022.01.049&lt;/electronic-resource-num&gt;&lt;/record&gt;&lt;/Cite&gt;&lt;/EndNote&gt;</w:instrText>
      </w:r>
      <w:r w:rsidR="006F156F" w:rsidRPr="009A4012">
        <w:rPr>
          <w:rFonts w:cstheme="minorHAnsi"/>
        </w:rPr>
        <w:fldChar w:fldCharType="separate"/>
      </w:r>
      <w:r w:rsidR="00D20A70" w:rsidRPr="009A4012">
        <w:rPr>
          <w:rFonts w:cstheme="minorHAnsi"/>
          <w:noProof/>
        </w:rPr>
        <w:t>[5]</w:t>
      </w:r>
      <w:r w:rsidR="006F156F" w:rsidRPr="009A4012">
        <w:rPr>
          <w:rFonts w:cstheme="minorHAnsi"/>
        </w:rPr>
        <w:fldChar w:fldCharType="end"/>
      </w:r>
      <w:r w:rsidR="00A565A6" w:rsidRPr="009A4012">
        <w:rPr>
          <w:rFonts w:cstheme="minorHAnsi"/>
        </w:rPr>
        <w:t>.</w:t>
      </w:r>
    </w:p>
    <w:p w14:paraId="42F4B6B5" w14:textId="60B3F0E6" w:rsidR="00EF492F" w:rsidRPr="009A4012" w:rsidRDefault="00EF492F" w:rsidP="00F71341">
      <w:pPr>
        <w:spacing w:after="240" w:line="360" w:lineRule="auto"/>
        <w:rPr>
          <w:rFonts w:cstheme="minorHAnsi"/>
          <w:shd w:val="clear" w:color="auto" w:fill="FFFFFF"/>
        </w:rPr>
      </w:pPr>
      <w:r w:rsidRPr="009A4012">
        <w:rPr>
          <w:rFonts w:cstheme="minorHAnsi"/>
        </w:rPr>
        <w:t xml:space="preserve">Two meta-analyses </w:t>
      </w:r>
      <w:r w:rsidR="05370C98" w:rsidRPr="009A4012">
        <w:rPr>
          <w:rFonts w:cstheme="minorHAnsi"/>
        </w:rPr>
        <w:t xml:space="preserve">(based on retrospective cohort studies) </w:t>
      </w:r>
      <w:r w:rsidRPr="009A4012">
        <w:rPr>
          <w:rFonts w:cstheme="minorHAnsi"/>
        </w:rPr>
        <w:t xml:space="preserve">found that TAT usage was associated with </w:t>
      </w:r>
      <w:r w:rsidR="00904755" w:rsidRPr="009A4012">
        <w:rPr>
          <w:rFonts w:cstheme="minorHAnsi"/>
        </w:rPr>
        <w:t>fewer days of</w:t>
      </w:r>
      <w:r w:rsidRPr="009A4012">
        <w:rPr>
          <w:rFonts w:cstheme="minorHAnsi"/>
        </w:rPr>
        <w:t xml:space="preserve"> PN (mean differences of </w:t>
      </w:r>
      <w:r w:rsidR="00904755" w:rsidRPr="009A4012">
        <w:rPr>
          <w:rFonts w:cstheme="minorHAnsi"/>
        </w:rPr>
        <w:t>5.38 and 6.32 days, respectively) and reduced time to full enteral feeds (6.63 and 3.34 days)</w:t>
      </w:r>
      <w:r w:rsidR="00AF6778" w:rsidRPr="009A4012" w:rsidDel="00AF6778">
        <w:rPr>
          <w:rFonts w:cstheme="minorHAnsi"/>
        </w:rPr>
        <w:t xml:space="preserve"> </w:t>
      </w:r>
      <w:r w:rsidR="00904755" w:rsidRPr="009A4012">
        <w:rPr>
          <w:rFonts w:cstheme="minorHAnsi"/>
          <w:shd w:val="clear" w:color="auto" w:fill="FFFFFF"/>
        </w:rPr>
        <w:fldChar w:fldCharType="begin">
          <w:fldData xml:space="preserve">PEVuZE5vdGU+PENpdGU+PEF1dGhvcj5CaXJhZGFyPC9BdXRob3I+PFllYXI+MjAyMTwvWWVhcj48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</w:fldData>
        </w:fldChar>
      </w:r>
      <w:r w:rsidR="00BA592B" w:rsidRPr="009A4012">
        <w:rPr>
          <w:rFonts w:cstheme="minorHAnsi"/>
          <w:shd w:val="clear" w:color="auto" w:fill="FFFFFF"/>
        </w:rPr>
        <w:instrText xml:space="preserve"> ADDIN EN.CITE </w:instrText>
      </w:r>
      <w:r w:rsidR="00BA592B" w:rsidRPr="009A4012">
        <w:rPr>
          <w:rFonts w:cstheme="minorHAnsi"/>
          <w:shd w:val="clear" w:color="auto" w:fill="FFFFFF"/>
        </w:rPr>
        <w:fldChar w:fldCharType="begin">
          <w:fldData xml:space="preserve">PEVuZE5vdGU+PENpdGU+PEF1dGhvcj5CaXJhZGFyPC9BdXRob3I+PFllYXI+MjAyMTwvWWVhcj48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</w:fldData>
        </w:fldChar>
      </w:r>
      <w:r w:rsidR="00BA592B" w:rsidRPr="009A4012">
        <w:rPr>
          <w:rFonts w:cstheme="minorHAnsi"/>
          <w:shd w:val="clear" w:color="auto" w:fill="FFFFFF"/>
        </w:rPr>
        <w:instrText xml:space="preserve"> ADDIN EN.CITE.DATA </w:instrText>
      </w:r>
      <w:r w:rsidR="00BA592B" w:rsidRPr="009A4012">
        <w:rPr>
          <w:rFonts w:cstheme="minorHAnsi"/>
          <w:shd w:val="clear" w:color="auto" w:fill="FFFFFF"/>
        </w:rPr>
      </w:r>
      <w:r w:rsidR="00BA592B" w:rsidRPr="009A4012">
        <w:rPr>
          <w:rFonts w:cstheme="minorHAnsi"/>
          <w:shd w:val="clear" w:color="auto" w:fill="FFFFFF"/>
        </w:rPr>
        <w:fldChar w:fldCharType="end"/>
      </w:r>
      <w:r w:rsidR="00904755" w:rsidRPr="009A4012">
        <w:rPr>
          <w:rFonts w:cstheme="minorHAnsi"/>
          <w:shd w:val="clear" w:color="auto" w:fill="FFFFFF"/>
        </w:rPr>
      </w:r>
      <w:r w:rsidR="00904755" w:rsidRPr="009A4012">
        <w:rPr>
          <w:rFonts w:cstheme="minorHAnsi"/>
          <w:shd w:val="clear" w:color="auto" w:fill="FFFFFF"/>
        </w:rPr>
        <w:fldChar w:fldCharType="separate"/>
      </w:r>
      <w:r w:rsidR="00BA592B" w:rsidRPr="009A4012">
        <w:rPr>
          <w:rFonts w:cstheme="minorHAnsi"/>
          <w:noProof/>
          <w:shd w:val="clear" w:color="auto" w:fill="FFFFFF"/>
        </w:rPr>
        <w:t>[1,8]</w:t>
      </w:r>
      <w:r w:rsidR="00904755" w:rsidRPr="009A4012">
        <w:rPr>
          <w:rFonts w:cstheme="minorHAnsi"/>
          <w:shd w:val="clear" w:color="auto" w:fill="FFFFFF"/>
        </w:rPr>
        <w:fldChar w:fldCharType="end"/>
      </w:r>
      <w:r w:rsidR="00AF6778" w:rsidRPr="009A4012">
        <w:rPr>
          <w:rFonts w:cstheme="minorHAnsi"/>
          <w:shd w:val="clear" w:color="auto" w:fill="FFFFFF"/>
        </w:rPr>
        <w:t>.</w:t>
      </w:r>
      <w:r w:rsidR="00904755" w:rsidRPr="009A4012">
        <w:rPr>
          <w:rFonts w:cstheme="minorHAnsi"/>
        </w:rPr>
        <w:t xml:space="preserve"> </w:t>
      </w:r>
      <w:r w:rsidR="008A7909" w:rsidRPr="009A4012">
        <w:rPr>
          <w:rFonts w:cstheme="minorHAnsi"/>
        </w:rPr>
        <w:t>The</w:t>
      </w:r>
      <w:r w:rsidR="00C21A13" w:rsidRPr="009A4012">
        <w:rPr>
          <w:rFonts w:cstheme="minorHAnsi"/>
        </w:rPr>
        <w:t xml:space="preserve"> </w:t>
      </w:r>
      <w:r w:rsidR="00F6719A" w:rsidRPr="009A4012">
        <w:rPr>
          <w:rFonts w:cstheme="minorHAnsi"/>
        </w:rPr>
        <w:t xml:space="preserve">mean reduction in nutrition costs </w:t>
      </w:r>
      <w:r w:rsidR="008A7909" w:rsidRPr="009A4012">
        <w:rPr>
          <w:rFonts w:cstheme="minorHAnsi"/>
        </w:rPr>
        <w:t xml:space="preserve">(quantified in </w:t>
      </w:r>
      <w:r w:rsidR="005C22EF" w:rsidRPr="009A4012">
        <w:rPr>
          <w:rFonts w:cstheme="minorHAnsi"/>
        </w:rPr>
        <w:t>a single</w:t>
      </w:r>
      <w:r w:rsidR="008A7909" w:rsidRPr="009A4012">
        <w:rPr>
          <w:rFonts w:cstheme="minorHAnsi"/>
        </w:rPr>
        <w:t xml:space="preserve"> meta-analys</w:t>
      </w:r>
      <w:r w:rsidR="00676684" w:rsidRPr="009A4012">
        <w:rPr>
          <w:rFonts w:cstheme="minorHAnsi"/>
        </w:rPr>
        <w:t>i</w:t>
      </w:r>
      <w:r w:rsidR="008A7909" w:rsidRPr="009A4012">
        <w:rPr>
          <w:rFonts w:cstheme="minorHAnsi"/>
        </w:rPr>
        <w:t xml:space="preserve">s) was </w:t>
      </w:r>
      <w:r w:rsidR="00F6719A" w:rsidRPr="009A4012">
        <w:rPr>
          <w:rFonts w:cstheme="minorHAnsi"/>
        </w:rPr>
        <w:t>£867.36 per patient</w:t>
      </w:r>
      <w:r w:rsidR="00AF6778" w:rsidRPr="009A4012" w:rsidDel="00AF6778">
        <w:rPr>
          <w:rFonts w:cstheme="minorHAnsi"/>
        </w:rPr>
        <w:t xml:space="preserve"> </w:t>
      </w:r>
      <w:r w:rsidR="00F6719A" w:rsidRPr="009A4012">
        <w:rPr>
          <w:rFonts w:cstheme="minorHAnsi"/>
        </w:rPr>
        <w:fldChar w:fldCharType="begin"/>
      </w:r>
      <w:r w:rsidR="000C0685" w:rsidRPr="009A4012">
        <w:rPr>
          <w:rFonts w:cstheme="minorHAnsi"/>
        </w:rPr>
        <w:instrText xml:space="preserve"> ADDIN EN.CITE &lt;EndNote&gt;&lt;Cite&gt;&lt;Author&gt;Bethell&lt;/Author&gt;&lt;Year&gt;2024&lt;/Year&gt;&lt;RecNum&gt;10&lt;/RecNum&gt;&lt;DisplayText&gt;[1]&lt;/DisplayText&gt;&lt;record&gt;&lt;rec-number&gt;10&lt;/rec-number&gt;&lt;foreign-keys&gt;&lt;key app="EN" db-id="df9t9vfdjwap56e2zv05z2st2x9dxartasw9" timestamp="1699258192"&gt;10&lt;/key&gt;&lt;/foreign-keys&gt;&lt;ref-type name="Journal Article"&gt;17&lt;/ref-type&gt;&lt;contributors&gt;&lt;authors&gt;&lt;author&gt;Bethell, George Stephen&lt;/author&gt;&lt;author&gt;Neville, Jonathan J&lt;/author&gt;&lt;author&gt;Johnson, Mark John&lt;/author&gt;&lt;author&gt;Turnbull, Joanne&lt;/author&gt;&lt;author&gt;Hall, Nigel J&lt;/author&gt;&lt;/authors&gt;&lt;/contributors&gt;&lt;titles&gt;&lt;title&gt;Congenital duodenal obstruction repair with and without transanastomotic tube feeding: a systematic review and meta-analysis&lt;/title&gt;&lt;secondary-title&gt;Archives of Disease in Childhood - Fetal and Neonatal Edition&lt;/secondary-title&gt;&lt;/titles&gt;&lt;periodical&gt;&lt;full-title&gt;Archives of Disease in Childhood - Fetal and Neonatal Edition&lt;/full-title&gt;&lt;abbr-1&gt;Arch Dis Child Fetal Neonatal Ed&lt;/abbr-1&gt;&lt;/periodical&gt;&lt;pages&gt;182-188&lt;/pages&gt;&lt;volume&gt;109&lt;/volume&gt;&lt;dates&gt;&lt;year&gt;2024&lt;/year&gt;&lt;/dates&gt;&lt;urls&gt;&lt;related-urls&gt;&lt;url&gt;http://fn.bmj.com/content/early/2023/11/03/archdischild-2023-325988.abstract&lt;/url&gt;&lt;/related-urls&gt;&lt;/urls&gt;&lt;electronic-resource-num&gt;10.1136/archdischild-2023-325988&lt;/electronic-resource-num&gt;&lt;/record&gt;&lt;/Cite&gt;&lt;/EndNote&gt;</w:instrText>
      </w:r>
      <w:r w:rsidR="00F6719A" w:rsidRPr="009A4012">
        <w:rPr>
          <w:rFonts w:cstheme="minorHAnsi"/>
        </w:rPr>
        <w:fldChar w:fldCharType="separate"/>
      </w:r>
      <w:r w:rsidR="00D20A70" w:rsidRPr="009A4012">
        <w:rPr>
          <w:rFonts w:cstheme="minorHAnsi"/>
          <w:noProof/>
        </w:rPr>
        <w:t>[1]</w:t>
      </w:r>
      <w:r w:rsidR="00F6719A" w:rsidRPr="009A4012">
        <w:rPr>
          <w:rFonts w:cstheme="minorHAnsi"/>
        </w:rPr>
        <w:fldChar w:fldCharType="end"/>
      </w:r>
      <w:r w:rsidR="00AF6778" w:rsidRPr="009A4012">
        <w:rPr>
          <w:rFonts w:cstheme="minorHAnsi"/>
        </w:rPr>
        <w:t>.</w:t>
      </w:r>
    </w:p>
    <w:p w14:paraId="58E9F036" w14:textId="6484076F" w:rsidR="005974C7" w:rsidRPr="009A4012" w:rsidRDefault="00E861FF" w:rsidP="00F71341">
      <w:pPr>
        <w:spacing w:after="240" w:line="360" w:lineRule="auto"/>
        <w:rPr>
          <w:rFonts w:cstheme="minorHAnsi"/>
        </w:rPr>
      </w:pPr>
      <w:r w:rsidRPr="009A4012">
        <w:rPr>
          <w:rFonts w:cstheme="minorHAnsi"/>
        </w:rPr>
        <w:t>Despi</w:t>
      </w:r>
      <w:r w:rsidR="008C73E6" w:rsidRPr="009A4012">
        <w:rPr>
          <w:rFonts w:cstheme="minorHAnsi"/>
        </w:rPr>
        <w:t xml:space="preserve">te </w:t>
      </w:r>
      <w:r w:rsidR="0C4823F1" w:rsidRPr="009A4012">
        <w:rPr>
          <w:rFonts w:cstheme="minorHAnsi"/>
        </w:rPr>
        <w:t>the</w:t>
      </w:r>
      <w:r w:rsidR="00BF11DD" w:rsidRPr="009A4012">
        <w:rPr>
          <w:rFonts w:cstheme="minorHAnsi"/>
        </w:rPr>
        <w:t>se</w:t>
      </w:r>
      <w:r w:rsidR="0C4823F1" w:rsidRPr="009A4012">
        <w:rPr>
          <w:rFonts w:cstheme="minorHAnsi"/>
        </w:rPr>
        <w:t xml:space="preserve"> reported </w:t>
      </w:r>
      <w:r w:rsidR="008C73E6" w:rsidRPr="009A4012">
        <w:rPr>
          <w:rFonts w:cstheme="minorHAnsi"/>
        </w:rPr>
        <w:t>benefits</w:t>
      </w:r>
      <w:r w:rsidR="2C361491" w:rsidRPr="009A4012">
        <w:rPr>
          <w:rFonts w:cstheme="minorHAnsi"/>
        </w:rPr>
        <w:t xml:space="preserve"> of TAT</w:t>
      </w:r>
      <w:r w:rsidR="008D56CF" w:rsidRPr="009A4012">
        <w:rPr>
          <w:rFonts w:cstheme="minorHAnsi"/>
        </w:rPr>
        <w:t>s</w:t>
      </w:r>
      <w:r w:rsidR="008C73E6" w:rsidRPr="009A4012">
        <w:rPr>
          <w:rFonts w:cstheme="minorHAnsi"/>
        </w:rPr>
        <w:t>,</w:t>
      </w:r>
      <w:r w:rsidR="0038421C" w:rsidRPr="009A4012">
        <w:rPr>
          <w:rFonts w:cstheme="minorHAnsi"/>
        </w:rPr>
        <w:t xml:space="preserve"> </w:t>
      </w:r>
      <w:r w:rsidR="0028065D" w:rsidRPr="009A4012">
        <w:rPr>
          <w:rFonts w:cstheme="minorHAnsi"/>
        </w:rPr>
        <w:t xml:space="preserve">they </w:t>
      </w:r>
      <w:r w:rsidR="00AE5370" w:rsidRPr="009A4012">
        <w:rPr>
          <w:rFonts w:cstheme="minorHAnsi"/>
        </w:rPr>
        <w:t xml:space="preserve">are </w:t>
      </w:r>
      <w:r w:rsidR="00074D0A" w:rsidRPr="009A4012">
        <w:rPr>
          <w:rFonts w:cstheme="minorHAnsi"/>
        </w:rPr>
        <w:t xml:space="preserve">used in </w:t>
      </w:r>
      <w:r w:rsidR="008A7909" w:rsidRPr="009A4012">
        <w:rPr>
          <w:rFonts w:cstheme="minorHAnsi"/>
        </w:rPr>
        <w:t>a</w:t>
      </w:r>
      <w:r w:rsidR="0028065D" w:rsidRPr="009A4012">
        <w:rPr>
          <w:rFonts w:cstheme="minorHAnsi"/>
        </w:rPr>
        <w:t xml:space="preserve"> minority of infants</w:t>
      </w:r>
      <w:r w:rsidR="000B6070" w:rsidRPr="009A4012">
        <w:rPr>
          <w:rFonts w:cstheme="minorHAnsi"/>
        </w:rPr>
        <w:t xml:space="preserve"> in the UK</w:t>
      </w:r>
      <w:r w:rsidR="00363D42" w:rsidRPr="009A4012">
        <w:rPr>
          <w:rFonts w:cstheme="minorHAnsi"/>
        </w:rPr>
        <w:t xml:space="preserve"> (42%)</w:t>
      </w:r>
      <w:r w:rsidR="0028065D" w:rsidRPr="009A4012">
        <w:rPr>
          <w:rFonts w:cstheme="minorHAnsi"/>
        </w:rPr>
        <w:t xml:space="preserve"> </w:t>
      </w:r>
      <w:r w:rsidR="002D6B6C" w:rsidRPr="009A4012">
        <w:rPr>
          <w:rFonts w:cstheme="minorHAnsi"/>
        </w:rPr>
        <w:t xml:space="preserve">following </w:t>
      </w:r>
      <w:r w:rsidR="0028065D" w:rsidRPr="009A4012">
        <w:rPr>
          <w:rFonts w:cstheme="minorHAnsi"/>
        </w:rPr>
        <w:t>CDO</w:t>
      </w:r>
      <w:r w:rsidR="002D6B6C" w:rsidRPr="009A4012">
        <w:rPr>
          <w:rFonts w:cstheme="minorHAnsi"/>
        </w:rPr>
        <w:t xml:space="preserve"> repair, whereas the majority</w:t>
      </w:r>
      <w:r w:rsidR="00363D42" w:rsidRPr="009A4012">
        <w:rPr>
          <w:rFonts w:cstheme="minorHAnsi"/>
        </w:rPr>
        <w:t xml:space="preserve"> (88%)</w:t>
      </w:r>
      <w:r w:rsidR="002D6B6C" w:rsidRPr="009A4012">
        <w:rPr>
          <w:rFonts w:cstheme="minorHAnsi"/>
        </w:rPr>
        <w:t xml:space="preserve"> receive PN </w:t>
      </w:r>
      <w:r w:rsidR="00E621B4" w:rsidRPr="009A4012">
        <w:rPr>
          <w:rFonts w:cstheme="minorHAnsi"/>
        </w:rPr>
        <w:t>(sometimes in combination with TATs</w:t>
      </w:r>
      <w:r w:rsidR="002D6B6C" w:rsidRPr="009A4012">
        <w:rPr>
          <w:rFonts w:cstheme="minorHAnsi"/>
        </w:rPr>
        <w:t>)</w:t>
      </w:r>
      <w:r w:rsidR="00BF630E" w:rsidRPr="009A4012">
        <w:rPr>
          <w:rFonts w:cstheme="minorHAnsi"/>
        </w:rPr>
        <w:t xml:space="preserve"> </w:t>
      </w:r>
      <w:r w:rsidRPr="009A4012">
        <w:rPr>
          <w:rFonts w:cstheme="minorHAnsi"/>
        </w:rPr>
        <w:fldChar w:fldCharType="begin">
          <w:fldData xml:space="preserve">PEVuZE5vdGU+PENpdGU+PEF1dGhvcj5CZXRoZWxsPC9BdXRob3I+PFllYXI+MjAyMDwvWWVhcj48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</w:fldData>
        </w:fldChar>
      </w:r>
      <w:r w:rsidRPr="009A4012">
        <w:rPr>
          <w:rFonts w:cstheme="minorHAnsi"/>
        </w:rPr>
        <w:instrText xml:space="preserve"> ADDIN EN.CITE </w:instrText>
      </w:r>
      <w:r w:rsidRPr="009A4012">
        <w:rPr>
          <w:rFonts w:cstheme="minorHAnsi"/>
        </w:rPr>
        <w:fldChar w:fldCharType="begin">
          <w:fldData xml:space="preserve">PEVuZE5vdGU+PENpdGU+PEF1dGhvcj5CZXRoZWxsPC9BdXRob3I+PFllYXI+MjAyMDwvWWVhcj48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</w:fldData>
        </w:fldChar>
      </w:r>
      <w:r w:rsidRPr="009A4012">
        <w:rPr>
          <w:rFonts w:cstheme="minorHAnsi"/>
        </w:rPr>
        <w:instrText xml:space="preserve"> ADDIN EN.CITE.DATA </w:instrText>
      </w:r>
      <w:r w:rsidRPr="009A4012">
        <w:rPr>
          <w:rFonts w:cstheme="minorHAnsi"/>
        </w:rPr>
      </w:r>
      <w:r w:rsidRPr="009A4012">
        <w:rPr>
          <w:rFonts w:cstheme="minorHAnsi"/>
        </w:rPr>
        <w:fldChar w:fldCharType="end"/>
      </w:r>
      <w:r w:rsidRPr="009A4012">
        <w:rPr>
          <w:rFonts w:cstheme="minorHAnsi"/>
        </w:rPr>
      </w:r>
      <w:r w:rsidRPr="009A4012">
        <w:rPr>
          <w:rFonts w:cstheme="minorHAnsi"/>
        </w:rPr>
        <w:fldChar w:fldCharType="separate"/>
      </w:r>
      <w:r w:rsidR="00D20A70" w:rsidRPr="009A4012">
        <w:rPr>
          <w:rFonts w:cstheme="minorHAnsi"/>
          <w:noProof/>
        </w:rPr>
        <w:t>[2]</w:t>
      </w:r>
      <w:r w:rsidRPr="009A4012">
        <w:rPr>
          <w:rFonts w:cstheme="minorHAnsi"/>
        </w:rPr>
        <w:fldChar w:fldCharType="end"/>
      </w:r>
      <w:r w:rsidR="003C27A7" w:rsidRPr="009A4012">
        <w:rPr>
          <w:rFonts w:cstheme="minorHAnsi"/>
        </w:rPr>
        <w:t xml:space="preserve">. </w:t>
      </w:r>
      <w:r w:rsidR="00363D42" w:rsidRPr="009A4012">
        <w:rPr>
          <w:rFonts w:cstheme="minorHAnsi"/>
        </w:rPr>
        <w:t>This</w:t>
      </w:r>
      <w:r w:rsidR="00083904" w:rsidRPr="009A4012">
        <w:rPr>
          <w:rFonts w:cstheme="minorHAnsi"/>
        </w:rPr>
        <w:t xml:space="preserve"> </w:t>
      </w:r>
      <w:r w:rsidR="00F914FB" w:rsidRPr="009A4012">
        <w:rPr>
          <w:rFonts w:cstheme="minorHAnsi"/>
        </w:rPr>
        <w:t xml:space="preserve">variation in </w:t>
      </w:r>
      <w:r w:rsidR="00DC5002" w:rsidRPr="009A4012">
        <w:rPr>
          <w:rFonts w:cstheme="minorHAnsi"/>
        </w:rPr>
        <w:t xml:space="preserve">post-operative feeding </w:t>
      </w:r>
      <w:r w:rsidR="2BFF5962" w:rsidRPr="009A4012">
        <w:rPr>
          <w:rFonts w:cstheme="minorHAnsi"/>
        </w:rPr>
        <w:t xml:space="preserve">is </w:t>
      </w:r>
      <w:r w:rsidR="00F914FB" w:rsidRPr="009A4012">
        <w:rPr>
          <w:rFonts w:cstheme="minorHAnsi"/>
        </w:rPr>
        <w:t>unexplained by clinical or demographic factors</w:t>
      </w:r>
      <w:r w:rsidR="00BF630E" w:rsidRPr="009A4012">
        <w:rPr>
          <w:rFonts w:cstheme="minorHAnsi"/>
        </w:rPr>
        <w:t xml:space="preserve"> </w:t>
      </w:r>
      <w:r w:rsidRPr="009A4012">
        <w:rPr>
          <w:rFonts w:cstheme="minorHAnsi"/>
        </w:rPr>
        <w:fldChar w:fldCharType="begin">
          <w:fldData xml:space="preserve">PEVuZE5vdGU+PENpdGU+PEF1dGhvcj5CZXRoZWxsPC9BdXRob3I+PFllYXI+MjAyMDwvWWVhcj48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</w:fldData>
        </w:fldChar>
      </w:r>
      <w:r w:rsidRPr="009A4012">
        <w:rPr>
          <w:rFonts w:cstheme="minorHAnsi"/>
        </w:rPr>
        <w:instrText xml:space="preserve"> ADDIN EN.CITE </w:instrText>
      </w:r>
      <w:r w:rsidRPr="009A4012">
        <w:rPr>
          <w:rFonts w:cstheme="minorHAnsi"/>
        </w:rPr>
        <w:fldChar w:fldCharType="begin">
          <w:fldData xml:space="preserve">PEVuZE5vdGU+PENpdGU+PEF1dGhvcj5CZXRoZWxsPC9BdXRob3I+PFllYXI+MjAyMDwvWWVhcj48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</w:fldData>
        </w:fldChar>
      </w:r>
      <w:r w:rsidRPr="009A4012">
        <w:rPr>
          <w:rFonts w:cstheme="minorHAnsi"/>
        </w:rPr>
        <w:instrText xml:space="preserve"> ADDIN EN.CITE.DATA </w:instrText>
      </w:r>
      <w:r w:rsidRPr="009A4012">
        <w:rPr>
          <w:rFonts w:cstheme="minorHAnsi"/>
        </w:rPr>
      </w:r>
      <w:r w:rsidRPr="009A4012">
        <w:rPr>
          <w:rFonts w:cstheme="minorHAnsi"/>
        </w:rPr>
        <w:fldChar w:fldCharType="end"/>
      </w:r>
      <w:r w:rsidRPr="009A4012">
        <w:rPr>
          <w:rFonts w:cstheme="minorHAnsi"/>
        </w:rPr>
      </w:r>
      <w:r w:rsidRPr="009A4012">
        <w:rPr>
          <w:rFonts w:cstheme="minorHAnsi"/>
        </w:rPr>
        <w:fldChar w:fldCharType="separate"/>
      </w:r>
      <w:r w:rsidR="00D20A70" w:rsidRPr="009A4012">
        <w:rPr>
          <w:rFonts w:cstheme="minorHAnsi"/>
          <w:noProof/>
        </w:rPr>
        <w:t>[2]</w:t>
      </w:r>
      <w:r w:rsidRPr="009A4012">
        <w:rPr>
          <w:rFonts w:cstheme="minorHAnsi"/>
        </w:rPr>
        <w:fldChar w:fldCharType="end"/>
      </w:r>
      <w:r w:rsidR="003C27A7" w:rsidRPr="009A4012">
        <w:rPr>
          <w:rFonts w:cstheme="minorHAnsi"/>
        </w:rPr>
        <w:t>.</w:t>
      </w:r>
      <w:r w:rsidR="00F914FB" w:rsidRPr="009A4012">
        <w:rPr>
          <w:rFonts w:cstheme="minorHAnsi"/>
        </w:rPr>
        <w:t xml:space="preserve"> </w:t>
      </w:r>
      <w:r w:rsidR="0028065D" w:rsidRPr="009A4012">
        <w:rPr>
          <w:rFonts w:cstheme="minorHAnsi"/>
        </w:rPr>
        <w:t xml:space="preserve">A recurring conclusion of existing </w:t>
      </w:r>
      <w:r w:rsidR="00564272" w:rsidRPr="009A4012">
        <w:rPr>
          <w:rFonts w:cstheme="minorHAnsi"/>
        </w:rPr>
        <w:t>studies</w:t>
      </w:r>
      <w:r w:rsidR="0028065D" w:rsidRPr="009A4012">
        <w:rPr>
          <w:rFonts w:cstheme="minorHAnsi"/>
        </w:rPr>
        <w:t xml:space="preserve"> </w:t>
      </w:r>
      <w:r w:rsidR="66A10176" w:rsidRPr="009A4012">
        <w:rPr>
          <w:rFonts w:cstheme="minorHAnsi"/>
        </w:rPr>
        <w:t>is</w:t>
      </w:r>
      <w:r w:rsidR="00564272" w:rsidRPr="009A4012">
        <w:rPr>
          <w:rFonts w:cstheme="minorHAnsi"/>
        </w:rPr>
        <w:t xml:space="preserve"> that future research should </w:t>
      </w:r>
      <w:r w:rsidR="00790BB6" w:rsidRPr="009A4012">
        <w:rPr>
          <w:rFonts w:cstheme="minorHAnsi"/>
        </w:rPr>
        <w:t>study</w:t>
      </w:r>
      <w:r w:rsidR="00564272" w:rsidRPr="009A4012">
        <w:rPr>
          <w:rFonts w:cstheme="minorHAnsi"/>
        </w:rPr>
        <w:t xml:space="preserve"> the barriers to </w:t>
      </w:r>
      <w:r w:rsidR="00EC546A" w:rsidRPr="009A4012">
        <w:rPr>
          <w:rFonts w:cstheme="minorHAnsi"/>
        </w:rPr>
        <w:t>increased</w:t>
      </w:r>
      <w:r w:rsidR="00564272" w:rsidRPr="009A4012">
        <w:rPr>
          <w:rFonts w:cstheme="minorHAnsi"/>
        </w:rPr>
        <w:t xml:space="preserve"> TAT</w:t>
      </w:r>
      <w:r w:rsidR="00EC546A" w:rsidRPr="009A4012">
        <w:rPr>
          <w:rFonts w:cstheme="minorHAnsi"/>
        </w:rPr>
        <w:t xml:space="preserve"> </w:t>
      </w:r>
      <w:r w:rsidR="005466B0" w:rsidRPr="009A4012">
        <w:rPr>
          <w:rFonts w:cstheme="minorHAnsi"/>
        </w:rPr>
        <w:t>feeding</w:t>
      </w:r>
      <w:r w:rsidR="00BF630E" w:rsidRPr="009A4012">
        <w:rPr>
          <w:rFonts w:cstheme="minorHAnsi"/>
        </w:rPr>
        <w:t xml:space="preserve"> </w:t>
      </w:r>
      <w:bookmarkStart w:id="0" w:name="_Hlk164194728"/>
      <w:r w:rsidRPr="009A4012">
        <w:rPr>
          <w:rFonts w:cstheme="minorHAnsi"/>
        </w:rPr>
        <w:fldChar w:fldCharType="begin">
          <w:fldData xml:space="preserve">PEVuZE5vdGU+PENpdGU+PEF1dGhvcj5DcmVzbmVyPC9BdXRob3I+PFllYXI+MjAyMjwvWWVhcj48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</w:fldData>
        </w:fldChar>
      </w:r>
      <w:r w:rsidRPr="009A4012">
        <w:rPr>
          <w:rFonts w:cstheme="minorHAnsi"/>
        </w:rPr>
        <w:instrText xml:space="preserve"> ADDIN EN.CITE </w:instrText>
      </w:r>
      <w:r w:rsidRPr="009A4012">
        <w:rPr>
          <w:rFonts w:cstheme="minorHAnsi"/>
        </w:rPr>
        <w:fldChar w:fldCharType="begin">
          <w:fldData xml:space="preserve">PEVuZE5vdGU+PENpdGU+PEF1dGhvcj5DcmVzbmVyPC9BdXRob3I+PFllYXI+MjAyMjwvWWVhcj48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</w:fldData>
        </w:fldChar>
      </w:r>
      <w:r w:rsidRPr="009A4012">
        <w:rPr>
          <w:rFonts w:cstheme="minorHAnsi"/>
        </w:rPr>
        <w:instrText xml:space="preserve"> ADDIN EN.CITE.DATA </w:instrText>
      </w:r>
      <w:r w:rsidRPr="009A4012">
        <w:rPr>
          <w:rFonts w:cstheme="minorHAnsi"/>
        </w:rPr>
      </w:r>
      <w:r w:rsidRPr="009A4012">
        <w:rPr>
          <w:rFonts w:cstheme="minorHAnsi"/>
        </w:rPr>
        <w:fldChar w:fldCharType="end"/>
      </w:r>
      <w:r w:rsidRPr="009A4012">
        <w:rPr>
          <w:rFonts w:cstheme="minorHAnsi"/>
        </w:rPr>
      </w:r>
      <w:r w:rsidRPr="009A4012">
        <w:rPr>
          <w:rFonts w:cstheme="minorHAnsi"/>
        </w:rPr>
        <w:fldChar w:fldCharType="separate"/>
      </w:r>
      <w:r w:rsidR="00BA592B" w:rsidRPr="009A4012">
        <w:rPr>
          <w:rFonts w:cstheme="minorHAnsi"/>
          <w:noProof/>
        </w:rPr>
        <w:t>[1,5]</w:t>
      </w:r>
      <w:r w:rsidRPr="009A4012">
        <w:rPr>
          <w:rFonts w:cstheme="minorHAnsi"/>
        </w:rPr>
        <w:fldChar w:fldCharType="end"/>
      </w:r>
      <w:r w:rsidR="003C27A7" w:rsidRPr="009A4012">
        <w:rPr>
          <w:rFonts w:cstheme="minorHAnsi"/>
        </w:rPr>
        <w:t>.</w:t>
      </w:r>
      <w:r w:rsidR="00BC03F5" w:rsidRPr="009A4012">
        <w:rPr>
          <w:rFonts w:cstheme="minorHAnsi"/>
        </w:rPr>
        <w:t xml:space="preserve"> </w:t>
      </w:r>
      <w:r w:rsidR="47490FF8" w:rsidRPr="009A4012">
        <w:rPr>
          <w:rFonts w:cstheme="minorHAnsi"/>
        </w:rPr>
        <w:t xml:space="preserve">We </w:t>
      </w:r>
      <w:r w:rsidR="005974C7" w:rsidRPr="009A4012">
        <w:rPr>
          <w:rFonts w:cstheme="minorHAnsi"/>
        </w:rPr>
        <w:t xml:space="preserve">therefore conducted a survey of </w:t>
      </w:r>
      <w:r w:rsidR="005974C7" w:rsidRPr="009A4012">
        <w:rPr>
          <w:rFonts w:cstheme="minorHAnsi"/>
        </w:rPr>
        <w:lastRenderedPageBreak/>
        <w:t xml:space="preserve">UK-based </w:t>
      </w:r>
      <w:r w:rsidR="0004645B" w:rsidRPr="009A4012">
        <w:rPr>
          <w:rFonts w:cstheme="minorHAnsi"/>
        </w:rPr>
        <w:t>clinicians</w:t>
      </w:r>
      <w:r w:rsidR="005974C7" w:rsidRPr="009A4012">
        <w:rPr>
          <w:rFonts w:cstheme="minorHAnsi"/>
        </w:rPr>
        <w:t xml:space="preserve"> </w:t>
      </w:r>
      <w:r w:rsidR="006B2D35" w:rsidRPr="009A4012">
        <w:rPr>
          <w:rFonts w:cstheme="minorHAnsi"/>
        </w:rPr>
        <w:t xml:space="preserve">to </w:t>
      </w:r>
      <w:r w:rsidR="000B5A59" w:rsidRPr="009A4012">
        <w:rPr>
          <w:rFonts w:cstheme="minorHAnsi"/>
        </w:rPr>
        <w:t>explor</w:t>
      </w:r>
      <w:r w:rsidR="006B2D35" w:rsidRPr="009A4012">
        <w:rPr>
          <w:rFonts w:cstheme="minorHAnsi"/>
        </w:rPr>
        <w:t>e</w:t>
      </w:r>
      <w:r w:rsidR="005974C7" w:rsidRPr="009A4012">
        <w:rPr>
          <w:rFonts w:cstheme="minorHAnsi"/>
        </w:rPr>
        <w:t xml:space="preserve">: (i) how post-operative feeding practices are determined, and what clinicians’ preferences are, (ii) surgeons’ and neonatologists’ reasons for </w:t>
      </w:r>
      <w:r w:rsidR="001F21E2" w:rsidRPr="009A4012">
        <w:rPr>
          <w:rFonts w:cstheme="minorHAnsi"/>
        </w:rPr>
        <w:t>their</w:t>
      </w:r>
      <w:r w:rsidR="005974C7" w:rsidRPr="009A4012">
        <w:rPr>
          <w:rFonts w:cstheme="minorHAnsi"/>
        </w:rPr>
        <w:t xml:space="preserve"> </w:t>
      </w:r>
      <w:r w:rsidR="0006200B" w:rsidRPr="009A4012">
        <w:rPr>
          <w:rFonts w:cstheme="minorHAnsi"/>
        </w:rPr>
        <w:t>current TAT and PN</w:t>
      </w:r>
      <w:r w:rsidR="00FE460C" w:rsidRPr="009A4012">
        <w:rPr>
          <w:rFonts w:cstheme="minorHAnsi"/>
        </w:rPr>
        <w:t>/CVC</w:t>
      </w:r>
      <w:r w:rsidR="0006200B" w:rsidRPr="009A4012">
        <w:rPr>
          <w:rFonts w:cstheme="minorHAnsi"/>
        </w:rPr>
        <w:t xml:space="preserve"> practices,</w:t>
      </w:r>
      <w:r w:rsidR="005974C7" w:rsidRPr="009A4012">
        <w:rPr>
          <w:rFonts w:cstheme="minorHAnsi"/>
        </w:rPr>
        <w:t xml:space="preserve"> and (iii) surgeons’ and neonatologists’ views on the barriers to (increased) TAT usage. </w:t>
      </w:r>
    </w:p>
    <w:bookmarkEnd w:id="0"/>
    <w:p w14:paraId="58F18B09" w14:textId="38E72431" w:rsidR="002904D3" w:rsidRPr="009A4012" w:rsidRDefault="00A16D3C" w:rsidP="00F71341">
      <w:pPr>
        <w:pStyle w:val="Heading1"/>
        <w:spacing w:before="0" w:after="240" w:line="360" w:lineRule="auto"/>
        <w:rPr>
          <w:rFonts w:cstheme="minorHAnsi"/>
        </w:rPr>
      </w:pPr>
      <w:r w:rsidRPr="009A4012">
        <w:rPr>
          <w:rFonts w:cstheme="minorHAnsi"/>
        </w:rPr>
        <w:t>Meth</w:t>
      </w:r>
      <w:r w:rsidR="008A4C6D" w:rsidRPr="009A4012">
        <w:rPr>
          <w:rFonts w:cstheme="minorHAnsi"/>
        </w:rPr>
        <w:t>ods</w:t>
      </w:r>
    </w:p>
    <w:p w14:paraId="492A7F02" w14:textId="166440C6" w:rsidR="008A4C6D" w:rsidRPr="009A4012" w:rsidRDefault="00D918F6" w:rsidP="00F71341">
      <w:pPr>
        <w:pStyle w:val="Heading2"/>
        <w:spacing w:before="0" w:after="240" w:line="360" w:lineRule="auto"/>
      </w:pPr>
      <w:r w:rsidRPr="009A4012">
        <w:t xml:space="preserve">Development of </w:t>
      </w:r>
      <w:r w:rsidR="000B7936" w:rsidRPr="009A4012">
        <w:t xml:space="preserve">the </w:t>
      </w:r>
      <w:r w:rsidRPr="009A4012">
        <w:t xml:space="preserve">survey </w:t>
      </w:r>
      <w:r w:rsidR="000B7936" w:rsidRPr="009A4012">
        <w:t>inst</w:t>
      </w:r>
      <w:r w:rsidR="00552EBD" w:rsidRPr="009A4012">
        <w:t>r</w:t>
      </w:r>
      <w:r w:rsidR="000B7936" w:rsidRPr="009A4012">
        <w:t>ument</w:t>
      </w:r>
    </w:p>
    <w:p w14:paraId="18B509E6" w14:textId="2C0A9C83" w:rsidR="00F50469" w:rsidRPr="009A4012" w:rsidRDefault="005E37BB" w:rsidP="00F71341">
      <w:pPr>
        <w:spacing w:after="240" w:line="360" w:lineRule="auto"/>
        <w:rPr>
          <w:rFonts w:cstheme="minorHAnsi"/>
        </w:rPr>
      </w:pPr>
      <w:r w:rsidRPr="009A4012">
        <w:rPr>
          <w:rFonts w:cstheme="minorHAnsi"/>
        </w:rPr>
        <w:t xml:space="preserve">The study authors (two mixed methods researchers, an academic neonatologist, and an academic </w:t>
      </w:r>
      <w:r w:rsidR="3114E6B8" w:rsidRPr="009A4012">
        <w:rPr>
          <w:rFonts w:cstheme="minorHAnsi"/>
        </w:rPr>
        <w:t xml:space="preserve">paediatric </w:t>
      </w:r>
      <w:r w:rsidRPr="009A4012">
        <w:rPr>
          <w:rFonts w:cstheme="minorHAnsi"/>
        </w:rPr>
        <w:t xml:space="preserve">surgeon) </w:t>
      </w:r>
      <w:r w:rsidR="0306FE3F" w:rsidRPr="009A4012">
        <w:rPr>
          <w:rFonts w:cstheme="minorHAnsi"/>
        </w:rPr>
        <w:t xml:space="preserve">designed </w:t>
      </w:r>
      <w:r w:rsidRPr="009A4012">
        <w:rPr>
          <w:rFonts w:cstheme="minorHAnsi"/>
        </w:rPr>
        <w:t>a survey based on relevant literatur</w:t>
      </w:r>
      <w:r w:rsidR="00286FDD" w:rsidRPr="009A4012">
        <w:rPr>
          <w:rFonts w:cstheme="minorHAnsi"/>
        </w:rPr>
        <w:t xml:space="preserve">e, </w:t>
      </w:r>
      <w:r w:rsidR="00D8474D" w:rsidRPr="009A4012">
        <w:rPr>
          <w:rFonts w:cstheme="minorHAnsi"/>
        </w:rPr>
        <w:t>their</w:t>
      </w:r>
      <w:r w:rsidRPr="009A4012">
        <w:rPr>
          <w:rFonts w:cstheme="minorHAnsi"/>
        </w:rPr>
        <w:t xml:space="preserve"> clinical knowledge</w:t>
      </w:r>
      <w:r w:rsidR="00286FDD" w:rsidRPr="009A4012">
        <w:rPr>
          <w:rFonts w:cstheme="minorHAnsi"/>
        </w:rPr>
        <w:t xml:space="preserve">, and the </w:t>
      </w:r>
      <w:r w:rsidR="00F96325" w:rsidRPr="009A4012">
        <w:rPr>
          <w:rFonts w:cstheme="minorHAnsi"/>
        </w:rPr>
        <w:t>‘behavioural change wheel’</w:t>
      </w:r>
      <w:r w:rsidR="00F60488" w:rsidRPr="009A4012">
        <w:rPr>
          <w:rFonts w:cstheme="minorHAnsi"/>
        </w:rPr>
        <w:t xml:space="preserve"> </w:t>
      </w:r>
      <w:r w:rsidR="00286FDD" w:rsidRPr="009A4012">
        <w:rPr>
          <w:rFonts w:cstheme="minorHAnsi"/>
        </w:rPr>
        <w:t>framework</w:t>
      </w:r>
      <w:r w:rsidR="009A2256" w:rsidRPr="009A4012">
        <w:rPr>
          <w:rFonts w:cstheme="minorHAnsi"/>
        </w:rPr>
        <w:t xml:space="preserve"> to ensure </w:t>
      </w:r>
      <w:r w:rsidR="00317FA8" w:rsidRPr="009A4012">
        <w:rPr>
          <w:rFonts w:cstheme="minorHAnsi"/>
        </w:rPr>
        <w:t xml:space="preserve">the questions covered the three </w:t>
      </w:r>
      <w:r w:rsidR="00360D01" w:rsidRPr="009A4012">
        <w:rPr>
          <w:rFonts w:cstheme="minorHAnsi"/>
        </w:rPr>
        <w:t xml:space="preserve">prerequisites </w:t>
      </w:r>
      <w:r w:rsidR="00D734D3" w:rsidRPr="009A4012">
        <w:rPr>
          <w:rFonts w:cstheme="minorHAnsi"/>
        </w:rPr>
        <w:t>for behavioural change</w:t>
      </w:r>
      <w:r w:rsidR="5142BED1" w:rsidRPr="009A4012">
        <w:rPr>
          <w:rFonts w:cstheme="minorHAnsi"/>
        </w:rPr>
        <w:t>.</w:t>
      </w:r>
      <w:r w:rsidR="00D734D3" w:rsidRPr="009A4012">
        <w:rPr>
          <w:rFonts w:cstheme="minorHAnsi"/>
        </w:rPr>
        <w:t xml:space="preserve"> </w:t>
      </w:r>
      <w:r w:rsidR="36E65C20" w:rsidRPr="009A4012">
        <w:rPr>
          <w:rFonts w:cstheme="minorHAnsi"/>
        </w:rPr>
        <w:t>T</w:t>
      </w:r>
      <w:r w:rsidR="00D734D3" w:rsidRPr="009A4012">
        <w:rPr>
          <w:rFonts w:cstheme="minorHAnsi"/>
        </w:rPr>
        <w:t>his</w:t>
      </w:r>
      <w:r w:rsidR="35FE0D2E" w:rsidRPr="009A4012">
        <w:rPr>
          <w:rFonts w:cstheme="minorHAnsi"/>
        </w:rPr>
        <w:t xml:space="preserve"> framework</w:t>
      </w:r>
      <w:r w:rsidRPr="009A4012">
        <w:rPr>
          <w:rFonts w:cstheme="minorHAnsi"/>
        </w:rPr>
        <w:fldChar w:fldCharType="begin"/>
      </w:r>
      <w:r w:rsidRPr="009A4012">
        <w:rPr>
          <w:rFonts w:cstheme="minorHAnsi"/>
        </w:rPr>
        <w:instrText xml:space="preserve"> ADDIN EN.CITE &lt;EndNote&gt;&lt;Cite&gt;&lt;Author&gt;Michie&lt;/Author&gt;&lt;Year&gt;2011&lt;/Year&gt;&lt;RecNum&gt;45&lt;/RecNum&gt;&lt;DisplayText&gt;[9]&lt;/DisplayText&gt;&lt;record&gt;&lt;rec-number&gt;45&lt;/rec-number&gt;&lt;foreign-keys&gt;&lt;key app="EN" db-id="df9t9vfdjwap56e2zv05z2st2x9dxartasw9" timestamp="1701377578"&gt;45&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abbr-1&gt;Implement Sci&lt;/abbr-1&gt;&lt;/periodical&gt;&lt;pages&gt;42&lt;/pages&gt;&lt;volume&gt;6&lt;/volume&gt;&lt;number&gt;1&lt;/number&gt;&lt;dates&gt;&lt;year&gt;2011&lt;/year&gt;&lt;pub-dates&gt;&lt;date&gt;2011/04/23&lt;/date&gt;&lt;/pub-dates&gt;&lt;/dates&gt;&lt;isbn&gt;1748-5908&lt;/isbn&gt;&lt;urls&gt;&lt;related-urls&gt;&lt;url&gt;https://doi.org/10.1186/1748-5908-6-42&lt;/url&gt;&lt;/related-urls&gt;&lt;/urls&gt;&lt;electronic-resource-num&gt;10.1186/1748-5908-6-42&lt;/electronic-resource-num&gt;&lt;/record&gt;&lt;/Cite&gt;&lt;/EndNote&gt;</w:instrText>
      </w:r>
      <w:r w:rsidRPr="009A4012">
        <w:rPr>
          <w:rFonts w:cstheme="minorHAnsi"/>
        </w:rPr>
        <w:fldChar w:fldCharType="separate"/>
      </w:r>
      <w:r w:rsidR="00C4596A" w:rsidRPr="009A4012">
        <w:rPr>
          <w:rFonts w:cstheme="minorHAnsi"/>
          <w:noProof/>
        </w:rPr>
        <w:t>[9]</w:t>
      </w:r>
      <w:r w:rsidRPr="009A4012">
        <w:rPr>
          <w:rFonts w:cstheme="minorHAnsi"/>
        </w:rPr>
        <w:fldChar w:fldCharType="end"/>
      </w:r>
      <w:r w:rsidR="00E621B4" w:rsidRPr="009A4012">
        <w:rPr>
          <w:rFonts w:cstheme="minorHAnsi"/>
        </w:rPr>
        <w:t xml:space="preserve"> </w:t>
      </w:r>
      <w:r w:rsidR="00262638" w:rsidRPr="009A4012">
        <w:rPr>
          <w:rFonts w:cstheme="minorHAnsi"/>
        </w:rPr>
        <w:t>presupposes</w:t>
      </w:r>
      <w:r w:rsidR="00D8474D" w:rsidRPr="009A4012">
        <w:rPr>
          <w:rFonts w:cstheme="minorHAnsi"/>
        </w:rPr>
        <w:t>:</w:t>
      </w:r>
    </w:p>
    <w:p w14:paraId="61AD909D" w14:textId="32C0D448" w:rsidR="00F50469" w:rsidRPr="009A4012" w:rsidRDefault="00F50469" w:rsidP="00F71341">
      <w:pPr>
        <w:pStyle w:val="ListParagraph"/>
        <w:numPr>
          <w:ilvl w:val="0"/>
          <w:numId w:val="71"/>
        </w:numPr>
        <w:spacing w:after="240" w:line="360" w:lineRule="auto"/>
        <w:rPr>
          <w:rFonts w:cstheme="minorHAnsi"/>
        </w:rPr>
      </w:pPr>
      <w:r w:rsidRPr="009A4012">
        <w:rPr>
          <w:rFonts w:cstheme="minorHAnsi"/>
        </w:rPr>
        <w:t>C</w:t>
      </w:r>
      <w:r w:rsidR="00262638" w:rsidRPr="009A4012">
        <w:rPr>
          <w:rFonts w:cstheme="minorHAnsi"/>
        </w:rPr>
        <w:t>apability</w:t>
      </w:r>
      <w:r w:rsidRPr="009A4012">
        <w:rPr>
          <w:rFonts w:cstheme="minorHAnsi"/>
        </w:rPr>
        <w:t>: psychological</w:t>
      </w:r>
      <w:r w:rsidR="00D305AB" w:rsidRPr="009A4012">
        <w:rPr>
          <w:rFonts w:cstheme="minorHAnsi"/>
        </w:rPr>
        <w:t>/</w:t>
      </w:r>
      <w:r w:rsidRPr="009A4012">
        <w:rPr>
          <w:rFonts w:cstheme="minorHAnsi"/>
        </w:rPr>
        <w:t xml:space="preserve">physical capacity </w:t>
      </w:r>
    </w:p>
    <w:p w14:paraId="4BC46F0E" w14:textId="381C7518" w:rsidR="00F50469" w:rsidRPr="009A4012" w:rsidRDefault="00F50469" w:rsidP="00F71341">
      <w:pPr>
        <w:pStyle w:val="ListParagraph"/>
        <w:numPr>
          <w:ilvl w:val="0"/>
          <w:numId w:val="71"/>
        </w:numPr>
        <w:spacing w:after="240" w:line="360" w:lineRule="auto"/>
        <w:rPr>
          <w:rFonts w:cstheme="minorHAnsi"/>
        </w:rPr>
      </w:pPr>
      <w:r w:rsidRPr="009A4012">
        <w:rPr>
          <w:rFonts w:cstheme="minorHAnsi"/>
        </w:rPr>
        <w:t xml:space="preserve">Opportunity: </w:t>
      </w:r>
      <w:r w:rsidR="00DA21DE" w:rsidRPr="009A4012">
        <w:rPr>
          <w:rFonts w:cstheme="minorHAnsi"/>
        </w:rPr>
        <w:t xml:space="preserve">physical and social </w:t>
      </w:r>
      <w:r w:rsidRPr="009A4012">
        <w:rPr>
          <w:rFonts w:cstheme="minorHAnsi"/>
        </w:rPr>
        <w:t xml:space="preserve">factors </w:t>
      </w:r>
      <w:r w:rsidR="00834EDB" w:rsidRPr="009A4012">
        <w:rPr>
          <w:rFonts w:cstheme="minorHAnsi"/>
        </w:rPr>
        <w:t>(</w:t>
      </w:r>
      <w:r w:rsidRPr="009A4012">
        <w:rPr>
          <w:rFonts w:cstheme="minorHAnsi"/>
        </w:rPr>
        <w:t>outside of individual</w:t>
      </w:r>
      <w:r w:rsidR="00834EDB" w:rsidRPr="009A4012">
        <w:rPr>
          <w:rFonts w:cstheme="minorHAnsi"/>
        </w:rPr>
        <w:t>s)</w:t>
      </w:r>
      <w:r w:rsidRPr="009A4012">
        <w:rPr>
          <w:rFonts w:cstheme="minorHAnsi"/>
        </w:rPr>
        <w:t xml:space="preserve"> </w:t>
      </w:r>
    </w:p>
    <w:p w14:paraId="2E2D29D3" w14:textId="6017C19B" w:rsidR="00F50469" w:rsidRPr="009A4012" w:rsidRDefault="00F50469" w:rsidP="00F71341">
      <w:pPr>
        <w:pStyle w:val="ListParagraph"/>
        <w:numPr>
          <w:ilvl w:val="0"/>
          <w:numId w:val="71"/>
        </w:numPr>
        <w:spacing w:after="240" w:line="360" w:lineRule="auto"/>
        <w:rPr>
          <w:rFonts w:cstheme="minorHAnsi"/>
        </w:rPr>
      </w:pPr>
      <w:r w:rsidRPr="009A4012">
        <w:rPr>
          <w:rFonts w:cstheme="minorHAnsi"/>
        </w:rPr>
        <w:t>M</w:t>
      </w:r>
      <w:r w:rsidR="00262638" w:rsidRPr="009A4012">
        <w:rPr>
          <w:rFonts w:cstheme="minorHAnsi"/>
        </w:rPr>
        <w:t>otivatio</w:t>
      </w:r>
      <w:r w:rsidRPr="009A4012">
        <w:rPr>
          <w:rFonts w:cstheme="minorHAnsi"/>
        </w:rPr>
        <w:t xml:space="preserve">n: brain processes </w:t>
      </w:r>
      <w:r w:rsidR="00D01F86" w:rsidRPr="009A4012">
        <w:rPr>
          <w:rFonts w:cstheme="minorHAnsi"/>
        </w:rPr>
        <w:t>directing</w:t>
      </w:r>
      <w:r w:rsidRPr="009A4012">
        <w:rPr>
          <w:rFonts w:cstheme="minorHAnsi"/>
        </w:rPr>
        <w:t xml:space="preserve"> behaviour</w:t>
      </w:r>
      <w:r w:rsidR="00262638" w:rsidRPr="009A4012">
        <w:rPr>
          <w:rFonts w:cstheme="minorHAnsi"/>
        </w:rPr>
        <w:t xml:space="preserve"> </w:t>
      </w:r>
    </w:p>
    <w:p w14:paraId="7F39504E" w14:textId="0F269DAB" w:rsidR="00B55951" w:rsidRPr="009A4012" w:rsidRDefault="7DCC2251" w:rsidP="00F71341">
      <w:pPr>
        <w:spacing w:after="240" w:line="360" w:lineRule="auto"/>
        <w:rPr>
          <w:rFonts w:cstheme="minorHAnsi"/>
        </w:rPr>
      </w:pPr>
      <w:r w:rsidRPr="009A4012">
        <w:rPr>
          <w:rStyle w:val="normaltextrun"/>
          <w:rFonts w:cstheme="minorHAnsi"/>
          <w:color w:val="000000" w:themeColor="text1"/>
        </w:rPr>
        <w:t xml:space="preserve">A </w:t>
      </w:r>
      <w:r w:rsidR="000264A2" w:rsidRPr="009A4012">
        <w:rPr>
          <w:rStyle w:val="normaltextrun"/>
          <w:rFonts w:cstheme="minorHAnsi"/>
          <w:color w:val="000000"/>
          <w:shd w:val="clear" w:color="auto" w:fill="FFFFFF"/>
        </w:rPr>
        <w:t xml:space="preserve">pilot </w:t>
      </w:r>
      <w:r w:rsidR="001F3505" w:rsidRPr="009A4012">
        <w:rPr>
          <w:rStyle w:val="normaltextrun"/>
          <w:rFonts w:cstheme="minorHAnsi"/>
          <w:color w:val="000000"/>
          <w:shd w:val="clear" w:color="auto" w:fill="FFFFFF"/>
        </w:rPr>
        <w:t>survey was sen</w:t>
      </w:r>
      <w:r w:rsidR="00D17D5F" w:rsidRPr="009A4012">
        <w:rPr>
          <w:rStyle w:val="normaltextrun"/>
          <w:rFonts w:cstheme="minorHAnsi"/>
          <w:color w:val="000000"/>
          <w:shd w:val="clear" w:color="auto" w:fill="FFFFFF"/>
        </w:rPr>
        <w:t>t</w:t>
      </w:r>
      <w:r w:rsidR="001F3505" w:rsidRPr="009A4012">
        <w:rPr>
          <w:rStyle w:val="normaltextrun"/>
          <w:rFonts w:cstheme="minorHAnsi"/>
          <w:color w:val="000000"/>
          <w:shd w:val="clear" w:color="auto" w:fill="FFFFFF"/>
        </w:rPr>
        <w:t xml:space="preserve"> to</w:t>
      </w:r>
      <w:r w:rsidR="008C34D0" w:rsidRPr="009A4012">
        <w:rPr>
          <w:rStyle w:val="normaltextrun"/>
          <w:rFonts w:cstheme="minorHAnsi"/>
          <w:color w:val="000000"/>
          <w:shd w:val="clear" w:color="auto" w:fill="FFFFFF"/>
        </w:rPr>
        <w:t xml:space="preserve"> ten</w:t>
      </w:r>
      <w:r w:rsidR="001F3505" w:rsidRPr="009A4012">
        <w:rPr>
          <w:rStyle w:val="normaltextrun"/>
          <w:rFonts w:cstheme="minorHAnsi"/>
          <w:color w:val="000000"/>
          <w:shd w:val="clear" w:color="auto" w:fill="FFFFFF"/>
        </w:rPr>
        <w:t xml:space="preserve"> </w:t>
      </w:r>
      <w:r w:rsidR="008C34D0" w:rsidRPr="009A4012">
        <w:rPr>
          <w:rStyle w:val="normaltextrun"/>
          <w:rFonts w:cstheme="minorHAnsi"/>
          <w:color w:val="000000"/>
          <w:shd w:val="clear" w:color="auto" w:fill="FFFFFF"/>
        </w:rPr>
        <w:t xml:space="preserve">clinicians to assess content, cognitive, and usability standards, i.e. whether the questions were measuring the </w:t>
      </w:r>
      <w:r w:rsidR="0003313B" w:rsidRPr="009A4012">
        <w:rPr>
          <w:rStyle w:val="normaltextrun"/>
          <w:rFonts w:cstheme="minorHAnsi"/>
          <w:color w:val="000000"/>
          <w:shd w:val="clear" w:color="auto" w:fill="FFFFFF"/>
        </w:rPr>
        <w:t>correct constructs</w:t>
      </w:r>
      <w:r w:rsidR="008C34D0" w:rsidRPr="009A4012">
        <w:rPr>
          <w:rStyle w:val="normaltextrun"/>
          <w:rFonts w:cstheme="minorHAnsi"/>
          <w:color w:val="000000"/>
          <w:shd w:val="clear" w:color="auto" w:fill="FFFFFF"/>
        </w:rPr>
        <w:t xml:space="preserve"> and respondents were able and willing to answer</w:t>
      </w:r>
      <w:r w:rsidR="00BF630E" w:rsidRPr="009A4012">
        <w:rPr>
          <w:rStyle w:val="normaltextrun"/>
          <w:rFonts w:cstheme="minorHAnsi"/>
          <w:color w:val="000000"/>
          <w:shd w:val="clear" w:color="auto" w:fill="FFFFFF"/>
        </w:rPr>
        <w:t xml:space="preserve"> </w:t>
      </w:r>
      <w:r w:rsidR="008C34D0" w:rsidRPr="009A4012">
        <w:rPr>
          <w:rStyle w:val="normaltextrun"/>
          <w:rFonts w:cstheme="minorHAnsi"/>
          <w:color w:val="000000"/>
          <w:shd w:val="clear" w:color="auto" w:fill="FFFFFF"/>
        </w:rPr>
        <w:fldChar w:fldCharType="begin"/>
      </w:r>
      <w:r w:rsidR="00FD493B" w:rsidRPr="009A4012">
        <w:rPr>
          <w:rStyle w:val="normaltextrun"/>
          <w:rFonts w:cstheme="minorHAnsi"/>
          <w:color w:val="000000"/>
          <w:shd w:val="clear" w:color="auto" w:fill="FFFFFF"/>
        </w:rPr>
        <w:instrText xml:space="preserve"> ADDIN EN.CITE &lt;EndNote&gt;&lt;Cite&gt;&lt;Author&gt;Caporaso&lt;/Author&gt;&lt;Year&gt;2022&lt;/Year&gt;&lt;RecNum&gt;19&lt;/RecNum&gt;&lt;DisplayText&gt;[10,11]&lt;/DisplayText&gt;&lt;record&gt;&lt;rec-number&gt;19&lt;/rec-number&gt;&lt;foreign-keys&gt;&lt;key app="EN" db-id="df9t9vfdjwap56e2zv05z2st2x9dxartasw9" timestamp="1699296615"&gt;19&lt;/key&gt;&lt;/foreign-keys&gt;&lt;ref-type name="Book Section"&gt;5&lt;/ref-type&gt;&lt;contributors&gt;&lt;authors&gt;&lt;author&gt;Caporaso, Andrew&lt;/author&gt;&lt;/authors&gt;&lt;secondary-authors&gt;&lt;author&gt;Paul Atkinson&lt;/author&gt;&lt;author&gt;Sara Delamont&lt;/author&gt;&lt;author&gt;Alexandru Cernat&lt;/author&gt;&lt;author&gt;Joseph W. Sakshaug&lt;/author&gt;&lt;author&gt;Richard A. Williams&lt;/author&gt;&lt;/secondary-authors&gt;&lt;/contributors&gt;&lt;titles&gt;&lt;title&gt;Survey Question Pretesting&lt;/title&gt;&lt;secondary-title&gt;Sage Research Methods Foundations&lt;/secondary-title&gt;&lt;/titles&gt;&lt;dates&gt;&lt;year&gt;2022&lt;/year&gt;&lt;/dates&gt;&lt;pub-location&gt;London&lt;/pub-location&gt;&lt;publisher&gt;SAGE Publications Ltd&lt;/publisher&gt;&lt;urls&gt;&lt;related-urls&gt;&lt;url&gt;https://methods-sagepub-com-christuniversity.knimbus.com/foundations/survey-question-pretesting&lt;/url&gt;&lt;/related-urls&gt;&lt;/urls&gt;&lt;electronic-resource-num&gt;10.4135/9781526421036933898&lt;/electronic-resource-num&gt;&lt;/record&gt;&lt;/Cite&gt;&lt;Cite&gt;&lt;Author&gt;Groves&lt;/Author&gt;&lt;Year&gt;2004&lt;/Year&gt;&lt;RecNum&gt;17&lt;/RecNum&gt;&lt;record&gt;&lt;rec-number&gt;17&lt;/rec-number&gt;&lt;foreign-keys&gt;&lt;key app="EN" db-id="df9t9vfdjwap56e2zv05z2st2x9dxartasw9" timestamp="1699263731"&gt;17&lt;/key&gt;&lt;/foreign-keys&gt;&lt;ref-type name="Book"&gt;6&lt;/ref-type&gt;&lt;contributors&gt;&lt;authors&gt;&lt;author&gt;Groves, Robert&lt;/author&gt;&lt;author&gt;Fowler, Floyd&lt;/author&gt;&lt;author&gt;Couper, Mick&lt;/author&gt;&lt;author&gt;Lepkowski, James&lt;/author&gt;&lt;author&gt;Singer, Eleanor&lt;/author&gt;&lt;author&gt;Tourangeau, Roger&lt;/author&gt;&lt;/authors&gt;&lt;/contributors&gt;&lt;titles&gt;&lt;title&gt;Survey Methodology&lt;/title&gt;&lt;/titles&gt;&lt;dates&gt;&lt;year&gt;2004&lt;/year&gt;&lt;pub-dates&gt;&lt;date&gt;01/01&lt;/date&gt;&lt;/pub-dates&gt;&lt;/dates&gt;&lt;publisher&gt;John Wiley &amp;amp; Sons&lt;/publisher&gt;&lt;urls&gt;&lt;/urls&gt;&lt;/record&gt;&lt;/Cite&gt;&lt;/EndNote&gt;</w:instrText>
      </w:r>
      <w:r w:rsidR="008C34D0" w:rsidRPr="009A4012">
        <w:rPr>
          <w:rStyle w:val="normaltextrun"/>
          <w:rFonts w:cstheme="minorHAnsi"/>
          <w:color w:val="000000"/>
          <w:shd w:val="clear" w:color="auto" w:fill="FFFFFF"/>
        </w:rPr>
        <w:fldChar w:fldCharType="separate"/>
      </w:r>
      <w:r w:rsidR="00FD493B" w:rsidRPr="009A4012">
        <w:rPr>
          <w:rStyle w:val="normaltextrun"/>
          <w:rFonts w:cstheme="minorHAnsi"/>
          <w:noProof/>
          <w:color w:val="000000"/>
          <w:shd w:val="clear" w:color="auto" w:fill="FFFFFF"/>
        </w:rPr>
        <w:t>[10,11]</w:t>
      </w:r>
      <w:r w:rsidR="008C34D0" w:rsidRPr="009A4012">
        <w:rPr>
          <w:rStyle w:val="normaltextrun"/>
          <w:rFonts w:cstheme="minorHAnsi"/>
          <w:color w:val="000000"/>
          <w:shd w:val="clear" w:color="auto" w:fill="FFFFFF"/>
        </w:rPr>
        <w:fldChar w:fldCharType="end"/>
      </w:r>
      <w:r w:rsidR="003C27A7" w:rsidRPr="009A4012">
        <w:rPr>
          <w:rStyle w:val="normaltextrun"/>
          <w:rFonts w:cstheme="minorHAnsi"/>
          <w:color w:val="000000"/>
          <w:shd w:val="clear" w:color="auto" w:fill="FFFFFF"/>
        </w:rPr>
        <w:t>.</w:t>
      </w:r>
      <w:r w:rsidR="001F3505" w:rsidRPr="009A4012">
        <w:rPr>
          <w:rStyle w:val="normaltextrun"/>
          <w:rFonts w:cstheme="minorHAnsi"/>
          <w:color w:val="000000"/>
          <w:shd w:val="clear" w:color="auto" w:fill="FFFFFF"/>
        </w:rPr>
        <w:t xml:space="preserve"> All ten </w:t>
      </w:r>
      <w:r w:rsidR="00917005" w:rsidRPr="009A4012">
        <w:rPr>
          <w:rStyle w:val="normaltextrun"/>
          <w:rFonts w:cstheme="minorHAnsi"/>
          <w:color w:val="000000"/>
          <w:shd w:val="clear" w:color="auto" w:fill="FFFFFF"/>
        </w:rPr>
        <w:t>completed</w:t>
      </w:r>
      <w:r w:rsidR="001F3505" w:rsidRPr="009A4012">
        <w:rPr>
          <w:rStyle w:val="normaltextrun"/>
          <w:rFonts w:cstheme="minorHAnsi"/>
          <w:color w:val="000000"/>
          <w:shd w:val="clear" w:color="auto" w:fill="FFFFFF"/>
        </w:rPr>
        <w:t xml:space="preserve"> the survey</w:t>
      </w:r>
      <w:r w:rsidR="00E85C38" w:rsidRPr="009A4012">
        <w:rPr>
          <w:rStyle w:val="normaltextrun"/>
          <w:rFonts w:cstheme="minorHAnsi"/>
          <w:color w:val="000000"/>
          <w:shd w:val="clear" w:color="auto" w:fill="FFFFFF"/>
        </w:rPr>
        <w:t xml:space="preserve"> independently</w:t>
      </w:r>
      <w:r w:rsidR="001F3505" w:rsidRPr="009A4012">
        <w:rPr>
          <w:rStyle w:val="normaltextrun"/>
          <w:rFonts w:cstheme="minorHAnsi"/>
          <w:color w:val="000000"/>
          <w:shd w:val="clear" w:color="auto" w:fill="FFFFFF"/>
        </w:rPr>
        <w:t xml:space="preserve"> and were invited to provide feedback</w:t>
      </w:r>
      <w:r w:rsidR="00E56E7A" w:rsidRPr="009A4012">
        <w:rPr>
          <w:rStyle w:val="normaltextrun"/>
          <w:rFonts w:cstheme="minorHAnsi"/>
          <w:color w:val="000000"/>
          <w:shd w:val="clear" w:color="auto" w:fill="FFFFFF"/>
        </w:rPr>
        <w:t>: f</w:t>
      </w:r>
      <w:r w:rsidR="008C34D0" w:rsidRPr="009A4012">
        <w:rPr>
          <w:rStyle w:val="normaltextrun"/>
          <w:rFonts w:cstheme="minorHAnsi"/>
          <w:color w:val="000000"/>
          <w:shd w:val="clear" w:color="auto" w:fill="FFFFFF"/>
        </w:rPr>
        <w:t>ive provided written feedback</w:t>
      </w:r>
      <w:r w:rsidR="00633C18" w:rsidRPr="009A4012">
        <w:rPr>
          <w:rStyle w:val="normaltextrun"/>
          <w:rFonts w:cstheme="minorHAnsi"/>
          <w:color w:val="000000"/>
          <w:shd w:val="clear" w:color="auto" w:fill="FFFFFF"/>
        </w:rPr>
        <w:t>,</w:t>
      </w:r>
      <w:r w:rsidR="00E56E7A" w:rsidRPr="009A4012">
        <w:rPr>
          <w:rStyle w:val="normaltextrun"/>
          <w:rFonts w:cstheme="minorHAnsi"/>
          <w:color w:val="000000"/>
          <w:shd w:val="clear" w:color="auto" w:fill="FFFFFF"/>
        </w:rPr>
        <w:t xml:space="preserve"> and four </w:t>
      </w:r>
      <w:r w:rsidR="00B74CB4" w:rsidRPr="009A4012">
        <w:rPr>
          <w:rStyle w:val="normaltextrun"/>
          <w:rFonts w:cstheme="minorHAnsi"/>
          <w:color w:val="000000"/>
          <w:shd w:val="clear" w:color="auto" w:fill="FFFFFF"/>
        </w:rPr>
        <w:t>were</w:t>
      </w:r>
      <w:r w:rsidR="00D17D5F" w:rsidRPr="009A4012">
        <w:rPr>
          <w:rStyle w:val="normaltextrun"/>
          <w:rFonts w:cstheme="minorHAnsi"/>
          <w:color w:val="000000"/>
          <w:shd w:val="clear" w:color="auto" w:fill="FFFFFF"/>
        </w:rPr>
        <w:t xml:space="preserve"> asked</w:t>
      </w:r>
      <w:r w:rsidR="008C34D0" w:rsidRPr="009A4012">
        <w:rPr>
          <w:rStyle w:val="normaltextrun"/>
          <w:rFonts w:cstheme="minorHAnsi"/>
          <w:color w:val="000000"/>
          <w:shd w:val="clear" w:color="auto" w:fill="FFFFFF"/>
        </w:rPr>
        <w:t xml:space="preserve"> questions informed by Graesser et al’s ‘problems with questions’ checklist</w:t>
      </w:r>
      <w:r w:rsidR="00BF630E" w:rsidRPr="009A4012">
        <w:rPr>
          <w:rStyle w:val="normaltextrun"/>
          <w:rFonts w:cstheme="minorHAnsi"/>
          <w:color w:val="000000"/>
          <w:shd w:val="clear" w:color="auto" w:fill="FFFFFF"/>
        </w:rPr>
        <w:t xml:space="preserve"> </w:t>
      </w:r>
      <w:r w:rsidR="008C34D0" w:rsidRPr="009A4012">
        <w:rPr>
          <w:rStyle w:val="normaltextrun"/>
          <w:rFonts w:cstheme="minorHAnsi"/>
          <w:color w:val="000000"/>
          <w:shd w:val="clear" w:color="auto" w:fill="FFFFFF"/>
        </w:rPr>
        <w:fldChar w:fldCharType="begin"/>
      </w:r>
      <w:r w:rsidR="00FD493B" w:rsidRPr="009A4012">
        <w:rPr>
          <w:rStyle w:val="normaltextrun"/>
          <w:rFonts w:cstheme="minorHAnsi"/>
          <w:color w:val="000000"/>
          <w:shd w:val="clear" w:color="auto" w:fill="FFFFFF"/>
        </w:rPr>
        <w:instrText xml:space="preserve"> ADDIN EN.CITE &lt;EndNote&gt;&lt;Cite&gt;&lt;Author&gt;Graesser&lt;/Author&gt;&lt;Year&gt;2000&lt;/Year&gt;&lt;RecNum&gt;27&lt;/RecNum&gt;&lt;DisplayText&gt;[12]&lt;/DisplayText&gt;&lt;record&gt;&lt;rec-number&gt;27&lt;/rec-number&gt;&lt;foreign-keys&gt;&lt;key app="EN" db-id="df9t9vfdjwap56e2zv05z2st2x9dxartasw9" timestamp="1699405278"&gt;27&lt;/key&gt;&lt;/foreign-keys&gt;&lt;ref-type name="Journal Article"&gt;17&lt;/ref-type&gt;&lt;contributors&gt;&lt;authors&gt;&lt;author&gt;Graesser, A. C.&lt;/author&gt;&lt;author&gt;Wiemer-Hastings, K.&lt;/author&gt;&lt;author&gt;Kreuz, R.&lt;/author&gt;&lt;author&gt;Wiemer-Hastings, P.&lt;/author&gt;&lt;author&gt;Marquis, K.&lt;/author&gt;&lt;/authors&gt;&lt;/contributors&gt;&lt;titles&gt;&lt;title&gt;QUAID: a questionnaire evaluation aid for survey methodologists&lt;/title&gt;&lt;secondary-title&gt;Behavior research methods, instruments, &amp;amp; computers&lt;/secondary-title&gt;&lt;/titles&gt;&lt;periodical&gt;&lt;full-title&gt;Behavior research methods, instruments, &amp;amp; computers&lt;/full-title&gt;&lt;abbr-1&gt;Behav Res Meth Instrum Comput&lt;/abbr-1&gt;&lt;/periodical&gt;&lt;pages&gt;254-262&lt;/pages&gt;&lt;volume&gt;32&lt;/volume&gt;&lt;number&gt;2&lt;/number&gt;&lt;keywords&gt;&lt;keyword&gt;Cognition&lt;/keyword&gt;&lt;keyword&gt;Humans&lt;/keyword&gt;&lt;keyword&gt;Psychometrics - methods&lt;/keyword&gt;&lt;keyword&gt;Reading&lt;/keyword&gt;&lt;keyword&gt;Reproducibility of Results&lt;/keyword&gt;&lt;keyword&gt;Software&lt;/keyword&gt;&lt;keyword&gt;Surveys and Questionnaires&lt;/keyword&gt;&lt;/keywords&gt;&lt;dates&gt;&lt;year&gt;2000&lt;/year&gt;&lt;/dates&gt;&lt;pub-location&gt;United States&lt;/pub-location&gt;&lt;isbn&gt;0743-3808&lt;/isbn&gt;&lt;urls&gt;&lt;/urls&gt;&lt;electronic-resource-num&gt;10.3758/BF03207792&lt;/electronic-resource-num&gt;&lt;/record&gt;&lt;/Cite&gt;&lt;/EndNote&gt;</w:instrText>
      </w:r>
      <w:r w:rsidR="008C34D0" w:rsidRPr="009A4012">
        <w:rPr>
          <w:rStyle w:val="normaltextrun"/>
          <w:rFonts w:cstheme="minorHAnsi"/>
          <w:color w:val="000000"/>
          <w:shd w:val="clear" w:color="auto" w:fill="FFFFFF"/>
        </w:rPr>
        <w:fldChar w:fldCharType="separate"/>
      </w:r>
      <w:r w:rsidR="00FD493B" w:rsidRPr="009A4012">
        <w:rPr>
          <w:rStyle w:val="normaltextrun"/>
          <w:rFonts w:cstheme="minorHAnsi"/>
          <w:noProof/>
          <w:color w:val="000000"/>
          <w:shd w:val="clear" w:color="auto" w:fill="FFFFFF"/>
        </w:rPr>
        <w:t>[12]</w:t>
      </w:r>
      <w:r w:rsidR="008C34D0" w:rsidRPr="009A4012">
        <w:rPr>
          <w:rStyle w:val="normaltextrun"/>
          <w:rFonts w:cstheme="minorHAnsi"/>
          <w:color w:val="000000"/>
          <w:shd w:val="clear" w:color="auto" w:fill="FFFFFF"/>
        </w:rPr>
        <w:fldChar w:fldCharType="end"/>
      </w:r>
      <w:r w:rsidR="008C34D0" w:rsidRPr="009A4012">
        <w:rPr>
          <w:rStyle w:val="normaltextrun"/>
          <w:rFonts w:cstheme="minorHAnsi"/>
          <w:color w:val="000000"/>
          <w:shd w:val="clear" w:color="auto" w:fill="FFFFFF"/>
        </w:rPr>
        <w:t xml:space="preserve"> as well as ‘probing-based’ cognitive interviewing techniques</w:t>
      </w:r>
      <w:r w:rsidR="00BF630E" w:rsidRPr="009A4012">
        <w:rPr>
          <w:rStyle w:val="normaltextrun"/>
          <w:rFonts w:cstheme="minorHAnsi"/>
          <w:color w:val="000000"/>
          <w:shd w:val="clear" w:color="auto" w:fill="FFFFFF"/>
        </w:rPr>
        <w:t xml:space="preserve"> </w:t>
      </w:r>
      <w:r w:rsidR="008C34D0" w:rsidRPr="009A4012">
        <w:rPr>
          <w:rStyle w:val="normaltextrun"/>
          <w:rFonts w:cstheme="minorHAnsi"/>
          <w:color w:val="000000"/>
          <w:shd w:val="clear" w:color="auto" w:fill="FFFFFF"/>
        </w:rPr>
        <w:fldChar w:fldCharType="begin"/>
      </w:r>
      <w:r w:rsidR="00FD493B" w:rsidRPr="009A4012">
        <w:rPr>
          <w:rStyle w:val="normaltextrun"/>
          <w:rFonts w:cstheme="minorHAnsi"/>
          <w:color w:val="000000"/>
          <w:shd w:val="clear" w:color="auto" w:fill="FFFFFF"/>
        </w:rPr>
        <w:instrText xml:space="preserve"> ADDIN EN.CITE &lt;EndNote&gt;&lt;Cite&gt;&lt;Author&gt;Beatty&lt;/Author&gt;&lt;Year&gt;2007&lt;/Year&gt;&lt;RecNum&gt;24&lt;/RecNum&gt;&lt;DisplayText&gt;[13]&lt;/DisplayText&gt;&lt;record&gt;&lt;rec-number&gt;24&lt;/rec-number&gt;&lt;foreign-keys&gt;&lt;key app="EN" db-id="df9t9vfdjwap56e2zv05z2st2x9dxartasw9" timestamp="1699403102"&gt;24&lt;/key&gt;&lt;/foreign-keys&gt;&lt;ref-type name="Journal Article"&gt;17&lt;/ref-type&gt;&lt;contributors&gt;&lt;authors&gt;&lt;author&gt;Beatty, Paul C.&lt;/author&gt;&lt;author&gt;Willis, Gordon B.&lt;/author&gt;&lt;/authors&gt;&lt;/contributors&gt;&lt;titles&gt;&lt;title&gt;Research Synthesis: The Practice of Cognitive Interviewing&lt;/title&gt;&lt;secondary-title&gt;Public Opinion Quarterly&lt;/secondary-title&gt;&lt;/titles&gt;&lt;periodical&gt;&lt;full-title&gt;Public Opinion Quarterly&lt;/full-title&gt;&lt;abbr-1&gt;Public Opin Q&lt;/abbr-1&gt;&lt;/periodical&gt;&lt;pages&gt;287-311&lt;/pages&gt;&lt;volume&gt;71&lt;/volume&gt;&lt;number&gt;2&lt;/number&gt;&lt;dates&gt;&lt;year&gt;2007&lt;/year&gt;&lt;/dates&gt;&lt;isbn&gt;0033-362X&lt;/isbn&gt;&lt;urls&gt;&lt;related-urls&gt;&lt;url&gt;https://doi.org/10.1093/poq/nfm006&lt;/url&gt;&lt;/related-urls&gt;&lt;/urls&gt;&lt;electronic-resource-num&gt;10.1093/poq/nfm006&lt;/electronic-resource-num&gt;&lt;access-date&gt;11/8/2023&lt;/access-date&gt;&lt;/record&gt;&lt;/Cite&gt;&lt;/EndNote&gt;</w:instrText>
      </w:r>
      <w:r w:rsidR="008C34D0" w:rsidRPr="009A4012">
        <w:rPr>
          <w:rStyle w:val="normaltextrun"/>
          <w:rFonts w:cstheme="minorHAnsi"/>
          <w:color w:val="000000"/>
          <w:shd w:val="clear" w:color="auto" w:fill="FFFFFF"/>
        </w:rPr>
        <w:fldChar w:fldCharType="separate"/>
      </w:r>
      <w:r w:rsidR="00FD493B" w:rsidRPr="009A4012">
        <w:rPr>
          <w:rStyle w:val="normaltextrun"/>
          <w:rFonts w:cstheme="minorHAnsi"/>
          <w:noProof/>
          <w:color w:val="000000"/>
          <w:shd w:val="clear" w:color="auto" w:fill="FFFFFF"/>
        </w:rPr>
        <w:t>[13]</w:t>
      </w:r>
      <w:r w:rsidR="008C34D0" w:rsidRPr="009A4012">
        <w:rPr>
          <w:rStyle w:val="normaltextrun"/>
          <w:rFonts w:cstheme="minorHAnsi"/>
          <w:color w:val="000000"/>
          <w:shd w:val="clear" w:color="auto" w:fill="FFFFFF"/>
        </w:rPr>
        <w:fldChar w:fldCharType="end"/>
      </w:r>
      <w:r w:rsidR="008C34D0" w:rsidRPr="009A4012">
        <w:rPr>
          <w:rStyle w:val="normaltextrun"/>
          <w:rFonts w:cstheme="minorHAnsi"/>
          <w:color w:val="000000"/>
          <w:shd w:val="clear" w:color="auto" w:fill="FFFFFF"/>
        </w:rPr>
        <w:t xml:space="preserve"> to elucidate difficulties they had encountered. The </w:t>
      </w:r>
      <w:r w:rsidR="000A47AD" w:rsidRPr="009A4012">
        <w:rPr>
          <w:rStyle w:val="normaltextrun"/>
          <w:rFonts w:cstheme="minorHAnsi"/>
          <w:color w:val="000000"/>
          <w:shd w:val="clear" w:color="auto" w:fill="FFFFFF"/>
        </w:rPr>
        <w:t>feedba</w:t>
      </w:r>
      <w:r w:rsidR="00CA4E9B" w:rsidRPr="009A4012">
        <w:rPr>
          <w:rStyle w:val="normaltextrun"/>
          <w:rFonts w:cstheme="minorHAnsi"/>
          <w:color w:val="000000"/>
          <w:shd w:val="clear" w:color="auto" w:fill="FFFFFF"/>
        </w:rPr>
        <w:t xml:space="preserve">ck was </w:t>
      </w:r>
      <w:r w:rsidR="008C34D0" w:rsidRPr="009A4012">
        <w:rPr>
          <w:rStyle w:val="normaltextrun"/>
          <w:rFonts w:cstheme="minorHAnsi"/>
          <w:color w:val="000000"/>
          <w:shd w:val="clear" w:color="auto" w:fill="FFFFFF"/>
        </w:rPr>
        <w:t>used to improve question clarity</w:t>
      </w:r>
      <w:r w:rsidR="00C00150" w:rsidRPr="009A4012">
        <w:rPr>
          <w:rStyle w:val="normaltextrun"/>
          <w:rFonts w:cstheme="minorHAnsi"/>
          <w:color w:val="000000"/>
          <w:shd w:val="clear" w:color="auto" w:fill="FFFFFF"/>
        </w:rPr>
        <w:t>, conciseness,</w:t>
      </w:r>
      <w:r w:rsidR="0079711F" w:rsidRPr="009A4012">
        <w:rPr>
          <w:rStyle w:val="normaltextrun"/>
          <w:rFonts w:cstheme="minorHAnsi"/>
          <w:color w:val="000000"/>
          <w:shd w:val="clear" w:color="auto" w:fill="FFFFFF"/>
        </w:rPr>
        <w:t xml:space="preserve"> and</w:t>
      </w:r>
      <w:r w:rsidR="725E2D2E" w:rsidRPr="009A4012">
        <w:rPr>
          <w:rStyle w:val="normaltextrun"/>
          <w:rFonts w:cstheme="minorHAnsi"/>
          <w:color w:val="000000"/>
          <w:shd w:val="clear" w:color="auto" w:fill="FFFFFF"/>
        </w:rPr>
        <w:t xml:space="preserve"> diversity</w:t>
      </w:r>
      <w:r w:rsidR="00C00150" w:rsidRPr="009A4012">
        <w:rPr>
          <w:rStyle w:val="normaltextrun"/>
          <w:rFonts w:cstheme="minorHAnsi"/>
          <w:color w:val="000000"/>
          <w:shd w:val="clear" w:color="auto" w:fill="FFFFFF"/>
        </w:rPr>
        <w:t xml:space="preserve">. </w:t>
      </w:r>
      <w:r w:rsidR="003128BD" w:rsidRPr="009A4012">
        <w:rPr>
          <w:rStyle w:val="normaltextrun"/>
          <w:rFonts w:cstheme="minorHAnsi"/>
          <w:color w:val="000000"/>
          <w:shd w:val="clear" w:color="auto" w:fill="FFFFFF"/>
        </w:rPr>
        <w:t xml:space="preserve">The final survey consisted of </w:t>
      </w:r>
      <w:r w:rsidR="0008537B" w:rsidRPr="009A4012">
        <w:rPr>
          <w:rFonts w:cstheme="minorHAnsi"/>
        </w:rPr>
        <w:t>Likert-scale,</w:t>
      </w:r>
      <w:r w:rsidR="001C0A8D" w:rsidRPr="009A4012">
        <w:rPr>
          <w:rFonts w:cstheme="minorHAnsi"/>
        </w:rPr>
        <w:t xml:space="preserve"> single-choice,</w:t>
      </w:r>
      <w:r w:rsidR="0008537B" w:rsidRPr="009A4012">
        <w:rPr>
          <w:rFonts w:cstheme="minorHAnsi"/>
        </w:rPr>
        <w:t xml:space="preserve"> open-ended, and ‘select all that apply’</w:t>
      </w:r>
      <w:r w:rsidR="001C0A8D" w:rsidRPr="009A4012">
        <w:rPr>
          <w:rFonts w:cstheme="minorHAnsi"/>
        </w:rPr>
        <w:t xml:space="preserve"> style questions</w:t>
      </w:r>
      <w:r w:rsidR="00CB0ADA" w:rsidRPr="009A4012">
        <w:rPr>
          <w:rFonts w:cstheme="minorHAnsi"/>
        </w:rPr>
        <w:t xml:space="preserve"> (</w:t>
      </w:r>
      <w:r w:rsidR="00EF6559" w:rsidRPr="009A4012">
        <w:rPr>
          <w:rFonts w:cstheme="minorHAnsi"/>
        </w:rPr>
        <w:t>supplementary data 1</w:t>
      </w:r>
      <w:r w:rsidR="00CB0ADA" w:rsidRPr="009A4012">
        <w:rPr>
          <w:rFonts w:cstheme="minorHAnsi"/>
        </w:rPr>
        <w:t>)</w:t>
      </w:r>
      <w:r w:rsidR="001C0A8D" w:rsidRPr="009A4012">
        <w:rPr>
          <w:rFonts w:cstheme="minorHAnsi"/>
        </w:rPr>
        <w:t xml:space="preserve">. </w:t>
      </w:r>
    </w:p>
    <w:p w14:paraId="0AAFE251" w14:textId="6B75A153" w:rsidR="008C34D0" w:rsidRPr="009A4012" w:rsidRDefault="00C00150" w:rsidP="00F71341">
      <w:pPr>
        <w:spacing w:after="240" w:line="360" w:lineRule="auto"/>
        <w:rPr>
          <w:rFonts w:cstheme="minorHAnsi"/>
        </w:rPr>
      </w:pPr>
      <w:r w:rsidRPr="009A4012">
        <w:rPr>
          <w:rFonts w:cstheme="minorHAnsi"/>
        </w:rPr>
        <w:t>All respondents</w:t>
      </w:r>
      <w:r w:rsidR="006209AA" w:rsidRPr="009A4012">
        <w:rPr>
          <w:rFonts w:cstheme="minorHAnsi"/>
        </w:rPr>
        <w:t xml:space="preserve"> </w:t>
      </w:r>
      <w:r w:rsidR="00E621B4" w:rsidRPr="009A4012">
        <w:rPr>
          <w:rFonts w:cstheme="minorHAnsi"/>
        </w:rPr>
        <w:t>answered</w:t>
      </w:r>
      <w:r w:rsidR="00B55951" w:rsidRPr="009A4012">
        <w:rPr>
          <w:rFonts w:cstheme="minorHAnsi"/>
        </w:rPr>
        <w:t xml:space="preserve"> questions exploring their preferred TAT usage and views on the barriers to (increasing) TAT usage, as well as </w:t>
      </w:r>
      <w:r w:rsidR="002876CC" w:rsidRPr="009A4012">
        <w:rPr>
          <w:rFonts w:cstheme="minorHAnsi"/>
        </w:rPr>
        <w:t xml:space="preserve">their units current TAT usage. </w:t>
      </w:r>
      <w:r w:rsidR="00B55951" w:rsidRPr="009A4012">
        <w:rPr>
          <w:rFonts w:cstheme="minorHAnsi"/>
        </w:rPr>
        <w:t xml:space="preserve">Surgeons and neonatologists </w:t>
      </w:r>
      <w:r w:rsidR="005F0916" w:rsidRPr="009A4012">
        <w:rPr>
          <w:rFonts w:cstheme="minorHAnsi"/>
        </w:rPr>
        <w:t>(</w:t>
      </w:r>
      <w:r w:rsidR="003E5248" w:rsidRPr="009A4012">
        <w:rPr>
          <w:rFonts w:cstheme="minorHAnsi"/>
        </w:rPr>
        <w:t xml:space="preserve">who </w:t>
      </w:r>
      <w:r w:rsidR="005F0916" w:rsidRPr="009A4012">
        <w:rPr>
          <w:rFonts w:cstheme="minorHAnsi"/>
        </w:rPr>
        <w:t xml:space="preserve">predominantly determine post-operative feeding) </w:t>
      </w:r>
      <w:r w:rsidR="00B55951" w:rsidRPr="009A4012">
        <w:rPr>
          <w:rFonts w:cstheme="minorHAnsi"/>
        </w:rPr>
        <w:t xml:space="preserve">answered additional questions exploring the reasons for their current </w:t>
      </w:r>
      <w:r w:rsidR="00C47C7E" w:rsidRPr="009A4012">
        <w:rPr>
          <w:rFonts w:cstheme="minorHAnsi"/>
        </w:rPr>
        <w:t>TAT and PN usage and preferences</w:t>
      </w:r>
      <w:r w:rsidR="005F0916" w:rsidRPr="009A4012">
        <w:rPr>
          <w:rFonts w:cstheme="minorHAnsi"/>
        </w:rPr>
        <w:t>.</w:t>
      </w:r>
      <w:r w:rsidR="002876CC" w:rsidRPr="009A4012">
        <w:rPr>
          <w:rFonts w:cstheme="minorHAnsi"/>
        </w:rPr>
        <w:t xml:space="preserve"> </w:t>
      </w:r>
      <w:r w:rsidR="00C47C7E" w:rsidRPr="009A4012">
        <w:rPr>
          <w:rFonts w:cstheme="minorHAnsi"/>
        </w:rPr>
        <w:t xml:space="preserve">In the results, ‘respondents’ refers to all survey respondents </w:t>
      </w:r>
      <w:r w:rsidR="00E621B4" w:rsidRPr="009A4012">
        <w:rPr>
          <w:rFonts w:cstheme="minorHAnsi"/>
        </w:rPr>
        <w:t xml:space="preserve">from </w:t>
      </w:r>
      <w:r w:rsidR="00C47C7E" w:rsidRPr="009A4012">
        <w:rPr>
          <w:rFonts w:cstheme="minorHAnsi"/>
        </w:rPr>
        <w:t xml:space="preserve">all the clinical backgrounds; </w:t>
      </w:r>
      <w:r w:rsidR="00C47C7E" w:rsidRPr="009A4012">
        <w:rPr>
          <w:rFonts w:cstheme="minorHAnsi"/>
        </w:rPr>
        <w:lastRenderedPageBreak/>
        <w:t xml:space="preserve">where questions have only been answered by a specific group of clinicians (e.g. surgeons or neonatologists), this is specified. </w:t>
      </w:r>
    </w:p>
    <w:p w14:paraId="068FCBA7" w14:textId="4CF4D34D" w:rsidR="00CB3D72" w:rsidRPr="009A4012" w:rsidRDefault="008A4C6D" w:rsidP="00F71341">
      <w:pPr>
        <w:spacing w:after="240" w:line="360" w:lineRule="auto"/>
        <w:rPr>
          <w:rFonts w:cstheme="minorHAnsi"/>
        </w:rPr>
      </w:pPr>
      <w:r w:rsidRPr="009A4012">
        <w:rPr>
          <w:rFonts w:cstheme="minorHAnsi"/>
        </w:rPr>
        <w:t>Responses</w:t>
      </w:r>
      <w:r w:rsidR="00A76370" w:rsidRPr="009A4012">
        <w:rPr>
          <w:rFonts w:cstheme="minorHAnsi"/>
        </w:rPr>
        <w:t xml:space="preserve"> were collected </w:t>
      </w:r>
      <w:r w:rsidRPr="009A4012">
        <w:rPr>
          <w:rFonts w:cstheme="minorHAnsi"/>
        </w:rPr>
        <w:t>from</w:t>
      </w:r>
      <w:r w:rsidR="00A76370" w:rsidRPr="009A4012">
        <w:rPr>
          <w:rFonts w:cstheme="minorHAnsi"/>
        </w:rPr>
        <w:t xml:space="preserve"> July </w:t>
      </w:r>
      <w:r w:rsidR="00E7537A" w:rsidRPr="009A4012">
        <w:rPr>
          <w:rFonts w:cstheme="minorHAnsi"/>
        </w:rPr>
        <w:t>2023 to January 2024</w:t>
      </w:r>
      <w:r w:rsidR="0094718C" w:rsidRPr="009A4012">
        <w:rPr>
          <w:rFonts w:cstheme="minorHAnsi"/>
        </w:rPr>
        <w:t xml:space="preserve"> using the </w:t>
      </w:r>
      <w:r w:rsidR="00C47C7E" w:rsidRPr="009A4012">
        <w:rPr>
          <w:rFonts w:cstheme="minorHAnsi"/>
        </w:rPr>
        <w:t xml:space="preserve">online </w:t>
      </w:r>
      <w:r w:rsidR="0094718C" w:rsidRPr="009A4012">
        <w:rPr>
          <w:rFonts w:cstheme="minorHAnsi"/>
        </w:rPr>
        <w:t xml:space="preserve">platform iSurvey </w:t>
      </w:r>
      <w:r w:rsidR="004140D2" w:rsidRPr="009A4012">
        <w:rPr>
          <w:rFonts w:cstheme="minorHAnsi"/>
        </w:rPr>
        <w:t xml:space="preserve">and </w:t>
      </w:r>
      <w:r w:rsidR="00D20B1C" w:rsidRPr="009A4012">
        <w:rPr>
          <w:rFonts w:cstheme="minorHAnsi"/>
        </w:rPr>
        <w:t>analysed anonymously</w:t>
      </w:r>
      <w:r w:rsidR="008E0B70" w:rsidRPr="009A4012">
        <w:rPr>
          <w:rFonts w:cstheme="minorHAnsi"/>
        </w:rPr>
        <w:t xml:space="preserve">. </w:t>
      </w:r>
    </w:p>
    <w:p w14:paraId="19EA4CC6" w14:textId="77C46B1B" w:rsidR="0FA0447C" w:rsidRPr="009A4012" w:rsidRDefault="0094718C" w:rsidP="00F71341">
      <w:pPr>
        <w:pStyle w:val="Heading2"/>
        <w:spacing w:before="0" w:after="240" w:line="360" w:lineRule="auto"/>
      </w:pPr>
      <w:r w:rsidRPr="009A4012">
        <w:t>Study population</w:t>
      </w:r>
    </w:p>
    <w:p w14:paraId="340FCB92" w14:textId="5CEA2420" w:rsidR="00E624B2" w:rsidRPr="009A4012" w:rsidRDefault="0FA0447C" w:rsidP="00F71341">
      <w:pPr>
        <w:spacing w:after="240" w:line="360" w:lineRule="auto"/>
        <w:rPr>
          <w:rStyle w:val="normaltextrun"/>
          <w:rFonts w:cstheme="minorHAnsi"/>
          <w:color w:val="000000" w:themeColor="text1"/>
        </w:rPr>
      </w:pPr>
      <w:r w:rsidRPr="009A4012">
        <w:rPr>
          <w:rFonts w:cstheme="minorHAnsi"/>
        </w:rPr>
        <w:t>UK-based clinicians</w:t>
      </w:r>
      <w:r w:rsidR="002E02B1" w:rsidRPr="009A4012">
        <w:rPr>
          <w:rFonts w:cstheme="minorHAnsi"/>
        </w:rPr>
        <w:t xml:space="preserve"> </w:t>
      </w:r>
      <w:r w:rsidRPr="009A4012">
        <w:rPr>
          <w:rFonts w:cstheme="minorHAnsi"/>
        </w:rPr>
        <w:t>with experience of caring for infants with duodenal atresia were eligible.</w:t>
      </w:r>
      <w:r w:rsidR="00F26472" w:rsidRPr="009A4012">
        <w:rPr>
          <w:rFonts w:cstheme="minorHAnsi"/>
        </w:rPr>
        <w:t xml:space="preserve"> I</w:t>
      </w:r>
      <w:r w:rsidR="000808DB" w:rsidRPr="009A4012">
        <w:rPr>
          <w:rFonts w:cstheme="minorHAnsi"/>
        </w:rPr>
        <w:t xml:space="preserve">nfants with this condition are predominantly cared for by </w:t>
      </w:r>
      <w:r w:rsidR="004344DE" w:rsidRPr="009A4012">
        <w:rPr>
          <w:rFonts w:cstheme="minorHAnsi"/>
        </w:rPr>
        <w:t>resident (formerly known as trainee</w:t>
      </w:r>
      <w:r w:rsidR="009A0B4C" w:rsidRPr="009A4012">
        <w:rPr>
          <w:rFonts w:cstheme="minorHAnsi"/>
        </w:rPr>
        <w:t xml:space="preserve">) and consultant </w:t>
      </w:r>
      <w:r w:rsidR="000808DB" w:rsidRPr="009A4012">
        <w:rPr>
          <w:rFonts w:cstheme="minorHAnsi"/>
        </w:rPr>
        <w:t xml:space="preserve">paediatric surgeons, </w:t>
      </w:r>
      <w:r w:rsidR="009A0B4C" w:rsidRPr="009A4012">
        <w:rPr>
          <w:rFonts w:cstheme="minorHAnsi"/>
        </w:rPr>
        <w:t xml:space="preserve">resident and consultant </w:t>
      </w:r>
      <w:r w:rsidR="000808DB" w:rsidRPr="009A4012">
        <w:rPr>
          <w:rFonts w:cstheme="minorHAnsi"/>
        </w:rPr>
        <w:t xml:space="preserve">neonatologists, neonatal dietitians, and neonatal </w:t>
      </w:r>
      <w:r w:rsidR="47614478" w:rsidRPr="009A4012">
        <w:rPr>
          <w:rFonts w:cstheme="minorHAnsi"/>
        </w:rPr>
        <w:t xml:space="preserve">specialist </w:t>
      </w:r>
      <w:r w:rsidR="000808DB" w:rsidRPr="009A4012">
        <w:rPr>
          <w:rFonts w:cstheme="minorHAnsi"/>
        </w:rPr>
        <w:t>nurses. It was not possible to quantify the number of</w:t>
      </w:r>
      <w:r w:rsidR="001B05FA" w:rsidRPr="009A4012">
        <w:rPr>
          <w:rFonts w:cstheme="minorHAnsi"/>
        </w:rPr>
        <w:t xml:space="preserve"> eligible respondents because</w:t>
      </w:r>
      <w:r w:rsidR="0099206B" w:rsidRPr="009A4012">
        <w:rPr>
          <w:rFonts w:cstheme="minorHAnsi"/>
        </w:rPr>
        <w:t xml:space="preserve"> </w:t>
      </w:r>
      <w:r w:rsidR="00453481" w:rsidRPr="009A4012">
        <w:rPr>
          <w:rFonts w:cstheme="minorHAnsi"/>
        </w:rPr>
        <w:t xml:space="preserve">CDO </w:t>
      </w:r>
      <w:r w:rsidR="00E624B2" w:rsidRPr="009A4012">
        <w:rPr>
          <w:rFonts w:cstheme="minorHAnsi"/>
        </w:rPr>
        <w:t>is a relatively rare condition</w:t>
      </w:r>
      <w:r w:rsidR="17E69A2A" w:rsidRPr="009A4012">
        <w:rPr>
          <w:rFonts w:cstheme="minorHAnsi"/>
        </w:rPr>
        <w:t xml:space="preserve"> treated in a limited number of centres</w:t>
      </w:r>
      <w:r w:rsidR="0099206B" w:rsidRPr="009A4012">
        <w:rPr>
          <w:rFonts w:cstheme="minorHAnsi"/>
        </w:rPr>
        <w:t>,</w:t>
      </w:r>
      <w:r w:rsidR="17E69A2A" w:rsidRPr="009A4012">
        <w:rPr>
          <w:rFonts w:cstheme="minorHAnsi"/>
        </w:rPr>
        <w:t xml:space="preserve"> and </w:t>
      </w:r>
      <w:r w:rsidR="00B224C0" w:rsidRPr="009A4012">
        <w:rPr>
          <w:rFonts w:cstheme="minorHAnsi"/>
        </w:rPr>
        <w:t xml:space="preserve">data on </w:t>
      </w:r>
      <w:r w:rsidR="0099206B" w:rsidRPr="009A4012">
        <w:rPr>
          <w:rFonts w:cstheme="minorHAnsi"/>
        </w:rPr>
        <w:t>how many</w:t>
      </w:r>
      <w:r w:rsidR="00B224C0" w:rsidRPr="009A4012">
        <w:rPr>
          <w:rFonts w:cstheme="minorHAnsi"/>
        </w:rPr>
        <w:t xml:space="preserve"> clinicians care for infants with CDO </w:t>
      </w:r>
      <w:r w:rsidR="0086365E" w:rsidRPr="009A4012">
        <w:rPr>
          <w:rFonts w:cstheme="minorHAnsi"/>
        </w:rPr>
        <w:t>don’</w:t>
      </w:r>
      <w:r w:rsidR="00B224C0" w:rsidRPr="009A4012">
        <w:rPr>
          <w:rFonts w:cstheme="minorHAnsi"/>
        </w:rPr>
        <w:t xml:space="preserve">t exist. </w:t>
      </w:r>
      <w:r w:rsidR="00E624B2" w:rsidRPr="009A4012">
        <w:rPr>
          <w:rFonts w:cstheme="minorHAnsi"/>
        </w:rPr>
        <w:t xml:space="preserve">To achieve </w:t>
      </w:r>
      <w:r w:rsidR="00B224C0" w:rsidRPr="009A4012">
        <w:rPr>
          <w:rFonts w:cstheme="minorHAnsi"/>
        </w:rPr>
        <w:t xml:space="preserve">representative responses, </w:t>
      </w:r>
      <w:r w:rsidR="1FDE5803" w:rsidRPr="009A4012">
        <w:rPr>
          <w:rFonts w:cstheme="minorHAnsi"/>
        </w:rPr>
        <w:t xml:space="preserve">we aimed to obtain at least one response </w:t>
      </w:r>
      <w:r w:rsidR="000808DB" w:rsidRPr="009A4012">
        <w:rPr>
          <w:rFonts w:cstheme="minorHAnsi"/>
        </w:rPr>
        <w:t xml:space="preserve">from </w:t>
      </w:r>
      <w:r w:rsidR="08BC5F47" w:rsidRPr="009A4012">
        <w:rPr>
          <w:rFonts w:cstheme="minorHAnsi"/>
        </w:rPr>
        <w:t xml:space="preserve">each of the </w:t>
      </w:r>
      <w:r w:rsidR="000808DB" w:rsidRPr="009A4012">
        <w:rPr>
          <w:rFonts w:cstheme="minorHAnsi"/>
        </w:rPr>
        <w:t>25 U</w:t>
      </w:r>
      <w:r w:rsidR="000808DB" w:rsidRPr="009A4012">
        <w:rPr>
          <w:rStyle w:val="normaltextrun"/>
          <w:rFonts w:cstheme="minorHAnsi"/>
          <w:color w:val="000000" w:themeColor="text1"/>
        </w:rPr>
        <w:t>K neonatal surgical units.</w:t>
      </w:r>
    </w:p>
    <w:p w14:paraId="5190DD30" w14:textId="64A3BC14" w:rsidR="00A1300C" w:rsidRPr="009A4012" w:rsidRDefault="00D30C6E" w:rsidP="00FA29A3">
      <w:pPr>
        <w:pStyle w:val="Heading2"/>
        <w:spacing w:before="0" w:after="240" w:line="360" w:lineRule="auto"/>
      </w:pPr>
      <w:r w:rsidRPr="009A4012">
        <w:t>Patient and Public Involvement (PPI)</w:t>
      </w:r>
    </w:p>
    <w:p w14:paraId="70B8C6E8" w14:textId="3FB42AC2" w:rsidR="00A1300C" w:rsidRPr="009A4012" w:rsidRDefault="00A1300C" w:rsidP="485B2177">
      <w:pPr>
        <w:spacing w:after="240" w:line="360" w:lineRule="auto"/>
        <w:rPr>
          <w:rFonts w:cstheme="minorHAnsi"/>
        </w:rPr>
      </w:pPr>
      <w:r w:rsidRPr="009A4012">
        <w:rPr>
          <w:rFonts w:cstheme="minorHAnsi"/>
        </w:rPr>
        <w:t xml:space="preserve">Prior to developing the survey, we undertook Patient and Public Involvement (PPI) consultation with parents of infants born with duodenal atresia. </w:t>
      </w:r>
      <w:r w:rsidR="313F9E35" w:rsidRPr="009A4012">
        <w:rPr>
          <w:rFonts w:cstheme="minorHAnsi"/>
        </w:rPr>
        <w:t xml:space="preserve">This took the form of several meetings over the course of the study attended by between 3 and </w:t>
      </w:r>
      <w:r w:rsidR="498E7D6E" w:rsidRPr="009A4012">
        <w:rPr>
          <w:rFonts w:cstheme="minorHAnsi"/>
        </w:rPr>
        <w:t xml:space="preserve">5 </w:t>
      </w:r>
      <w:r w:rsidR="313F9E35" w:rsidRPr="009A4012">
        <w:rPr>
          <w:rFonts w:cstheme="minorHAnsi"/>
        </w:rPr>
        <w:t xml:space="preserve">parents on each occasion. </w:t>
      </w:r>
      <w:r w:rsidR="6E5A6DC6" w:rsidRPr="009A4012">
        <w:rPr>
          <w:rFonts w:cstheme="minorHAnsi"/>
        </w:rPr>
        <w:t xml:space="preserve">Overall, our objective of this was </w:t>
      </w:r>
      <w:r w:rsidR="6E5A6DC6" w:rsidRPr="00D870B0">
        <w:rPr>
          <w:rFonts w:eastAsia="Times New Roman" w:cstheme="minorHAnsi"/>
          <w:color w:val="881798"/>
          <w:szCs w:val="24"/>
          <w:u w:val="single"/>
        </w:rPr>
        <w:t>to ensure that our work produced findings that were important from a parental perspective.</w:t>
      </w:r>
      <w:r w:rsidR="6E5A6DC6" w:rsidRPr="00D870B0">
        <w:rPr>
          <w:rFonts w:eastAsia="Calibri" w:cstheme="minorHAnsi"/>
          <w:szCs w:val="24"/>
        </w:rPr>
        <w:t xml:space="preserve"> Through discussion we </w:t>
      </w:r>
      <w:r w:rsidR="649E258B" w:rsidRPr="00D870B0">
        <w:rPr>
          <w:rFonts w:eastAsia="Calibri" w:cstheme="minorHAnsi"/>
          <w:szCs w:val="24"/>
        </w:rPr>
        <w:t>identified</w:t>
      </w:r>
      <w:r w:rsidR="6E5A6DC6" w:rsidRPr="00D870B0">
        <w:rPr>
          <w:rFonts w:eastAsia="Calibri" w:cstheme="minorHAnsi"/>
          <w:szCs w:val="24"/>
        </w:rPr>
        <w:t xml:space="preserve"> that p</w:t>
      </w:r>
      <w:r w:rsidRPr="009A4012">
        <w:rPr>
          <w:rFonts w:cstheme="minorHAnsi"/>
        </w:rPr>
        <w:t>arents believed TATs ha</w:t>
      </w:r>
      <w:r w:rsidR="4C9CA106" w:rsidRPr="009A4012">
        <w:rPr>
          <w:rFonts w:cstheme="minorHAnsi"/>
        </w:rPr>
        <w:t>ve</w:t>
      </w:r>
      <w:r w:rsidRPr="009A4012">
        <w:rPr>
          <w:rFonts w:cstheme="minorHAnsi"/>
        </w:rPr>
        <w:t xml:space="preserve"> clear benefits, particularly their ability to enable early (breast) milk feeding and the avoidance of CVCs and PN and their associated risks. They recommended studying the barriers to implementation of TAT usage rather than a prospective clinical research study such as a clinical trial, since they lacked equipoise regarding TAT based on the existing data and indicated they would therefore be reluctant to enrol in a trial.  </w:t>
      </w:r>
    </w:p>
    <w:p w14:paraId="52616E9C" w14:textId="4046C529" w:rsidR="0094718C" w:rsidRPr="009A4012" w:rsidRDefault="008259E3" w:rsidP="00F71341">
      <w:pPr>
        <w:pStyle w:val="Heading2"/>
        <w:spacing w:before="0" w:after="240" w:line="360" w:lineRule="auto"/>
      </w:pPr>
      <w:r w:rsidRPr="009A4012">
        <w:t>S</w:t>
      </w:r>
      <w:r w:rsidR="0094718C" w:rsidRPr="009A4012">
        <w:t xml:space="preserve">urvey distribution </w:t>
      </w:r>
    </w:p>
    <w:p w14:paraId="04FBC8FC" w14:textId="23E95375" w:rsidR="78F05507" w:rsidRPr="009A4012" w:rsidRDefault="0FA0447C" w:rsidP="00F71341">
      <w:pPr>
        <w:spacing w:after="240" w:line="360" w:lineRule="auto"/>
        <w:rPr>
          <w:rFonts w:cstheme="minorHAnsi"/>
        </w:rPr>
      </w:pPr>
      <w:r w:rsidRPr="009A4012">
        <w:rPr>
          <w:rFonts w:cstheme="minorHAnsi"/>
        </w:rPr>
        <w:t xml:space="preserve">The survey was advertised </w:t>
      </w:r>
      <w:r w:rsidR="00B53EB6" w:rsidRPr="009A4012">
        <w:rPr>
          <w:rFonts w:cstheme="minorHAnsi"/>
        </w:rPr>
        <w:t xml:space="preserve">via </w:t>
      </w:r>
      <w:r w:rsidRPr="009A4012">
        <w:rPr>
          <w:rFonts w:cstheme="minorHAnsi"/>
        </w:rPr>
        <w:t xml:space="preserve">social media, </w:t>
      </w:r>
      <w:r w:rsidR="009D365D" w:rsidRPr="009A4012">
        <w:rPr>
          <w:rFonts w:cstheme="minorHAnsi"/>
        </w:rPr>
        <w:t>the emailing lists</w:t>
      </w:r>
      <w:r w:rsidRPr="009A4012">
        <w:rPr>
          <w:rFonts w:cstheme="minorHAnsi"/>
        </w:rPr>
        <w:t xml:space="preserve"> </w:t>
      </w:r>
      <w:r w:rsidR="0070752B" w:rsidRPr="009A4012">
        <w:rPr>
          <w:rFonts w:cstheme="minorHAnsi"/>
        </w:rPr>
        <w:t xml:space="preserve">of </w:t>
      </w:r>
      <w:r w:rsidRPr="009A4012">
        <w:rPr>
          <w:rFonts w:cstheme="minorHAnsi"/>
        </w:rPr>
        <w:t>clinical organisation</w:t>
      </w:r>
      <w:r w:rsidR="0070752B" w:rsidRPr="009A4012">
        <w:rPr>
          <w:rFonts w:cstheme="minorHAnsi"/>
        </w:rPr>
        <w:t>s</w:t>
      </w:r>
      <w:r w:rsidRPr="009A4012">
        <w:rPr>
          <w:rFonts w:cstheme="minorHAnsi"/>
        </w:rPr>
        <w:t xml:space="preserve"> </w:t>
      </w:r>
      <w:r w:rsidR="009D365D" w:rsidRPr="009A4012">
        <w:rPr>
          <w:rFonts w:cstheme="minorHAnsi"/>
        </w:rPr>
        <w:t>and</w:t>
      </w:r>
      <w:r w:rsidRPr="009A4012">
        <w:rPr>
          <w:rFonts w:cstheme="minorHAnsi"/>
        </w:rPr>
        <w:t xml:space="preserve"> learned societies, and personal contacts of the study authors</w:t>
      </w:r>
      <w:r w:rsidR="00B53EB6" w:rsidRPr="009A4012">
        <w:rPr>
          <w:rFonts w:cstheme="minorHAnsi"/>
        </w:rPr>
        <w:t xml:space="preserve"> </w:t>
      </w:r>
      <w:r w:rsidR="00256C44" w:rsidRPr="009A4012">
        <w:rPr>
          <w:rFonts w:cstheme="minorHAnsi"/>
        </w:rPr>
        <w:t>to</w:t>
      </w:r>
      <w:r w:rsidR="00B53EB6" w:rsidRPr="009A4012">
        <w:rPr>
          <w:rFonts w:cstheme="minorHAnsi"/>
        </w:rPr>
        <w:t xml:space="preserve"> reach as many </w:t>
      </w:r>
      <w:r w:rsidR="659AA21B" w:rsidRPr="009A4012">
        <w:rPr>
          <w:rFonts w:cstheme="minorHAnsi"/>
        </w:rPr>
        <w:t xml:space="preserve">eligible </w:t>
      </w:r>
      <w:r w:rsidR="00B53EB6" w:rsidRPr="009A4012">
        <w:rPr>
          <w:rFonts w:cstheme="minorHAnsi"/>
        </w:rPr>
        <w:lastRenderedPageBreak/>
        <w:t>clinicians as possible</w:t>
      </w:r>
      <w:r w:rsidR="0070752B" w:rsidRPr="009A4012">
        <w:rPr>
          <w:rFonts w:cstheme="minorHAnsi"/>
        </w:rPr>
        <w:t xml:space="preserve"> (</w:t>
      </w:r>
      <w:r w:rsidR="00CD1166" w:rsidRPr="009A4012">
        <w:rPr>
          <w:rFonts w:cstheme="minorHAnsi"/>
        </w:rPr>
        <w:t>convenience sampling</w:t>
      </w:r>
      <w:r w:rsidR="0070752B" w:rsidRPr="009A4012">
        <w:rPr>
          <w:rFonts w:cstheme="minorHAnsi"/>
        </w:rPr>
        <w:t>).</w:t>
      </w:r>
      <w:r w:rsidR="00B53EB6" w:rsidRPr="009A4012">
        <w:rPr>
          <w:rFonts w:cstheme="minorHAnsi"/>
        </w:rPr>
        <w:t xml:space="preserve"> </w:t>
      </w:r>
      <w:r w:rsidR="0070752B" w:rsidRPr="009A4012">
        <w:rPr>
          <w:rFonts w:cstheme="minorHAnsi"/>
        </w:rPr>
        <w:t>R</w:t>
      </w:r>
      <w:r w:rsidR="00B53EB6" w:rsidRPr="009A4012">
        <w:rPr>
          <w:rFonts w:cstheme="minorHAnsi"/>
        </w:rPr>
        <w:t>espondents were</w:t>
      </w:r>
      <w:r w:rsidR="0070752B" w:rsidRPr="009A4012">
        <w:rPr>
          <w:rFonts w:cstheme="minorHAnsi"/>
        </w:rPr>
        <w:t xml:space="preserve"> </w:t>
      </w:r>
      <w:r w:rsidR="00B53EB6" w:rsidRPr="009A4012">
        <w:rPr>
          <w:rFonts w:cstheme="minorHAnsi"/>
        </w:rPr>
        <w:t xml:space="preserve">encouraged to share the survey with other eligible </w:t>
      </w:r>
      <w:r w:rsidR="008259E3" w:rsidRPr="009A4012">
        <w:rPr>
          <w:rFonts w:cstheme="minorHAnsi"/>
        </w:rPr>
        <w:t xml:space="preserve">clinicians </w:t>
      </w:r>
      <w:r w:rsidR="00B53EB6" w:rsidRPr="009A4012">
        <w:rPr>
          <w:rFonts w:cstheme="minorHAnsi"/>
        </w:rPr>
        <w:t>(snowball sampling).</w:t>
      </w:r>
    </w:p>
    <w:p w14:paraId="7103CBF3" w14:textId="7A718FA8" w:rsidR="008A4C6D" w:rsidRPr="009A4012" w:rsidRDefault="008A4C6D" w:rsidP="00F71341">
      <w:pPr>
        <w:pStyle w:val="Heading2"/>
        <w:spacing w:before="0" w:after="240" w:line="360" w:lineRule="auto"/>
      </w:pPr>
      <w:r w:rsidRPr="009A4012">
        <w:t>Data analysis</w:t>
      </w:r>
    </w:p>
    <w:p w14:paraId="1850B650" w14:textId="3CAC5861" w:rsidR="00F73225" w:rsidRPr="009A4012" w:rsidRDefault="00256A8D" w:rsidP="68BE3123">
      <w:pPr>
        <w:spacing w:after="240" w:line="360" w:lineRule="auto"/>
        <w:rPr>
          <w:rFonts w:cstheme="minorHAnsi"/>
        </w:rPr>
      </w:pPr>
      <w:r w:rsidRPr="009A4012">
        <w:rPr>
          <w:rFonts w:cstheme="minorHAnsi"/>
        </w:rPr>
        <w:t>Data are largely presented using d</w:t>
      </w:r>
      <w:r w:rsidR="007556C8" w:rsidRPr="009A4012">
        <w:rPr>
          <w:rFonts w:cstheme="minorHAnsi"/>
        </w:rPr>
        <w:t>escriptive statistics</w:t>
      </w:r>
      <w:r w:rsidRPr="009A4012">
        <w:rPr>
          <w:rFonts w:cstheme="minorHAnsi"/>
        </w:rPr>
        <w:t xml:space="preserve">. </w:t>
      </w:r>
      <w:r w:rsidR="0026035E" w:rsidRPr="009A4012">
        <w:rPr>
          <w:rFonts w:cstheme="minorHAnsi"/>
        </w:rPr>
        <w:t>Missing data were excluded from the analyses. Where frequencies are reported</w:t>
      </w:r>
      <w:r w:rsidR="00784689" w:rsidRPr="009A4012">
        <w:rPr>
          <w:rFonts w:cstheme="minorHAnsi"/>
        </w:rPr>
        <w:t>,</w:t>
      </w:r>
      <w:r w:rsidR="0026035E" w:rsidRPr="009A4012">
        <w:rPr>
          <w:rFonts w:cstheme="minorHAnsi"/>
        </w:rPr>
        <w:t xml:space="preserve"> the denominator is the number of </w:t>
      </w:r>
      <w:r w:rsidR="00FE1BAD" w:rsidRPr="009A4012">
        <w:rPr>
          <w:rFonts w:cstheme="minorHAnsi"/>
        </w:rPr>
        <w:t>replies</w:t>
      </w:r>
      <w:r w:rsidR="0026035E" w:rsidRPr="009A4012">
        <w:rPr>
          <w:rFonts w:cstheme="minorHAnsi"/>
        </w:rPr>
        <w:t xml:space="preserve"> received</w:t>
      </w:r>
      <w:r w:rsidR="00221E9C" w:rsidRPr="009A4012">
        <w:rPr>
          <w:rFonts w:cstheme="minorHAnsi"/>
        </w:rPr>
        <w:t xml:space="preserve">. Not every clinician was eligible to answer every question, and the denominator </w:t>
      </w:r>
      <w:r w:rsidR="0026035E" w:rsidRPr="009A4012">
        <w:rPr>
          <w:rFonts w:cstheme="minorHAnsi"/>
        </w:rPr>
        <w:t xml:space="preserve">may be smaller than the actual number of clinicians eligible to answer the question since most questions were voluntary. </w:t>
      </w:r>
      <w:r w:rsidR="00925A82" w:rsidRPr="009A4012">
        <w:rPr>
          <w:rFonts w:cstheme="minorHAnsi"/>
        </w:rPr>
        <w:t xml:space="preserve">Open-text replies </w:t>
      </w:r>
      <w:r w:rsidR="00FE6BE2" w:rsidRPr="009A4012">
        <w:rPr>
          <w:rFonts w:cstheme="minorHAnsi"/>
        </w:rPr>
        <w:t>were summarised thematically</w:t>
      </w:r>
      <w:r w:rsidR="00CB4751" w:rsidRPr="009A4012">
        <w:rPr>
          <w:rFonts w:cstheme="minorHAnsi"/>
        </w:rPr>
        <w:t>;</w:t>
      </w:r>
      <w:r w:rsidR="00305B34" w:rsidRPr="009A4012">
        <w:rPr>
          <w:rFonts w:cstheme="minorHAnsi"/>
        </w:rPr>
        <w:t xml:space="preserve"> </w:t>
      </w:r>
      <w:r w:rsidR="00CB4751" w:rsidRPr="009A4012">
        <w:rPr>
          <w:rFonts w:cstheme="minorHAnsi"/>
        </w:rPr>
        <w:t>d</w:t>
      </w:r>
      <w:r w:rsidR="00FE6BE2" w:rsidRPr="009A4012">
        <w:rPr>
          <w:rFonts w:cstheme="minorHAnsi"/>
        </w:rPr>
        <w:t>ue to the large number of replies</w:t>
      </w:r>
      <w:r w:rsidR="000D0A09" w:rsidRPr="009A4012">
        <w:rPr>
          <w:rFonts w:cstheme="minorHAnsi"/>
        </w:rPr>
        <w:t>,</w:t>
      </w:r>
      <w:r w:rsidR="00FE6BE2" w:rsidRPr="009A4012">
        <w:rPr>
          <w:rFonts w:cstheme="minorHAnsi"/>
        </w:rPr>
        <w:t xml:space="preserve"> only key illustrative themes are shown</w:t>
      </w:r>
      <w:r w:rsidR="00EC31C1" w:rsidRPr="009A4012">
        <w:rPr>
          <w:rFonts w:cstheme="minorHAnsi"/>
        </w:rPr>
        <w:t xml:space="preserve">. </w:t>
      </w:r>
      <w:r w:rsidR="00825535" w:rsidRPr="009A4012">
        <w:rPr>
          <w:rFonts w:cstheme="minorHAnsi"/>
        </w:rPr>
        <w:t>Where average ratings</w:t>
      </w:r>
      <w:r w:rsidR="00F73225" w:rsidRPr="009A4012">
        <w:rPr>
          <w:rFonts w:cstheme="minorHAnsi"/>
        </w:rPr>
        <w:t xml:space="preserve"> </w:t>
      </w:r>
      <w:r w:rsidR="00825535" w:rsidRPr="009A4012">
        <w:rPr>
          <w:rFonts w:cstheme="minorHAnsi"/>
        </w:rPr>
        <w:t>between groups were compared, a Mann-Whitney U test was used with a statistical significance threshold of p&lt;0.05 using SPSS v29.</w:t>
      </w:r>
      <w:r w:rsidR="00F73225" w:rsidRPr="009A4012">
        <w:rPr>
          <w:rFonts w:cstheme="minorHAnsi"/>
        </w:rPr>
        <w:t xml:space="preserve"> </w:t>
      </w:r>
      <w:r w:rsidR="00545920" w:rsidRPr="009A4012">
        <w:rPr>
          <w:rFonts w:cstheme="minorHAnsi"/>
        </w:rPr>
        <w:t xml:space="preserve">Where respondents were asked to rate the importance of a factor using a Likert scale, they were also presented with multiple ‘select all that apply’ style </w:t>
      </w:r>
      <w:r w:rsidR="008671D6" w:rsidRPr="009A4012">
        <w:rPr>
          <w:rFonts w:cstheme="minorHAnsi"/>
        </w:rPr>
        <w:t>statements</w:t>
      </w:r>
      <w:r w:rsidR="00545920" w:rsidRPr="009A4012">
        <w:rPr>
          <w:rFonts w:cstheme="minorHAnsi"/>
        </w:rPr>
        <w:t xml:space="preserve"> relating to each factor</w:t>
      </w:r>
      <w:r w:rsidR="008671D6" w:rsidRPr="009A4012">
        <w:rPr>
          <w:rFonts w:cstheme="minorHAnsi"/>
        </w:rPr>
        <w:t xml:space="preserve"> outlining </w:t>
      </w:r>
      <w:r w:rsidR="00FD064C" w:rsidRPr="009A4012">
        <w:rPr>
          <w:rFonts w:cstheme="minorHAnsi"/>
        </w:rPr>
        <w:t>further details on how the factor influence</w:t>
      </w:r>
      <w:r w:rsidR="00550A82" w:rsidRPr="009A4012">
        <w:rPr>
          <w:rFonts w:cstheme="minorHAnsi"/>
        </w:rPr>
        <w:t>d</w:t>
      </w:r>
      <w:r w:rsidR="00FD064C" w:rsidRPr="009A4012">
        <w:rPr>
          <w:rFonts w:cstheme="minorHAnsi"/>
        </w:rPr>
        <w:t xml:space="preserve"> their TAT usage</w:t>
      </w:r>
      <w:r w:rsidR="00497499" w:rsidRPr="009A4012">
        <w:rPr>
          <w:rFonts w:cstheme="minorHAnsi"/>
        </w:rPr>
        <w:t>,</w:t>
      </w:r>
      <w:r w:rsidR="004B10FD" w:rsidRPr="009A4012">
        <w:rPr>
          <w:rFonts w:cstheme="minorHAnsi"/>
        </w:rPr>
        <w:t xml:space="preserve"> ranked</w:t>
      </w:r>
      <w:r w:rsidR="00F73225" w:rsidRPr="009A4012">
        <w:rPr>
          <w:rFonts w:cstheme="minorHAnsi"/>
        </w:rPr>
        <w:t xml:space="preserve"> </w:t>
      </w:r>
      <w:r w:rsidR="00F12460" w:rsidRPr="009A4012">
        <w:rPr>
          <w:rFonts w:cstheme="minorHAnsi"/>
        </w:rPr>
        <w:t>by multiplying the percentage of respondents agreeing with the statement with the average rating assigned to the</w:t>
      </w:r>
      <w:r w:rsidR="009D1155" w:rsidRPr="009A4012">
        <w:rPr>
          <w:rFonts w:cstheme="minorHAnsi"/>
        </w:rPr>
        <w:t xml:space="preserve"> statement’s</w:t>
      </w:r>
      <w:r w:rsidR="00F12460" w:rsidRPr="009A4012">
        <w:rPr>
          <w:rFonts w:cstheme="minorHAnsi"/>
        </w:rPr>
        <w:t xml:space="preserve"> corresponding factor</w:t>
      </w:r>
      <w:r w:rsidR="000E7BB9" w:rsidRPr="009A4012">
        <w:rPr>
          <w:rFonts w:cstheme="minorHAnsi"/>
        </w:rPr>
        <w:t>.</w:t>
      </w:r>
    </w:p>
    <w:p w14:paraId="1BC256EC" w14:textId="38A99EF0" w:rsidR="00A16D3C" w:rsidRPr="009A4012" w:rsidRDefault="00A16D3C" w:rsidP="00F71341">
      <w:pPr>
        <w:pStyle w:val="Heading1"/>
        <w:spacing w:before="0" w:after="240" w:line="360" w:lineRule="auto"/>
        <w:rPr>
          <w:rFonts w:cstheme="minorHAnsi"/>
        </w:rPr>
      </w:pPr>
      <w:r w:rsidRPr="009A4012">
        <w:rPr>
          <w:rFonts w:cstheme="minorHAnsi"/>
        </w:rPr>
        <w:t>Results</w:t>
      </w:r>
    </w:p>
    <w:p w14:paraId="29A99BA9" w14:textId="47E7D007" w:rsidR="00E95E2F" w:rsidRPr="009A4012" w:rsidRDefault="00CB3D72" w:rsidP="00F71341">
      <w:pPr>
        <w:spacing w:after="240" w:line="360" w:lineRule="auto"/>
        <w:rPr>
          <w:rFonts w:cstheme="minorHAnsi"/>
        </w:rPr>
      </w:pPr>
      <w:r w:rsidRPr="009A4012">
        <w:rPr>
          <w:rFonts w:cstheme="minorHAnsi"/>
        </w:rPr>
        <w:t xml:space="preserve">One hundred </w:t>
      </w:r>
      <w:r w:rsidR="39BF4976" w:rsidRPr="009A4012">
        <w:rPr>
          <w:rFonts w:cstheme="minorHAnsi"/>
        </w:rPr>
        <w:t xml:space="preserve">and </w:t>
      </w:r>
      <w:r w:rsidRPr="009A4012">
        <w:rPr>
          <w:rFonts w:cstheme="minorHAnsi"/>
        </w:rPr>
        <w:t>nine</w:t>
      </w:r>
      <w:r w:rsidR="00F47AB9" w:rsidRPr="009A4012">
        <w:rPr>
          <w:rFonts w:cstheme="minorHAnsi"/>
        </w:rPr>
        <w:t xml:space="preserve"> </w:t>
      </w:r>
      <w:r w:rsidR="004F0246" w:rsidRPr="009A4012">
        <w:rPr>
          <w:rFonts w:cstheme="minorHAnsi"/>
        </w:rPr>
        <w:t>clinicians completed the survey</w:t>
      </w:r>
      <w:r w:rsidR="00F12EE8" w:rsidRPr="009A4012">
        <w:rPr>
          <w:rFonts w:cstheme="minorHAnsi"/>
        </w:rPr>
        <w:t xml:space="preserve">: </w:t>
      </w:r>
    </w:p>
    <w:p w14:paraId="624A2619" w14:textId="7DD934C2" w:rsidR="001D60CB" w:rsidRPr="009A4012" w:rsidRDefault="001D60CB" w:rsidP="007229B9">
      <w:pPr>
        <w:pStyle w:val="ListParagraph"/>
        <w:numPr>
          <w:ilvl w:val="0"/>
          <w:numId w:val="130"/>
        </w:numPr>
        <w:spacing w:after="240" w:line="360" w:lineRule="auto"/>
        <w:rPr>
          <w:rFonts w:cstheme="minorHAnsi"/>
        </w:rPr>
      </w:pPr>
      <w:r w:rsidRPr="009A4012">
        <w:rPr>
          <w:rFonts w:cstheme="minorHAnsi"/>
        </w:rPr>
        <w:t>75 paediatric surgeons (68.8%</w:t>
      </w:r>
      <w:r w:rsidR="00EE34D5" w:rsidRPr="009A4012">
        <w:rPr>
          <w:rFonts w:cstheme="minorHAnsi"/>
        </w:rPr>
        <w:t xml:space="preserve"> of respondents</w:t>
      </w:r>
      <w:r w:rsidR="003D45A2" w:rsidRPr="009A4012">
        <w:rPr>
          <w:rFonts w:cstheme="minorHAnsi"/>
        </w:rPr>
        <w:t>):</w:t>
      </w:r>
      <w:r w:rsidRPr="009A4012">
        <w:rPr>
          <w:rFonts w:cstheme="minorHAnsi"/>
        </w:rPr>
        <w:t xml:space="preserve"> 71 </w:t>
      </w:r>
      <w:r w:rsidR="007229B9" w:rsidRPr="009A4012">
        <w:rPr>
          <w:rFonts w:cstheme="minorHAnsi"/>
        </w:rPr>
        <w:t>Consultant</w:t>
      </w:r>
      <w:r w:rsidRPr="009A4012">
        <w:rPr>
          <w:rFonts w:cstheme="minorHAnsi"/>
        </w:rPr>
        <w:t xml:space="preserve"> Paediatric surge</w:t>
      </w:r>
      <w:r w:rsidR="007229B9" w:rsidRPr="009A4012">
        <w:rPr>
          <w:rFonts w:cstheme="minorHAnsi"/>
        </w:rPr>
        <w:t xml:space="preserve">ons (65.1%) and 4 (3.7%) </w:t>
      </w:r>
      <w:r w:rsidR="00E6587C" w:rsidRPr="009A4012">
        <w:rPr>
          <w:rFonts w:cstheme="minorHAnsi"/>
        </w:rPr>
        <w:t xml:space="preserve">resident </w:t>
      </w:r>
      <w:r w:rsidR="007229B9" w:rsidRPr="009A4012">
        <w:rPr>
          <w:rFonts w:cstheme="minorHAnsi"/>
        </w:rPr>
        <w:t xml:space="preserve">paediatric surgeons. </w:t>
      </w:r>
    </w:p>
    <w:p w14:paraId="47BBB023" w14:textId="1715A088" w:rsidR="00EE34D5" w:rsidRPr="009A4012" w:rsidRDefault="00EE34D5" w:rsidP="007229B9">
      <w:pPr>
        <w:pStyle w:val="ListParagraph"/>
        <w:numPr>
          <w:ilvl w:val="0"/>
          <w:numId w:val="130"/>
        </w:numPr>
        <w:spacing w:after="240" w:line="360" w:lineRule="auto"/>
        <w:rPr>
          <w:rFonts w:cstheme="minorHAnsi"/>
        </w:rPr>
      </w:pPr>
      <w:r w:rsidRPr="009A4012">
        <w:rPr>
          <w:rFonts w:cstheme="minorHAnsi"/>
        </w:rPr>
        <w:t>24 Consultant Neonatologists (22.0%)</w:t>
      </w:r>
    </w:p>
    <w:p w14:paraId="579125E1" w14:textId="49329CC6" w:rsidR="00EE34D5" w:rsidRPr="009A4012" w:rsidRDefault="00EE34D5" w:rsidP="007229B9">
      <w:pPr>
        <w:pStyle w:val="ListParagraph"/>
        <w:numPr>
          <w:ilvl w:val="0"/>
          <w:numId w:val="130"/>
        </w:numPr>
        <w:spacing w:after="240" w:line="360" w:lineRule="auto"/>
        <w:rPr>
          <w:rFonts w:cstheme="minorHAnsi"/>
        </w:rPr>
      </w:pPr>
      <w:r w:rsidRPr="009A4012">
        <w:rPr>
          <w:rFonts w:cstheme="minorHAnsi"/>
        </w:rPr>
        <w:t xml:space="preserve">7 </w:t>
      </w:r>
      <w:r w:rsidRPr="009A4012">
        <w:rPr>
          <w:rFonts w:eastAsia="Times New Roman" w:cstheme="minorHAnsi"/>
          <w:color w:val="000000"/>
          <w:kern w:val="0"/>
          <w:szCs w:val="24"/>
          <w:lang w:eastAsia="en-GB"/>
          <w14:ligatures w14:val="none"/>
        </w:rPr>
        <w:t>Neonatal Surgical Specialist Nurses (6.4%)</w:t>
      </w:r>
    </w:p>
    <w:p w14:paraId="06E1C238" w14:textId="028450C9" w:rsidR="00E95E2F" w:rsidRPr="009A4012" w:rsidRDefault="00EE34D5" w:rsidP="00AC622D">
      <w:pPr>
        <w:pStyle w:val="ListParagraph"/>
        <w:numPr>
          <w:ilvl w:val="0"/>
          <w:numId w:val="130"/>
        </w:numPr>
        <w:spacing w:after="240" w:line="360" w:lineRule="auto"/>
        <w:rPr>
          <w:rFonts w:cstheme="minorHAnsi"/>
        </w:rPr>
      </w:pPr>
      <w:r w:rsidRPr="009A4012">
        <w:rPr>
          <w:rFonts w:eastAsia="Times New Roman" w:cstheme="minorHAnsi"/>
          <w:color w:val="000000"/>
          <w:kern w:val="0"/>
          <w:szCs w:val="24"/>
          <w:lang w:eastAsia="en-GB"/>
          <w14:ligatures w14:val="none"/>
        </w:rPr>
        <w:t>3 Neonatal/Paediatric Dietitians (2.8.%)</w:t>
      </w:r>
    </w:p>
    <w:p w14:paraId="55E7CEBD" w14:textId="5CA99F02" w:rsidR="00875925" w:rsidRPr="009A4012" w:rsidRDefault="003F6370" w:rsidP="00AC622D">
      <w:pPr>
        <w:spacing w:after="240" w:line="360" w:lineRule="auto"/>
        <w:rPr>
          <w:rFonts w:cstheme="minorHAnsi"/>
        </w:rPr>
      </w:pPr>
      <w:r w:rsidRPr="009A4012">
        <w:rPr>
          <w:rFonts w:cstheme="minorHAnsi"/>
        </w:rPr>
        <w:t>At least on</w:t>
      </w:r>
      <w:r w:rsidR="00427049" w:rsidRPr="009A4012">
        <w:rPr>
          <w:rFonts w:cstheme="minorHAnsi"/>
        </w:rPr>
        <w:t>e</w:t>
      </w:r>
      <w:r w:rsidRPr="009A4012">
        <w:rPr>
          <w:rFonts w:cstheme="minorHAnsi"/>
        </w:rPr>
        <w:t xml:space="preserve"> response was</w:t>
      </w:r>
      <w:r w:rsidR="00F47AB9" w:rsidRPr="009A4012">
        <w:rPr>
          <w:rFonts w:cstheme="minorHAnsi"/>
        </w:rPr>
        <w:t xml:space="preserve"> received from</w:t>
      </w:r>
      <w:r w:rsidR="00AE3B2B" w:rsidRPr="009A4012">
        <w:rPr>
          <w:rFonts w:cstheme="minorHAnsi"/>
        </w:rPr>
        <w:t xml:space="preserve"> </w:t>
      </w:r>
      <w:r w:rsidR="00CB3D72" w:rsidRPr="009A4012">
        <w:rPr>
          <w:rFonts w:cstheme="minorHAnsi"/>
        </w:rPr>
        <w:t>all 25 UK neonatal surgical units</w:t>
      </w:r>
      <w:r w:rsidR="29B6D54E" w:rsidRPr="009A4012">
        <w:rPr>
          <w:rFonts w:cstheme="minorHAnsi"/>
        </w:rPr>
        <w:t xml:space="preserve"> that treat </w:t>
      </w:r>
      <w:r w:rsidR="00207DFF" w:rsidRPr="009A4012">
        <w:rPr>
          <w:rFonts w:cstheme="minorHAnsi"/>
        </w:rPr>
        <w:t xml:space="preserve">infants </w:t>
      </w:r>
      <w:r w:rsidR="29B6D54E" w:rsidRPr="009A4012">
        <w:rPr>
          <w:rFonts w:cstheme="minorHAnsi"/>
        </w:rPr>
        <w:t>with CDO</w:t>
      </w:r>
      <w:r w:rsidRPr="009A4012">
        <w:rPr>
          <w:rFonts w:cstheme="minorHAnsi"/>
        </w:rPr>
        <w:t xml:space="preserve"> (</w:t>
      </w:r>
      <w:r w:rsidR="00EF6559" w:rsidRPr="009A4012">
        <w:rPr>
          <w:rFonts w:cstheme="minorHAnsi"/>
        </w:rPr>
        <w:t>supplementary data</w:t>
      </w:r>
      <w:r w:rsidR="00BE00EB" w:rsidRPr="009A4012">
        <w:rPr>
          <w:rFonts w:cstheme="minorHAnsi"/>
        </w:rPr>
        <w:t xml:space="preserve"> </w:t>
      </w:r>
      <w:r w:rsidR="00293053" w:rsidRPr="009A4012">
        <w:rPr>
          <w:rFonts w:cstheme="minorHAnsi"/>
        </w:rPr>
        <w:t>2</w:t>
      </w:r>
      <w:r w:rsidR="00800C3E" w:rsidRPr="009A4012">
        <w:rPr>
          <w:rFonts w:cstheme="minorHAnsi"/>
        </w:rPr>
        <w:t>).</w:t>
      </w:r>
      <w:bookmarkStart w:id="1" w:name="_Hlk167718163"/>
      <w:r w:rsidR="00854A09" w:rsidRPr="009A4012">
        <w:rPr>
          <w:rFonts w:cstheme="minorHAnsi"/>
        </w:rPr>
        <w:t xml:space="preserve"> Responses from surgeons were received from 22/25 centres</w:t>
      </w:r>
      <w:r w:rsidR="00E90BEF" w:rsidRPr="009A4012">
        <w:rPr>
          <w:rFonts w:cstheme="minorHAnsi"/>
        </w:rPr>
        <w:t xml:space="preserve">, and from neonatologists from 16/25 centres. </w:t>
      </w:r>
    </w:p>
    <w:bookmarkEnd w:id="1"/>
    <w:p w14:paraId="65D4027E" w14:textId="0D566668" w:rsidR="008E4ACA" w:rsidRPr="009A4012" w:rsidRDefault="005D0B8F" w:rsidP="00F71341">
      <w:pPr>
        <w:spacing w:after="240" w:line="360" w:lineRule="auto"/>
        <w:rPr>
          <w:rFonts w:cstheme="minorHAnsi"/>
        </w:rPr>
      </w:pPr>
      <w:r w:rsidRPr="009A4012">
        <w:rPr>
          <w:rFonts w:cstheme="minorHAnsi"/>
        </w:rPr>
        <w:lastRenderedPageBreak/>
        <w:t>Most respondents</w:t>
      </w:r>
      <w:r w:rsidR="009647F4" w:rsidRPr="009A4012">
        <w:rPr>
          <w:rFonts w:cstheme="minorHAnsi"/>
        </w:rPr>
        <w:t xml:space="preserve"> (</w:t>
      </w:r>
      <w:r w:rsidR="00CE3B46" w:rsidRPr="009A4012">
        <w:rPr>
          <w:rFonts w:cstheme="minorHAnsi"/>
        </w:rPr>
        <w:t>75</w:t>
      </w:r>
      <w:r w:rsidR="009647F4" w:rsidRPr="009A4012">
        <w:rPr>
          <w:rFonts w:cstheme="minorHAnsi"/>
        </w:rPr>
        <w:t>%</w:t>
      </w:r>
      <w:r w:rsidR="008A4E18" w:rsidRPr="009A4012">
        <w:rPr>
          <w:rFonts w:cstheme="minorHAnsi"/>
        </w:rPr>
        <w:t>, n = 82/109</w:t>
      </w:r>
      <w:r w:rsidR="009647F4" w:rsidRPr="009A4012">
        <w:rPr>
          <w:rFonts w:cstheme="minorHAnsi"/>
        </w:rPr>
        <w:t>)</w:t>
      </w:r>
      <w:r w:rsidRPr="009A4012">
        <w:rPr>
          <w:rFonts w:cstheme="minorHAnsi"/>
        </w:rPr>
        <w:t xml:space="preserve"> </w:t>
      </w:r>
      <w:r w:rsidR="00CE79AF" w:rsidRPr="009A4012">
        <w:rPr>
          <w:rFonts w:cstheme="minorHAnsi"/>
        </w:rPr>
        <w:t xml:space="preserve">reported working </w:t>
      </w:r>
      <w:r w:rsidRPr="009A4012">
        <w:rPr>
          <w:rFonts w:cstheme="minorHAnsi"/>
        </w:rPr>
        <w:t xml:space="preserve">in units </w:t>
      </w:r>
      <w:r w:rsidR="00D316D3" w:rsidRPr="009A4012">
        <w:rPr>
          <w:rFonts w:cstheme="minorHAnsi"/>
        </w:rPr>
        <w:t>with</w:t>
      </w:r>
      <w:r w:rsidR="0070713F" w:rsidRPr="009A4012">
        <w:rPr>
          <w:rFonts w:cstheme="minorHAnsi"/>
        </w:rPr>
        <w:t xml:space="preserve"> </w:t>
      </w:r>
      <w:r w:rsidR="00D25C7A" w:rsidRPr="009A4012">
        <w:rPr>
          <w:rFonts w:cstheme="minorHAnsi"/>
        </w:rPr>
        <w:t xml:space="preserve">no </w:t>
      </w:r>
      <w:r w:rsidRPr="009A4012">
        <w:rPr>
          <w:rFonts w:cstheme="minorHAnsi"/>
        </w:rPr>
        <w:t>guidelines or protocols for</w:t>
      </w:r>
      <w:r w:rsidR="008E4ACA" w:rsidRPr="009A4012">
        <w:rPr>
          <w:rFonts w:cstheme="minorHAnsi"/>
        </w:rPr>
        <w:t xml:space="preserve"> nutritional management </w:t>
      </w:r>
      <w:r w:rsidRPr="009A4012">
        <w:rPr>
          <w:rFonts w:cstheme="minorHAnsi"/>
        </w:rPr>
        <w:t>related to</w:t>
      </w:r>
      <w:r w:rsidR="008E4ACA" w:rsidRPr="009A4012">
        <w:rPr>
          <w:rFonts w:cstheme="minorHAnsi"/>
        </w:rPr>
        <w:t xml:space="preserve"> TATs and/or PN</w:t>
      </w:r>
      <w:r w:rsidR="009647F4" w:rsidRPr="009A4012">
        <w:rPr>
          <w:rFonts w:cstheme="minorHAnsi"/>
        </w:rPr>
        <w:t xml:space="preserve">, </w:t>
      </w:r>
      <w:r w:rsidR="00D25C7A" w:rsidRPr="009A4012">
        <w:rPr>
          <w:rFonts w:cstheme="minorHAnsi"/>
        </w:rPr>
        <w:t xml:space="preserve">compared to </w:t>
      </w:r>
      <w:r w:rsidR="00CE3B46" w:rsidRPr="009A4012">
        <w:rPr>
          <w:rFonts w:cstheme="minorHAnsi"/>
        </w:rPr>
        <w:t>8</w:t>
      </w:r>
      <w:r w:rsidR="008E4ACA" w:rsidRPr="009A4012">
        <w:rPr>
          <w:rFonts w:cstheme="minorHAnsi"/>
        </w:rPr>
        <w:t xml:space="preserve">% </w:t>
      </w:r>
      <w:r w:rsidR="008A4E18" w:rsidRPr="009A4012">
        <w:rPr>
          <w:rFonts w:cstheme="minorHAnsi"/>
        </w:rPr>
        <w:t>(</w:t>
      </w:r>
      <w:r w:rsidR="00B40CDE" w:rsidRPr="009A4012">
        <w:rPr>
          <w:rFonts w:cstheme="minorHAnsi"/>
        </w:rPr>
        <w:t xml:space="preserve">n = 9/109) </w:t>
      </w:r>
      <w:r w:rsidR="00796B1A" w:rsidRPr="009A4012">
        <w:rPr>
          <w:rFonts w:cstheme="minorHAnsi"/>
        </w:rPr>
        <w:t xml:space="preserve">who </w:t>
      </w:r>
      <w:r w:rsidR="00D26D69" w:rsidRPr="009A4012">
        <w:rPr>
          <w:rFonts w:cstheme="minorHAnsi"/>
        </w:rPr>
        <w:t>did</w:t>
      </w:r>
      <w:r w:rsidR="008E4ACA" w:rsidRPr="009A4012">
        <w:rPr>
          <w:rFonts w:cstheme="minorHAnsi"/>
        </w:rPr>
        <w:t>.</w:t>
      </w:r>
      <w:r w:rsidR="009647F4" w:rsidRPr="009A4012">
        <w:rPr>
          <w:rFonts w:cstheme="minorHAnsi"/>
        </w:rPr>
        <w:t xml:space="preserve"> </w:t>
      </w:r>
      <w:r w:rsidR="00CE3B46" w:rsidRPr="009A4012">
        <w:rPr>
          <w:rFonts w:cstheme="minorHAnsi"/>
        </w:rPr>
        <w:t>17</w:t>
      </w:r>
      <w:r w:rsidR="008E4ACA" w:rsidRPr="009A4012">
        <w:rPr>
          <w:rFonts w:cstheme="minorHAnsi"/>
        </w:rPr>
        <w:t xml:space="preserve">% </w:t>
      </w:r>
      <w:r w:rsidR="00B40CDE" w:rsidRPr="009A4012">
        <w:rPr>
          <w:rFonts w:cstheme="minorHAnsi"/>
        </w:rPr>
        <w:t>(</w:t>
      </w:r>
      <w:r w:rsidR="00CA1251" w:rsidRPr="009A4012">
        <w:rPr>
          <w:rFonts w:cstheme="minorHAnsi"/>
        </w:rPr>
        <w:t>n</w:t>
      </w:r>
      <w:r w:rsidR="000C2213" w:rsidRPr="009A4012">
        <w:rPr>
          <w:rFonts w:cstheme="minorHAnsi"/>
        </w:rPr>
        <w:t xml:space="preserve"> </w:t>
      </w:r>
      <w:r w:rsidR="00CA1251" w:rsidRPr="009A4012">
        <w:rPr>
          <w:rFonts w:cstheme="minorHAnsi"/>
        </w:rPr>
        <w:t xml:space="preserve">= </w:t>
      </w:r>
      <w:r w:rsidR="00B40CDE" w:rsidRPr="009A4012">
        <w:rPr>
          <w:rFonts w:cstheme="minorHAnsi"/>
        </w:rPr>
        <w:t xml:space="preserve">18/109) </w:t>
      </w:r>
      <w:r w:rsidR="00D26D69" w:rsidRPr="009A4012">
        <w:rPr>
          <w:rFonts w:cstheme="minorHAnsi"/>
        </w:rPr>
        <w:t xml:space="preserve">were </w:t>
      </w:r>
      <w:r w:rsidR="008E4ACA" w:rsidRPr="009A4012">
        <w:rPr>
          <w:rFonts w:cstheme="minorHAnsi"/>
        </w:rPr>
        <w:t>unsure if their unit ha</w:t>
      </w:r>
      <w:r w:rsidR="00D316D3" w:rsidRPr="009A4012">
        <w:rPr>
          <w:rFonts w:cstheme="minorHAnsi"/>
        </w:rPr>
        <w:t>d</w:t>
      </w:r>
      <w:r w:rsidR="008E4ACA" w:rsidRPr="009A4012">
        <w:rPr>
          <w:rFonts w:cstheme="minorHAnsi"/>
        </w:rPr>
        <w:t xml:space="preserve"> a guideline or protocol.</w:t>
      </w:r>
      <w:r w:rsidR="000F4781" w:rsidRPr="009A4012">
        <w:rPr>
          <w:rFonts w:cstheme="minorHAnsi"/>
        </w:rPr>
        <w:t xml:space="preserve"> Awareness of these guidelines was similar amongst neonatologists and surgeons:</w:t>
      </w:r>
      <w:r w:rsidR="008E4ACA" w:rsidRPr="009A4012">
        <w:rPr>
          <w:rFonts w:cstheme="minorHAnsi"/>
        </w:rPr>
        <w:t xml:space="preserve"> </w:t>
      </w:r>
      <w:r w:rsidR="009819AC" w:rsidRPr="009A4012">
        <w:rPr>
          <w:rFonts w:cstheme="minorHAnsi"/>
        </w:rPr>
        <w:t xml:space="preserve">5/75 </w:t>
      </w:r>
      <w:r w:rsidR="002801B8" w:rsidRPr="009A4012">
        <w:rPr>
          <w:rFonts w:cstheme="minorHAnsi"/>
        </w:rPr>
        <w:t xml:space="preserve">(7%) of </w:t>
      </w:r>
      <w:r w:rsidR="009819AC" w:rsidRPr="009A4012">
        <w:rPr>
          <w:rFonts w:cstheme="minorHAnsi"/>
        </w:rPr>
        <w:t xml:space="preserve">surgeons </w:t>
      </w:r>
      <w:r w:rsidR="002801B8" w:rsidRPr="009A4012">
        <w:rPr>
          <w:rFonts w:cstheme="minorHAnsi"/>
        </w:rPr>
        <w:t xml:space="preserve">and 2/24 neontologists (8%) </w:t>
      </w:r>
      <w:r w:rsidR="009819AC" w:rsidRPr="009A4012">
        <w:rPr>
          <w:rFonts w:cstheme="minorHAnsi"/>
        </w:rPr>
        <w:t xml:space="preserve">reported </w:t>
      </w:r>
      <w:r w:rsidR="000F4781" w:rsidRPr="009A4012">
        <w:rPr>
          <w:rFonts w:cstheme="minorHAnsi"/>
        </w:rPr>
        <w:t xml:space="preserve">working in a </w:t>
      </w:r>
      <w:r w:rsidR="007F75DA" w:rsidRPr="009A4012">
        <w:rPr>
          <w:rFonts w:cstheme="minorHAnsi"/>
        </w:rPr>
        <w:t>unit with such a protocol/guideline</w:t>
      </w:r>
      <w:r w:rsidR="00890D5B" w:rsidRPr="009A4012">
        <w:rPr>
          <w:rFonts w:cstheme="minorHAnsi"/>
        </w:rPr>
        <w:t xml:space="preserve">. 54/75 (72%) of surgeons </w:t>
      </w:r>
      <w:r w:rsidR="00DB5E04" w:rsidRPr="009A4012">
        <w:rPr>
          <w:rFonts w:cstheme="minorHAnsi"/>
        </w:rPr>
        <w:t>responded</w:t>
      </w:r>
      <w:r w:rsidR="00890D5B" w:rsidRPr="009A4012">
        <w:rPr>
          <w:rFonts w:cstheme="minorHAnsi"/>
        </w:rPr>
        <w:t xml:space="preserve"> ‘no’ to this question, whereas </w:t>
      </w:r>
      <w:r w:rsidR="00EA55D8" w:rsidRPr="009A4012">
        <w:rPr>
          <w:rFonts w:cstheme="minorHAnsi"/>
        </w:rPr>
        <w:t>16/75 (21%) were unsure; 20/24 neonatologists (83%)</w:t>
      </w:r>
      <w:r w:rsidR="00DB5E04" w:rsidRPr="009A4012">
        <w:rPr>
          <w:rFonts w:cstheme="minorHAnsi"/>
        </w:rPr>
        <w:t xml:space="preserve"> responded ‘no,’ 2/24 (8%) were unsure.</w:t>
      </w:r>
      <w:r w:rsidR="007F75DA" w:rsidRPr="009A4012">
        <w:rPr>
          <w:rFonts w:cstheme="minorHAnsi"/>
        </w:rPr>
        <w:t xml:space="preserve"> </w:t>
      </w:r>
      <w:r w:rsidR="00C92C57" w:rsidRPr="009A4012">
        <w:rPr>
          <w:rFonts w:cstheme="minorHAnsi"/>
        </w:rPr>
        <w:t xml:space="preserve">However, some respondents were seemingly unaware of guidelines in their unit: </w:t>
      </w:r>
      <w:r w:rsidR="00922320" w:rsidRPr="009A4012">
        <w:rPr>
          <w:rFonts w:cstheme="minorHAnsi"/>
        </w:rPr>
        <w:t xml:space="preserve">respondents from 5 units reported having a guideline or protocol, but </w:t>
      </w:r>
      <w:r w:rsidR="00702174" w:rsidRPr="009A4012">
        <w:rPr>
          <w:rFonts w:cstheme="minorHAnsi"/>
        </w:rPr>
        <w:t xml:space="preserve">other respondents from the same </w:t>
      </w:r>
      <w:r w:rsidR="00AD12AD" w:rsidRPr="009A4012">
        <w:rPr>
          <w:rFonts w:cstheme="minorHAnsi"/>
        </w:rPr>
        <w:t xml:space="preserve">5 units </w:t>
      </w:r>
      <w:r w:rsidR="00664CB5" w:rsidRPr="009A4012">
        <w:rPr>
          <w:rFonts w:cstheme="minorHAnsi"/>
        </w:rPr>
        <w:t xml:space="preserve">reported that their unit did not have a guideline or protocol. </w:t>
      </w:r>
      <w:r w:rsidR="00A944EC" w:rsidRPr="009A4012">
        <w:rPr>
          <w:rFonts w:cstheme="minorHAnsi"/>
        </w:rPr>
        <w:t xml:space="preserve"> </w:t>
      </w:r>
    </w:p>
    <w:p w14:paraId="2DB134D4" w14:textId="40326BB3" w:rsidR="000B3D9A" w:rsidRPr="009A4012" w:rsidRDefault="000413CC" w:rsidP="00F71341">
      <w:pPr>
        <w:spacing w:after="240" w:line="360" w:lineRule="auto"/>
        <w:rPr>
          <w:rFonts w:cstheme="minorHAnsi"/>
        </w:rPr>
      </w:pPr>
      <w:r w:rsidRPr="009A4012">
        <w:rPr>
          <w:rFonts w:cstheme="minorHAnsi"/>
        </w:rPr>
        <w:t xml:space="preserve">The decision to use a TAT </w:t>
      </w:r>
      <w:r w:rsidR="00D26D69" w:rsidRPr="009A4012">
        <w:rPr>
          <w:rFonts w:cstheme="minorHAnsi"/>
        </w:rPr>
        <w:t xml:space="preserve">was </w:t>
      </w:r>
      <w:r w:rsidRPr="009A4012">
        <w:rPr>
          <w:rFonts w:cstheme="minorHAnsi"/>
        </w:rPr>
        <w:t xml:space="preserve">almost always </w:t>
      </w:r>
      <w:r w:rsidR="0070477C" w:rsidRPr="009A4012">
        <w:rPr>
          <w:rFonts w:cstheme="minorHAnsi"/>
        </w:rPr>
        <w:t>surgeon-led:</w:t>
      </w:r>
    </w:p>
    <w:p w14:paraId="049F7D39" w14:textId="63C24B7F" w:rsidR="000B3D9A" w:rsidRPr="009A4012" w:rsidRDefault="006850BE" w:rsidP="00F71341">
      <w:pPr>
        <w:pStyle w:val="ListParagraph"/>
        <w:numPr>
          <w:ilvl w:val="0"/>
          <w:numId w:val="5"/>
        </w:numPr>
        <w:spacing w:after="240" w:line="360" w:lineRule="auto"/>
        <w:rPr>
          <w:rFonts w:cstheme="minorHAnsi"/>
        </w:rPr>
      </w:pPr>
      <w:r w:rsidRPr="009A4012">
        <w:rPr>
          <w:rFonts w:cstheme="minorHAnsi"/>
        </w:rPr>
        <w:t>88</w:t>
      </w:r>
      <w:r w:rsidR="00C31BC8" w:rsidRPr="009A4012">
        <w:rPr>
          <w:rFonts w:cstheme="minorHAnsi"/>
        </w:rPr>
        <w:t>%</w:t>
      </w:r>
      <w:r w:rsidR="000413CC" w:rsidRPr="009A4012">
        <w:rPr>
          <w:rFonts w:cstheme="minorHAnsi"/>
        </w:rPr>
        <w:t xml:space="preserve"> </w:t>
      </w:r>
      <w:r w:rsidR="00CA1251" w:rsidRPr="009A4012">
        <w:rPr>
          <w:rFonts w:cstheme="minorHAnsi"/>
        </w:rPr>
        <w:t>(</w:t>
      </w:r>
      <w:r w:rsidR="000C2213" w:rsidRPr="009A4012">
        <w:rPr>
          <w:rFonts w:cstheme="minorHAnsi"/>
        </w:rPr>
        <w:t xml:space="preserve">n = 96/109) </w:t>
      </w:r>
      <w:r w:rsidR="000413CC" w:rsidRPr="009A4012">
        <w:rPr>
          <w:rFonts w:cstheme="minorHAnsi"/>
        </w:rPr>
        <w:t>of respondents</w:t>
      </w:r>
      <w:r w:rsidR="00C31BC8" w:rsidRPr="009A4012">
        <w:rPr>
          <w:rFonts w:cstheme="minorHAnsi"/>
        </w:rPr>
        <w:t xml:space="preserve"> </w:t>
      </w:r>
      <w:r w:rsidR="000B3D9A" w:rsidRPr="009A4012">
        <w:rPr>
          <w:rFonts w:cstheme="minorHAnsi"/>
        </w:rPr>
        <w:t>stated</w:t>
      </w:r>
      <w:r w:rsidR="000059B6" w:rsidRPr="009A4012">
        <w:rPr>
          <w:rFonts w:cstheme="minorHAnsi"/>
        </w:rPr>
        <w:t xml:space="preserve"> </w:t>
      </w:r>
      <w:r w:rsidRPr="009A4012">
        <w:rPr>
          <w:rFonts w:cstheme="minorHAnsi"/>
        </w:rPr>
        <w:t xml:space="preserve">the </w:t>
      </w:r>
      <w:r w:rsidR="000413CC" w:rsidRPr="009A4012">
        <w:rPr>
          <w:rFonts w:cstheme="minorHAnsi"/>
        </w:rPr>
        <w:t>decision</w:t>
      </w:r>
      <w:r w:rsidRPr="009A4012">
        <w:rPr>
          <w:rFonts w:cstheme="minorHAnsi"/>
        </w:rPr>
        <w:t xml:space="preserve"> to use a TAT</w:t>
      </w:r>
      <w:r w:rsidR="00C31BC8" w:rsidRPr="009A4012">
        <w:rPr>
          <w:rFonts w:cstheme="minorHAnsi"/>
        </w:rPr>
        <w:t xml:space="preserve"> </w:t>
      </w:r>
      <w:r w:rsidR="00BA3D3C" w:rsidRPr="009A4012">
        <w:rPr>
          <w:rFonts w:cstheme="minorHAnsi"/>
        </w:rPr>
        <w:t xml:space="preserve">was </w:t>
      </w:r>
      <w:r w:rsidR="000E5795" w:rsidRPr="009A4012">
        <w:rPr>
          <w:rFonts w:cstheme="minorHAnsi"/>
        </w:rPr>
        <w:t>made exclusively</w:t>
      </w:r>
      <w:r w:rsidR="00C31BC8" w:rsidRPr="009A4012">
        <w:rPr>
          <w:rFonts w:cstheme="minorHAnsi"/>
        </w:rPr>
        <w:t xml:space="preserve"> by surgeon</w:t>
      </w:r>
      <w:r w:rsidR="000B3D9A" w:rsidRPr="009A4012">
        <w:rPr>
          <w:rFonts w:cstheme="minorHAnsi"/>
        </w:rPr>
        <w:t>s</w:t>
      </w:r>
      <w:r w:rsidR="00BF21CB" w:rsidRPr="009A4012">
        <w:rPr>
          <w:rFonts w:cstheme="minorHAnsi"/>
        </w:rPr>
        <w:t xml:space="preserve"> before or during surgery</w:t>
      </w:r>
      <w:r w:rsidR="000B3D9A" w:rsidRPr="009A4012">
        <w:rPr>
          <w:rFonts w:cstheme="minorHAnsi"/>
        </w:rPr>
        <w:t>.</w:t>
      </w:r>
    </w:p>
    <w:p w14:paraId="2DB991C5" w14:textId="745D746C" w:rsidR="000B3D9A" w:rsidRPr="009A4012" w:rsidRDefault="00122A96" w:rsidP="00F71341">
      <w:pPr>
        <w:pStyle w:val="ListParagraph"/>
        <w:numPr>
          <w:ilvl w:val="0"/>
          <w:numId w:val="5"/>
        </w:numPr>
        <w:spacing w:after="240" w:line="360" w:lineRule="auto"/>
        <w:rPr>
          <w:rFonts w:cstheme="minorHAnsi"/>
        </w:rPr>
      </w:pPr>
      <w:r w:rsidRPr="009A4012">
        <w:rPr>
          <w:rFonts w:cstheme="minorHAnsi"/>
        </w:rPr>
        <w:t xml:space="preserve">3% </w:t>
      </w:r>
      <w:r w:rsidR="000C2213" w:rsidRPr="009A4012">
        <w:rPr>
          <w:rFonts w:cstheme="minorHAnsi"/>
        </w:rPr>
        <w:t xml:space="preserve">(n = 3/109) </w:t>
      </w:r>
      <w:r w:rsidR="00C07391" w:rsidRPr="009A4012">
        <w:rPr>
          <w:rFonts w:cstheme="minorHAnsi"/>
        </w:rPr>
        <w:t>stated</w:t>
      </w:r>
      <w:r w:rsidR="00B45982" w:rsidRPr="009A4012">
        <w:rPr>
          <w:rFonts w:cstheme="minorHAnsi"/>
        </w:rPr>
        <w:t xml:space="preserve"> there </w:t>
      </w:r>
      <w:r w:rsidR="00D26D69" w:rsidRPr="009A4012">
        <w:rPr>
          <w:rFonts w:cstheme="minorHAnsi"/>
        </w:rPr>
        <w:t xml:space="preserve">was </w:t>
      </w:r>
      <w:r w:rsidRPr="009A4012">
        <w:rPr>
          <w:rFonts w:cstheme="minorHAnsi"/>
        </w:rPr>
        <w:t>joint decision-making between surgeons and neonatologists</w:t>
      </w:r>
      <w:r w:rsidR="000B3D9A" w:rsidRPr="009A4012">
        <w:rPr>
          <w:rFonts w:cstheme="minorHAnsi"/>
        </w:rPr>
        <w:t>.</w:t>
      </w:r>
    </w:p>
    <w:p w14:paraId="7C75B61F" w14:textId="2FD74564" w:rsidR="00C31BC8" w:rsidRPr="009A4012" w:rsidRDefault="006850BE" w:rsidP="00F71341">
      <w:pPr>
        <w:pStyle w:val="ListParagraph"/>
        <w:numPr>
          <w:ilvl w:val="0"/>
          <w:numId w:val="5"/>
        </w:numPr>
        <w:spacing w:after="240" w:line="360" w:lineRule="auto"/>
        <w:rPr>
          <w:rFonts w:cstheme="minorHAnsi"/>
        </w:rPr>
      </w:pPr>
      <w:r w:rsidRPr="009A4012">
        <w:rPr>
          <w:rFonts w:cstheme="minorHAnsi"/>
        </w:rPr>
        <w:t>9</w:t>
      </w:r>
      <w:r w:rsidR="00872CBF" w:rsidRPr="009A4012">
        <w:rPr>
          <w:rFonts w:cstheme="minorHAnsi"/>
        </w:rPr>
        <w:t xml:space="preserve">% </w:t>
      </w:r>
      <w:r w:rsidR="000C2213" w:rsidRPr="009A4012">
        <w:rPr>
          <w:rFonts w:cstheme="minorHAnsi"/>
        </w:rPr>
        <w:t xml:space="preserve">(n = 10/109) </w:t>
      </w:r>
      <w:r w:rsidR="00D26D69" w:rsidRPr="009A4012">
        <w:rPr>
          <w:rFonts w:cstheme="minorHAnsi"/>
        </w:rPr>
        <w:t xml:space="preserve">answered </w:t>
      </w:r>
      <w:r w:rsidR="000D5E50" w:rsidRPr="009A4012">
        <w:rPr>
          <w:rFonts w:cstheme="minorHAnsi"/>
        </w:rPr>
        <w:t>‘</w:t>
      </w:r>
      <w:r w:rsidR="00872CBF" w:rsidRPr="009A4012">
        <w:rPr>
          <w:rFonts w:cstheme="minorHAnsi"/>
        </w:rPr>
        <w:t>other,</w:t>
      </w:r>
      <w:r w:rsidR="000D5E50" w:rsidRPr="009A4012">
        <w:rPr>
          <w:rFonts w:cstheme="minorHAnsi"/>
        </w:rPr>
        <w:t>’</w:t>
      </w:r>
      <w:r w:rsidR="00872CBF" w:rsidRPr="009A4012">
        <w:rPr>
          <w:rFonts w:cstheme="minorHAnsi"/>
        </w:rPr>
        <w:t xml:space="preserve"> </w:t>
      </w:r>
      <w:r w:rsidR="00D26D69" w:rsidRPr="009A4012">
        <w:rPr>
          <w:rFonts w:cstheme="minorHAnsi"/>
        </w:rPr>
        <w:t xml:space="preserve">e.g. </w:t>
      </w:r>
      <w:r w:rsidR="00872CBF" w:rsidRPr="009A4012">
        <w:rPr>
          <w:rFonts w:cstheme="minorHAnsi"/>
        </w:rPr>
        <w:t>multidisciplinary team (MDT) discussions</w:t>
      </w:r>
      <w:r w:rsidR="00D26D69" w:rsidRPr="009A4012">
        <w:rPr>
          <w:rFonts w:cstheme="minorHAnsi"/>
        </w:rPr>
        <w:t>.</w:t>
      </w:r>
    </w:p>
    <w:p w14:paraId="07A4E019" w14:textId="0F490A07" w:rsidR="005A27DE" w:rsidRPr="009A4012" w:rsidRDefault="00F77C3E">
      <w:pPr>
        <w:spacing w:after="240" w:line="360" w:lineRule="auto"/>
        <w:rPr>
          <w:rFonts w:cstheme="minorHAnsi"/>
        </w:rPr>
      </w:pPr>
      <w:r w:rsidRPr="009A4012">
        <w:rPr>
          <w:rFonts w:cstheme="minorHAnsi"/>
        </w:rPr>
        <w:t>Respondents’</w:t>
      </w:r>
      <w:r w:rsidR="003868C2" w:rsidRPr="009A4012">
        <w:rPr>
          <w:rFonts w:cstheme="minorHAnsi"/>
        </w:rPr>
        <w:t xml:space="preserve"> attitudes towards</w:t>
      </w:r>
      <w:r w:rsidRPr="009A4012">
        <w:rPr>
          <w:rFonts w:cstheme="minorHAnsi"/>
        </w:rPr>
        <w:t xml:space="preserve"> TAT</w:t>
      </w:r>
      <w:r w:rsidR="003868C2" w:rsidRPr="009A4012">
        <w:rPr>
          <w:rFonts w:cstheme="minorHAnsi"/>
        </w:rPr>
        <w:t xml:space="preserve">s </w:t>
      </w:r>
      <w:r w:rsidRPr="009A4012">
        <w:rPr>
          <w:rFonts w:cstheme="minorHAnsi"/>
        </w:rPr>
        <w:t>are summarised in Figure 1</w:t>
      </w:r>
      <w:r w:rsidR="00461C77" w:rsidRPr="009A4012">
        <w:rPr>
          <w:rFonts w:cstheme="minorHAnsi"/>
        </w:rPr>
        <w:t>:</w:t>
      </w:r>
      <w:r w:rsidR="00F03777" w:rsidRPr="009A4012">
        <w:rPr>
          <w:rFonts w:cstheme="minorHAnsi"/>
        </w:rPr>
        <w:t xml:space="preserve"> </w:t>
      </w:r>
    </w:p>
    <w:p w14:paraId="5C5E518C" w14:textId="076FFF06" w:rsidR="005A27DE" w:rsidRPr="009A4012" w:rsidRDefault="005A27DE" w:rsidP="005A27DE">
      <w:pPr>
        <w:pStyle w:val="ListParagraph"/>
        <w:numPr>
          <w:ilvl w:val="0"/>
          <w:numId w:val="87"/>
        </w:numPr>
        <w:spacing w:after="240" w:line="360" w:lineRule="auto"/>
        <w:rPr>
          <w:rFonts w:cstheme="minorHAnsi"/>
        </w:rPr>
      </w:pPr>
      <w:r w:rsidRPr="009A4012">
        <w:rPr>
          <w:rFonts w:cstheme="minorHAnsi"/>
        </w:rPr>
        <w:t>Those with</w:t>
      </w:r>
      <w:r w:rsidR="00F77C3E" w:rsidRPr="009A4012">
        <w:rPr>
          <w:rFonts w:cstheme="minorHAnsi"/>
        </w:rPr>
        <w:t xml:space="preserve"> a ‘positive disposition’ felt that TATs should be used in all infants with CDO (</w:t>
      </w:r>
      <w:r w:rsidR="0070477C" w:rsidRPr="009A4012">
        <w:rPr>
          <w:rFonts w:cstheme="minorHAnsi"/>
        </w:rPr>
        <w:t>where</w:t>
      </w:r>
      <w:r w:rsidR="00F77C3E" w:rsidRPr="009A4012">
        <w:rPr>
          <w:rFonts w:cstheme="minorHAnsi"/>
        </w:rPr>
        <w:t xml:space="preserve"> clinically possible)</w:t>
      </w:r>
      <w:r w:rsidRPr="009A4012">
        <w:rPr>
          <w:rFonts w:cstheme="minorHAnsi"/>
        </w:rPr>
        <w:t>.</w:t>
      </w:r>
    </w:p>
    <w:p w14:paraId="317BE786" w14:textId="5DB93606" w:rsidR="005A27DE" w:rsidRPr="009A4012" w:rsidRDefault="005A27DE" w:rsidP="005A27DE">
      <w:pPr>
        <w:pStyle w:val="ListParagraph"/>
        <w:numPr>
          <w:ilvl w:val="0"/>
          <w:numId w:val="87"/>
        </w:numPr>
        <w:spacing w:after="240" w:line="360" w:lineRule="auto"/>
        <w:rPr>
          <w:rFonts w:cstheme="minorHAnsi"/>
        </w:rPr>
      </w:pPr>
      <w:r w:rsidRPr="009A4012">
        <w:rPr>
          <w:rFonts w:cstheme="minorHAnsi"/>
        </w:rPr>
        <w:t>T</w:t>
      </w:r>
      <w:r w:rsidR="00F77C3E" w:rsidRPr="009A4012">
        <w:rPr>
          <w:rFonts w:cstheme="minorHAnsi"/>
        </w:rPr>
        <w:t xml:space="preserve">hose with a ‘negative disposition’ felt TATs should not be </w:t>
      </w:r>
      <w:r w:rsidRPr="009A4012">
        <w:rPr>
          <w:rFonts w:cstheme="minorHAnsi"/>
        </w:rPr>
        <w:t>placed.</w:t>
      </w:r>
    </w:p>
    <w:p w14:paraId="64EC0375" w14:textId="39315060" w:rsidR="00D26D69" w:rsidRPr="009A4012" w:rsidRDefault="00F77C3E" w:rsidP="00F71341">
      <w:pPr>
        <w:pStyle w:val="ListParagraph"/>
        <w:numPr>
          <w:ilvl w:val="0"/>
          <w:numId w:val="87"/>
        </w:numPr>
        <w:spacing w:after="240" w:line="360" w:lineRule="auto"/>
        <w:rPr>
          <w:rFonts w:cstheme="minorHAnsi"/>
        </w:rPr>
      </w:pPr>
      <w:r w:rsidRPr="009A4012">
        <w:rPr>
          <w:rFonts w:cstheme="minorHAnsi"/>
        </w:rPr>
        <w:t xml:space="preserve">Those with a neutral or contingent disposition either had no preferences regarding TAT usage, or </w:t>
      </w:r>
      <w:r w:rsidR="00D26D69" w:rsidRPr="009A4012">
        <w:rPr>
          <w:rFonts w:cstheme="minorHAnsi"/>
        </w:rPr>
        <w:t>felt that</w:t>
      </w:r>
      <w:r w:rsidRPr="009A4012">
        <w:rPr>
          <w:rFonts w:cstheme="minorHAnsi"/>
        </w:rPr>
        <w:t xml:space="preserve"> </w:t>
      </w:r>
      <w:r w:rsidR="00D26D69" w:rsidRPr="009A4012">
        <w:rPr>
          <w:rFonts w:cstheme="minorHAnsi"/>
        </w:rPr>
        <w:t xml:space="preserve">TATs </w:t>
      </w:r>
      <w:r w:rsidRPr="009A4012">
        <w:rPr>
          <w:rFonts w:cstheme="minorHAnsi"/>
        </w:rPr>
        <w:t>should</w:t>
      </w:r>
      <w:r w:rsidR="00D26D69" w:rsidRPr="009A4012">
        <w:rPr>
          <w:rFonts w:cstheme="minorHAnsi"/>
        </w:rPr>
        <w:t xml:space="preserve"> or could</w:t>
      </w:r>
      <w:r w:rsidRPr="009A4012">
        <w:rPr>
          <w:rFonts w:cstheme="minorHAnsi"/>
        </w:rPr>
        <w:t xml:space="preserve"> be used in certain </w:t>
      </w:r>
      <w:r w:rsidR="0070713F" w:rsidRPr="009A4012">
        <w:rPr>
          <w:rFonts w:cstheme="minorHAnsi"/>
        </w:rPr>
        <w:t xml:space="preserve">circumstances </w:t>
      </w:r>
    </w:p>
    <w:p w14:paraId="4DD8DB4E" w14:textId="4FBA28F6" w:rsidR="009C7FA9" w:rsidRPr="009A4012" w:rsidRDefault="00EF6559">
      <w:pPr>
        <w:spacing w:after="240" w:line="360" w:lineRule="auto"/>
        <w:rPr>
          <w:rFonts w:cstheme="minorHAnsi"/>
        </w:rPr>
      </w:pPr>
      <w:r w:rsidRPr="009A4012">
        <w:rPr>
          <w:rFonts w:cstheme="minorHAnsi"/>
        </w:rPr>
        <w:t xml:space="preserve">Supplementary data </w:t>
      </w:r>
      <w:r w:rsidR="003B4CDF" w:rsidRPr="009A4012">
        <w:rPr>
          <w:rFonts w:cstheme="minorHAnsi"/>
        </w:rPr>
        <w:t>3</w:t>
      </w:r>
      <w:r w:rsidR="00F05045" w:rsidRPr="009A4012">
        <w:rPr>
          <w:rFonts w:cstheme="minorHAnsi"/>
        </w:rPr>
        <w:t xml:space="preserve"> </w:t>
      </w:r>
      <w:r w:rsidR="00915F21" w:rsidRPr="009A4012">
        <w:rPr>
          <w:rFonts w:cstheme="minorHAnsi"/>
        </w:rPr>
        <w:t>shows</w:t>
      </w:r>
      <w:r w:rsidR="009C7FA9" w:rsidRPr="009A4012">
        <w:rPr>
          <w:rFonts w:cstheme="minorHAnsi"/>
        </w:rPr>
        <w:t xml:space="preserve"> how survey replies were mapped to these categories.</w:t>
      </w:r>
    </w:p>
    <w:p w14:paraId="286D8A95" w14:textId="788233F8" w:rsidR="006850BE" w:rsidRPr="009A4012" w:rsidRDefault="00F94217" w:rsidP="00F71341">
      <w:pPr>
        <w:spacing w:after="240" w:line="360" w:lineRule="auto"/>
        <w:rPr>
          <w:rFonts w:cstheme="minorHAnsi"/>
        </w:rPr>
      </w:pPr>
      <w:r w:rsidRPr="009A4012">
        <w:rPr>
          <w:rFonts w:cstheme="minorHAnsi"/>
        </w:rPr>
        <w:t>S</w:t>
      </w:r>
      <w:r w:rsidR="00796B1A" w:rsidRPr="009A4012">
        <w:rPr>
          <w:rFonts w:cstheme="minorHAnsi"/>
        </w:rPr>
        <w:t>urgeons were more likely than neonatologists to hold strong views in favour</w:t>
      </w:r>
      <w:r w:rsidR="00D26D69" w:rsidRPr="009A4012">
        <w:rPr>
          <w:rFonts w:cstheme="minorHAnsi"/>
        </w:rPr>
        <w:t xml:space="preserve"> of</w:t>
      </w:r>
      <w:r w:rsidR="00796B1A" w:rsidRPr="009A4012">
        <w:rPr>
          <w:rFonts w:cstheme="minorHAnsi"/>
        </w:rPr>
        <w:t xml:space="preserve"> or against TATs</w:t>
      </w:r>
      <w:r w:rsidR="7A896DE5" w:rsidRPr="009A4012">
        <w:rPr>
          <w:rFonts w:cstheme="minorHAnsi"/>
        </w:rPr>
        <w:t>.</w:t>
      </w:r>
      <w:r w:rsidR="00796B1A" w:rsidRPr="009A4012">
        <w:rPr>
          <w:rFonts w:cstheme="minorHAnsi"/>
        </w:rPr>
        <w:t xml:space="preserve"> ‘Other’ clinicians (nurses and dietitians) were the most ‘pro-TAT’ group, but this </w:t>
      </w:r>
      <w:r w:rsidR="00BC634F" w:rsidRPr="009A4012">
        <w:rPr>
          <w:rFonts w:cstheme="minorHAnsi"/>
        </w:rPr>
        <w:t>should be interpreted with caution due to the small number of respondents from this group</w:t>
      </w:r>
      <w:r w:rsidR="007F1B1A" w:rsidRPr="009A4012">
        <w:rPr>
          <w:rFonts w:cstheme="minorHAnsi"/>
        </w:rPr>
        <w:t xml:space="preserve"> </w:t>
      </w:r>
      <w:r w:rsidR="00D26D69" w:rsidRPr="009A4012">
        <w:rPr>
          <w:rFonts w:cstheme="minorHAnsi"/>
        </w:rPr>
        <w:t>(n = 10).</w:t>
      </w:r>
      <w:r w:rsidR="00CD5B4D" w:rsidRPr="009A4012">
        <w:rPr>
          <w:rFonts w:cstheme="minorHAnsi"/>
        </w:rPr>
        <w:t xml:space="preserve"> </w:t>
      </w:r>
    </w:p>
    <w:p w14:paraId="63C6E0F2" w14:textId="5F7F3045" w:rsidR="003501BF" w:rsidRPr="009A4012" w:rsidRDefault="003501BF" w:rsidP="00F71341">
      <w:pPr>
        <w:keepNext/>
        <w:spacing w:after="240" w:line="360" w:lineRule="auto"/>
        <w:rPr>
          <w:rFonts w:cstheme="minorHAnsi"/>
        </w:rPr>
      </w:pPr>
    </w:p>
    <w:p w14:paraId="470C141A" w14:textId="36109ECA" w:rsidR="003501BF" w:rsidRPr="009A4012" w:rsidRDefault="003501BF" w:rsidP="00F71341">
      <w:pPr>
        <w:pStyle w:val="Caption"/>
        <w:spacing w:after="240" w:line="360" w:lineRule="auto"/>
        <w:rPr>
          <w:rFonts w:cstheme="minorHAnsi"/>
        </w:rPr>
      </w:pPr>
      <w:r w:rsidRPr="009A4012">
        <w:rPr>
          <w:rFonts w:cstheme="minorHAnsi"/>
        </w:rPr>
        <w:t xml:space="preserve">Figure </w:t>
      </w:r>
      <w:r w:rsidRPr="009A4012">
        <w:rPr>
          <w:rFonts w:cstheme="minorHAnsi"/>
        </w:rPr>
        <w:fldChar w:fldCharType="begin"/>
      </w:r>
      <w:r w:rsidRPr="009A4012">
        <w:rPr>
          <w:rFonts w:cstheme="minorHAnsi"/>
        </w:rPr>
        <w:instrText xml:space="preserve"> SEQ Figure \* ARABIC </w:instrText>
      </w:r>
      <w:r w:rsidRPr="009A4012">
        <w:rPr>
          <w:rFonts w:cstheme="minorHAnsi"/>
        </w:rPr>
        <w:fldChar w:fldCharType="separate"/>
      </w:r>
      <w:r w:rsidRPr="009A4012">
        <w:rPr>
          <w:rFonts w:cstheme="minorHAnsi"/>
          <w:noProof/>
        </w:rPr>
        <w:t>1</w:t>
      </w:r>
      <w:r w:rsidRPr="009A4012">
        <w:rPr>
          <w:rFonts w:cstheme="minorHAnsi"/>
          <w:noProof/>
        </w:rPr>
        <w:fldChar w:fldCharType="end"/>
      </w:r>
      <w:r w:rsidR="006A04ED" w:rsidRPr="009A4012">
        <w:rPr>
          <w:rFonts w:cstheme="minorHAnsi"/>
        </w:rPr>
        <w:t xml:space="preserve"> – </w:t>
      </w:r>
      <w:r w:rsidR="003D2C90" w:rsidRPr="009A4012">
        <w:rPr>
          <w:rFonts w:cstheme="minorHAnsi"/>
        </w:rPr>
        <w:t>Overall views of different clinician groups regarding TAT usage</w:t>
      </w:r>
    </w:p>
    <w:p w14:paraId="7F525525" w14:textId="07756504" w:rsidR="00673EFD" w:rsidRPr="009A4012" w:rsidRDefault="00673EFD" w:rsidP="00F71341">
      <w:pPr>
        <w:rPr>
          <w:rFonts w:cstheme="minorHAnsi"/>
        </w:rPr>
      </w:pPr>
    </w:p>
    <w:p w14:paraId="7CA78CE8" w14:textId="7931B12E" w:rsidR="003501BF" w:rsidRPr="009A4012" w:rsidRDefault="00BC634F" w:rsidP="00F71341">
      <w:pPr>
        <w:spacing w:after="240" w:line="360" w:lineRule="auto"/>
        <w:rPr>
          <w:rFonts w:cstheme="minorHAnsi"/>
        </w:rPr>
      </w:pPr>
      <w:r w:rsidRPr="009A4012">
        <w:rPr>
          <w:rFonts w:cstheme="minorHAnsi"/>
        </w:rPr>
        <w:t>The</w:t>
      </w:r>
      <w:r w:rsidR="00BF38CE" w:rsidRPr="009A4012">
        <w:rPr>
          <w:rFonts w:cstheme="minorHAnsi"/>
        </w:rPr>
        <w:t xml:space="preserve"> decision to use CVC and PN </w:t>
      </w:r>
      <w:r w:rsidR="0070713F" w:rsidRPr="009A4012">
        <w:rPr>
          <w:rFonts w:cstheme="minorHAnsi"/>
        </w:rPr>
        <w:t>was</w:t>
      </w:r>
      <w:r w:rsidR="00BF38CE" w:rsidRPr="009A4012">
        <w:rPr>
          <w:rFonts w:cstheme="minorHAnsi"/>
        </w:rPr>
        <w:t xml:space="preserve"> most commonly a joint decision between surgeons and neonatologists</w:t>
      </w:r>
      <w:r w:rsidRPr="009A4012">
        <w:rPr>
          <w:rFonts w:cstheme="minorHAnsi"/>
        </w:rPr>
        <w:t xml:space="preserve"> (Figure 2)</w:t>
      </w:r>
      <w:r w:rsidR="00BF38CE" w:rsidRPr="009A4012">
        <w:rPr>
          <w:rFonts w:cstheme="minorHAnsi"/>
        </w:rPr>
        <w:t xml:space="preserve">. </w:t>
      </w:r>
      <w:r w:rsidR="008B59A5" w:rsidRPr="009A4012">
        <w:rPr>
          <w:rFonts w:cstheme="minorHAnsi"/>
        </w:rPr>
        <w:t xml:space="preserve">When </w:t>
      </w:r>
      <w:r w:rsidR="005351FA" w:rsidRPr="009A4012">
        <w:rPr>
          <w:rFonts w:cstheme="minorHAnsi"/>
        </w:rPr>
        <w:t>the</w:t>
      </w:r>
      <w:r w:rsidR="008B59A5" w:rsidRPr="009A4012">
        <w:rPr>
          <w:rFonts w:cstheme="minorHAnsi"/>
        </w:rPr>
        <w:t xml:space="preserve"> decision was not made</w:t>
      </w:r>
      <w:r w:rsidR="005351FA" w:rsidRPr="009A4012">
        <w:rPr>
          <w:rFonts w:cstheme="minorHAnsi"/>
        </w:rPr>
        <w:t xml:space="preserve"> jointly</w:t>
      </w:r>
      <w:r w:rsidR="008B59A5" w:rsidRPr="009A4012">
        <w:rPr>
          <w:rFonts w:cstheme="minorHAnsi"/>
        </w:rPr>
        <w:t>, n</w:t>
      </w:r>
      <w:r w:rsidR="00BF38CE" w:rsidRPr="009A4012">
        <w:rPr>
          <w:rFonts w:cstheme="minorHAnsi"/>
        </w:rPr>
        <w:t xml:space="preserve">eonatologists </w:t>
      </w:r>
      <w:r w:rsidR="0070713F" w:rsidRPr="009A4012">
        <w:rPr>
          <w:rFonts w:cstheme="minorHAnsi"/>
        </w:rPr>
        <w:t xml:space="preserve">were </w:t>
      </w:r>
      <w:r w:rsidR="00BF38CE" w:rsidRPr="009A4012">
        <w:rPr>
          <w:rFonts w:cstheme="minorHAnsi"/>
        </w:rPr>
        <w:t xml:space="preserve">more likely to be the sole decision-makers </w:t>
      </w:r>
      <w:r w:rsidR="00543948" w:rsidRPr="009A4012">
        <w:rPr>
          <w:rFonts w:cstheme="minorHAnsi"/>
        </w:rPr>
        <w:t xml:space="preserve">rather </w:t>
      </w:r>
      <w:r w:rsidR="00BF38CE" w:rsidRPr="009A4012">
        <w:rPr>
          <w:rFonts w:cstheme="minorHAnsi"/>
        </w:rPr>
        <w:t xml:space="preserve">than surgeons. </w:t>
      </w:r>
      <w:r w:rsidR="00362100" w:rsidRPr="009A4012">
        <w:rPr>
          <w:rFonts w:cstheme="minorHAnsi"/>
        </w:rPr>
        <w:t>Neonatologists</w:t>
      </w:r>
      <w:r w:rsidR="0026035E" w:rsidRPr="009A4012">
        <w:rPr>
          <w:rFonts w:cstheme="minorHAnsi"/>
        </w:rPr>
        <w:t xml:space="preserve"> </w:t>
      </w:r>
      <w:r w:rsidR="0070713F" w:rsidRPr="009A4012">
        <w:rPr>
          <w:rFonts w:cstheme="minorHAnsi"/>
        </w:rPr>
        <w:t xml:space="preserve">were </w:t>
      </w:r>
      <w:r w:rsidR="00BF38CE" w:rsidRPr="009A4012">
        <w:rPr>
          <w:rFonts w:cstheme="minorHAnsi"/>
        </w:rPr>
        <w:t>also more likely</w:t>
      </w:r>
      <w:r w:rsidR="00143DC1" w:rsidRPr="009A4012">
        <w:rPr>
          <w:rFonts w:cstheme="minorHAnsi"/>
        </w:rPr>
        <w:t xml:space="preserve"> than surgeons</w:t>
      </w:r>
      <w:r w:rsidR="00BF38CE" w:rsidRPr="009A4012">
        <w:rPr>
          <w:rFonts w:cstheme="minorHAnsi"/>
        </w:rPr>
        <w:t xml:space="preserve"> </w:t>
      </w:r>
      <w:r w:rsidR="009E508F" w:rsidRPr="009A4012">
        <w:rPr>
          <w:rFonts w:cstheme="minorHAnsi"/>
        </w:rPr>
        <w:t>to believe infants should receive a CVC/PN:</w:t>
      </w:r>
    </w:p>
    <w:p w14:paraId="72FAFF3D" w14:textId="52FC4694" w:rsidR="003501BF" w:rsidRPr="009A4012" w:rsidRDefault="009E508F" w:rsidP="00F71341">
      <w:pPr>
        <w:pStyle w:val="ListParagraph"/>
        <w:numPr>
          <w:ilvl w:val="0"/>
          <w:numId w:val="81"/>
        </w:numPr>
        <w:spacing w:after="240" w:line="360" w:lineRule="auto"/>
        <w:rPr>
          <w:rFonts w:cstheme="minorHAnsi"/>
        </w:rPr>
      </w:pPr>
      <w:r w:rsidRPr="009A4012">
        <w:rPr>
          <w:rFonts w:cstheme="minorHAnsi"/>
        </w:rPr>
        <w:t xml:space="preserve">65% </w:t>
      </w:r>
      <w:r w:rsidR="0026035E" w:rsidRPr="009A4012">
        <w:rPr>
          <w:rFonts w:cstheme="minorHAnsi"/>
        </w:rPr>
        <w:t xml:space="preserve">(n = 15/23) </w:t>
      </w:r>
      <w:r w:rsidRPr="009A4012">
        <w:rPr>
          <w:rFonts w:cstheme="minorHAnsi"/>
        </w:rPr>
        <w:t xml:space="preserve">of neonatologists believed all infants with CDO should </w:t>
      </w:r>
      <w:r w:rsidR="00223FDC" w:rsidRPr="009A4012">
        <w:rPr>
          <w:rFonts w:cstheme="minorHAnsi"/>
        </w:rPr>
        <w:t xml:space="preserve">receive </w:t>
      </w:r>
      <w:r w:rsidRPr="009A4012">
        <w:rPr>
          <w:rFonts w:cstheme="minorHAnsi"/>
        </w:rPr>
        <w:t>a CVC/PN, regardless of TAT usage</w:t>
      </w:r>
      <w:r w:rsidR="00223FDC" w:rsidRPr="009A4012">
        <w:rPr>
          <w:rFonts w:cstheme="minorHAnsi"/>
        </w:rPr>
        <w:t>.</w:t>
      </w:r>
      <w:r w:rsidRPr="009A4012">
        <w:rPr>
          <w:rFonts w:cstheme="minorHAnsi"/>
        </w:rPr>
        <w:t xml:space="preserve"> </w:t>
      </w:r>
    </w:p>
    <w:p w14:paraId="64D11511" w14:textId="332C6BB7" w:rsidR="00BF38CE" w:rsidRPr="009A4012" w:rsidRDefault="009E508F" w:rsidP="00F71341">
      <w:pPr>
        <w:pStyle w:val="ListParagraph"/>
        <w:numPr>
          <w:ilvl w:val="0"/>
          <w:numId w:val="81"/>
        </w:numPr>
        <w:spacing w:after="240" w:line="360" w:lineRule="auto"/>
        <w:rPr>
          <w:rFonts w:cstheme="minorHAnsi"/>
        </w:rPr>
      </w:pPr>
      <w:r w:rsidRPr="009A4012">
        <w:rPr>
          <w:rFonts w:cstheme="minorHAnsi"/>
        </w:rPr>
        <w:t xml:space="preserve">36% </w:t>
      </w:r>
      <w:r w:rsidR="00143DC1" w:rsidRPr="009A4012">
        <w:rPr>
          <w:rFonts w:cstheme="minorHAnsi"/>
        </w:rPr>
        <w:t xml:space="preserve">(n = 27/75) </w:t>
      </w:r>
      <w:r w:rsidRPr="009A4012">
        <w:rPr>
          <w:rFonts w:cstheme="minorHAnsi"/>
        </w:rPr>
        <w:t>of surgeons</w:t>
      </w:r>
      <w:r w:rsidR="004A41BE" w:rsidRPr="009A4012">
        <w:rPr>
          <w:rFonts w:cstheme="minorHAnsi"/>
        </w:rPr>
        <w:t xml:space="preserve"> believed all infants should receive</w:t>
      </w:r>
      <w:r w:rsidR="00645FF4" w:rsidRPr="009A4012">
        <w:rPr>
          <w:rFonts w:cstheme="minorHAnsi"/>
        </w:rPr>
        <w:t xml:space="preserve"> a CVC</w:t>
      </w:r>
      <w:r w:rsidR="00223FDC" w:rsidRPr="009A4012">
        <w:rPr>
          <w:rFonts w:cstheme="minorHAnsi"/>
        </w:rPr>
        <w:t>.</w:t>
      </w:r>
    </w:p>
    <w:p w14:paraId="26FD5E46" w14:textId="77777777" w:rsidR="003501BF" w:rsidRPr="009A4012" w:rsidRDefault="003501BF" w:rsidP="00F71341">
      <w:pPr>
        <w:spacing w:after="240" w:line="360" w:lineRule="auto"/>
        <w:rPr>
          <w:rFonts w:cstheme="minorHAnsi"/>
        </w:rPr>
      </w:pPr>
    </w:p>
    <w:p w14:paraId="6423616D" w14:textId="3B9C413A" w:rsidR="003501BF" w:rsidRPr="009A4012" w:rsidRDefault="003501BF" w:rsidP="00F71341">
      <w:pPr>
        <w:keepNext/>
        <w:spacing w:after="240" w:line="360" w:lineRule="auto"/>
        <w:rPr>
          <w:rFonts w:cstheme="minorHAnsi"/>
        </w:rPr>
      </w:pPr>
    </w:p>
    <w:p w14:paraId="0B69AFF2" w14:textId="3FF39D50" w:rsidR="003501BF" w:rsidRPr="009A4012" w:rsidRDefault="003501BF" w:rsidP="00F71341">
      <w:pPr>
        <w:pStyle w:val="Caption"/>
        <w:spacing w:after="240" w:line="360" w:lineRule="auto"/>
        <w:rPr>
          <w:rFonts w:cstheme="minorHAnsi"/>
        </w:rPr>
      </w:pPr>
      <w:r w:rsidRPr="009A4012">
        <w:rPr>
          <w:rFonts w:cstheme="minorHAnsi"/>
        </w:rPr>
        <w:t xml:space="preserve">Figure </w:t>
      </w:r>
      <w:r w:rsidRPr="009A4012">
        <w:rPr>
          <w:rFonts w:cstheme="minorHAnsi"/>
        </w:rPr>
        <w:fldChar w:fldCharType="begin"/>
      </w:r>
      <w:r w:rsidRPr="009A4012">
        <w:rPr>
          <w:rFonts w:cstheme="minorHAnsi"/>
        </w:rPr>
        <w:instrText xml:space="preserve"> SEQ Figure \* ARABIC </w:instrText>
      </w:r>
      <w:r w:rsidRPr="009A4012">
        <w:rPr>
          <w:rFonts w:cstheme="minorHAnsi"/>
        </w:rPr>
        <w:fldChar w:fldCharType="separate"/>
      </w:r>
      <w:r w:rsidRPr="009A4012">
        <w:rPr>
          <w:rFonts w:cstheme="minorHAnsi"/>
          <w:noProof/>
        </w:rPr>
        <w:t>2</w:t>
      </w:r>
      <w:r w:rsidRPr="009A4012">
        <w:rPr>
          <w:rFonts w:cstheme="minorHAnsi"/>
          <w:noProof/>
        </w:rPr>
        <w:fldChar w:fldCharType="end"/>
      </w:r>
      <w:r w:rsidR="007F6C48" w:rsidRPr="009A4012">
        <w:rPr>
          <w:rFonts w:cstheme="minorHAnsi"/>
        </w:rPr>
        <w:t xml:space="preserve"> – Key decision makers for PN and CVC use</w:t>
      </w:r>
    </w:p>
    <w:p w14:paraId="4C193775" w14:textId="4A2D1E0D" w:rsidR="008304E6" w:rsidRPr="009A4012" w:rsidRDefault="00F70F46" w:rsidP="00F71341">
      <w:pPr>
        <w:spacing w:after="240" w:line="360" w:lineRule="auto"/>
        <w:rPr>
          <w:rFonts w:cstheme="minorHAnsi"/>
        </w:rPr>
      </w:pPr>
      <w:r w:rsidRPr="009A4012">
        <w:rPr>
          <w:rFonts w:cstheme="minorHAnsi"/>
        </w:rPr>
        <w:t>Regarding timing of CVC placement, n</w:t>
      </w:r>
      <w:r w:rsidR="008304E6" w:rsidRPr="009A4012">
        <w:rPr>
          <w:rFonts w:cstheme="minorHAnsi"/>
        </w:rPr>
        <w:t xml:space="preserve">eonatologists were most likely to place a CVC prior to surgery: </w:t>
      </w:r>
    </w:p>
    <w:p w14:paraId="49E6159B" w14:textId="6F13CCAE" w:rsidR="008304E6" w:rsidRPr="009A4012" w:rsidRDefault="008304E6" w:rsidP="00F71341">
      <w:pPr>
        <w:pStyle w:val="ListParagraph"/>
        <w:numPr>
          <w:ilvl w:val="0"/>
          <w:numId w:val="83"/>
        </w:numPr>
        <w:spacing w:after="240" w:line="360" w:lineRule="auto"/>
        <w:rPr>
          <w:rFonts w:cstheme="minorHAnsi"/>
        </w:rPr>
      </w:pPr>
      <w:r w:rsidRPr="009A4012">
        <w:rPr>
          <w:rFonts w:cstheme="minorHAnsi"/>
        </w:rPr>
        <w:t xml:space="preserve">67% </w:t>
      </w:r>
      <w:r w:rsidR="00143DC1" w:rsidRPr="009A4012">
        <w:rPr>
          <w:rFonts w:cstheme="minorHAnsi"/>
        </w:rPr>
        <w:t xml:space="preserve">(n = 10/15) </w:t>
      </w:r>
      <w:r w:rsidRPr="009A4012">
        <w:rPr>
          <w:rFonts w:cstheme="minorHAnsi"/>
        </w:rPr>
        <w:t xml:space="preserve">of neonatologists </w:t>
      </w:r>
      <w:r w:rsidR="00F85C26" w:rsidRPr="009A4012">
        <w:rPr>
          <w:rFonts w:cstheme="minorHAnsi"/>
        </w:rPr>
        <w:t>reported</w:t>
      </w:r>
      <w:r w:rsidRPr="009A4012">
        <w:rPr>
          <w:rFonts w:cstheme="minorHAnsi"/>
        </w:rPr>
        <w:t xml:space="preserve"> they placed a CVC prior to </w:t>
      </w:r>
      <w:r w:rsidR="00690889" w:rsidRPr="009A4012">
        <w:rPr>
          <w:rFonts w:cstheme="minorHAnsi"/>
        </w:rPr>
        <w:t>surgery.</w:t>
      </w:r>
    </w:p>
    <w:p w14:paraId="141BA433" w14:textId="516301A8" w:rsidR="008304E6" w:rsidRPr="009A4012" w:rsidRDefault="008304E6" w:rsidP="00F71341">
      <w:pPr>
        <w:pStyle w:val="ListParagraph"/>
        <w:numPr>
          <w:ilvl w:val="0"/>
          <w:numId w:val="83"/>
        </w:numPr>
        <w:spacing w:after="240" w:line="360" w:lineRule="auto"/>
        <w:rPr>
          <w:rFonts w:cstheme="minorHAnsi"/>
        </w:rPr>
      </w:pPr>
      <w:r w:rsidRPr="009A4012">
        <w:rPr>
          <w:rFonts w:cstheme="minorHAnsi"/>
        </w:rPr>
        <w:t>7%</w:t>
      </w:r>
      <w:r w:rsidR="00143DC1" w:rsidRPr="009A4012">
        <w:rPr>
          <w:rFonts w:cstheme="minorHAnsi"/>
        </w:rPr>
        <w:t xml:space="preserve"> (n = 1/15)</w:t>
      </w:r>
      <w:r w:rsidRPr="009A4012">
        <w:rPr>
          <w:rFonts w:cstheme="minorHAnsi"/>
        </w:rPr>
        <w:t xml:space="preserve"> said they placed a CVC on the same day as surgery or during </w:t>
      </w:r>
      <w:r w:rsidR="00690889" w:rsidRPr="009A4012">
        <w:rPr>
          <w:rFonts w:cstheme="minorHAnsi"/>
        </w:rPr>
        <w:t>surgery.</w:t>
      </w:r>
    </w:p>
    <w:p w14:paraId="09F23A24" w14:textId="771D6614" w:rsidR="008304E6" w:rsidRPr="009A4012" w:rsidRDefault="008304E6" w:rsidP="00F71341">
      <w:pPr>
        <w:pStyle w:val="ListParagraph"/>
        <w:numPr>
          <w:ilvl w:val="0"/>
          <w:numId w:val="83"/>
        </w:numPr>
        <w:spacing w:after="240" w:line="360" w:lineRule="auto"/>
        <w:rPr>
          <w:rFonts w:cstheme="minorHAnsi"/>
        </w:rPr>
      </w:pPr>
      <w:r w:rsidRPr="009A4012">
        <w:rPr>
          <w:rFonts w:cstheme="minorHAnsi"/>
        </w:rPr>
        <w:t>13%</w:t>
      </w:r>
      <w:r w:rsidR="00143DC1" w:rsidRPr="009A4012">
        <w:rPr>
          <w:rFonts w:cstheme="minorHAnsi"/>
        </w:rPr>
        <w:t xml:space="preserve"> (n = 2/15)</w:t>
      </w:r>
      <w:r w:rsidRPr="009A4012">
        <w:rPr>
          <w:rFonts w:cstheme="minorHAnsi"/>
        </w:rPr>
        <w:t xml:space="preserve"> placed a CVC after surgical repair</w:t>
      </w:r>
      <w:r w:rsidR="00690889" w:rsidRPr="009A4012">
        <w:rPr>
          <w:rFonts w:cstheme="minorHAnsi"/>
        </w:rPr>
        <w:t>.</w:t>
      </w:r>
    </w:p>
    <w:p w14:paraId="2E7E4F51" w14:textId="64A4BF61" w:rsidR="008304E6" w:rsidRPr="009A4012" w:rsidRDefault="008304E6" w:rsidP="00F71341">
      <w:pPr>
        <w:pStyle w:val="ListParagraph"/>
        <w:numPr>
          <w:ilvl w:val="0"/>
          <w:numId w:val="83"/>
        </w:numPr>
        <w:spacing w:after="240" w:line="360" w:lineRule="auto"/>
        <w:rPr>
          <w:rFonts w:cstheme="minorHAnsi"/>
        </w:rPr>
      </w:pPr>
      <w:r w:rsidRPr="009A4012">
        <w:rPr>
          <w:rFonts w:cstheme="minorHAnsi"/>
        </w:rPr>
        <w:t xml:space="preserve">13% </w:t>
      </w:r>
      <w:r w:rsidR="00143DC1" w:rsidRPr="009A4012">
        <w:rPr>
          <w:rFonts w:cstheme="minorHAnsi"/>
        </w:rPr>
        <w:t xml:space="preserve">(n = 2/15) </w:t>
      </w:r>
      <w:r w:rsidRPr="009A4012">
        <w:rPr>
          <w:rFonts w:cstheme="minorHAnsi"/>
        </w:rPr>
        <w:t xml:space="preserve">answered ‘other’ including that </w:t>
      </w:r>
      <w:r w:rsidR="00F85C26" w:rsidRPr="009A4012">
        <w:rPr>
          <w:rFonts w:cstheme="minorHAnsi"/>
        </w:rPr>
        <w:t xml:space="preserve">placement was influenced by theatre </w:t>
      </w:r>
      <w:r w:rsidR="00690889" w:rsidRPr="009A4012">
        <w:rPr>
          <w:rFonts w:cstheme="minorHAnsi"/>
        </w:rPr>
        <w:t>availability.</w:t>
      </w:r>
    </w:p>
    <w:p w14:paraId="0874ED43" w14:textId="7206B000" w:rsidR="00690889" w:rsidRPr="009A4012" w:rsidRDefault="008128FB" w:rsidP="00F71341">
      <w:pPr>
        <w:spacing w:after="240" w:line="360" w:lineRule="auto"/>
        <w:rPr>
          <w:rFonts w:eastAsia="Times New Roman" w:cstheme="minorHAnsi"/>
          <w:color w:val="000000" w:themeColor="text1"/>
          <w:lang w:eastAsia="en-GB"/>
        </w:rPr>
      </w:pPr>
      <w:r w:rsidRPr="009A4012">
        <w:rPr>
          <w:rFonts w:eastAsia="Times New Roman" w:cstheme="minorHAnsi"/>
          <w:color w:val="000000" w:themeColor="text1"/>
          <w:lang w:eastAsia="en-GB"/>
        </w:rPr>
        <w:t>Our survey explored the imp</w:t>
      </w:r>
      <w:r w:rsidR="003D2ACF" w:rsidRPr="009A4012">
        <w:rPr>
          <w:rFonts w:eastAsia="Times New Roman" w:cstheme="minorHAnsi"/>
          <w:color w:val="000000" w:themeColor="text1"/>
          <w:lang w:eastAsia="en-GB"/>
        </w:rPr>
        <w:t>o</w:t>
      </w:r>
      <w:r w:rsidRPr="009A4012">
        <w:rPr>
          <w:rFonts w:eastAsia="Times New Roman" w:cstheme="minorHAnsi"/>
          <w:color w:val="000000" w:themeColor="text1"/>
          <w:lang w:eastAsia="en-GB"/>
        </w:rPr>
        <w:t>rt</w:t>
      </w:r>
      <w:r w:rsidR="003D2ACF" w:rsidRPr="009A4012">
        <w:rPr>
          <w:rFonts w:eastAsia="Times New Roman" w:cstheme="minorHAnsi"/>
          <w:color w:val="000000" w:themeColor="text1"/>
          <w:lang w:eastAsia="en-GB"/>
        </w:rPr>
        <w:t>a</w:t>
      </w:r>
      <w:r w:rsidRPr="009A4012">
        <w:rPr>
          <w:rFonts w:eastAsia="Times New Roman" w:cstheme="minorHAnsi"/>
          <w:color w:val="000000" w:themeColor="text1"/>
          <w:lang w:eastAsia="en-GB"/>
        </w:rPr>
        <w:t xml:space="preserve">nce of a range of factors </w:t>
      </w:r>
      <w:r w:rsidR="003D2ACF" w:rsidRPr="009A4012">
        <w:rPr>
          <w:rFonts w:eastAsia="Times New Roman" w:cstheme="minorHAnsi"/>
          <w:color w:val="000000" w:themeColor="text1"/>
          <w:lang w:eastAsia="en-GB"/>
        </w:rPr>
        <w:t xml:space="preserve">(Table </w:t>
      </w:r>
      <w:r w:rsidR="00C163AD" w:rsidRPr="009A4012">
        <w:rPr>
          <w:rFonts w:eastAsia="Times New Roman" w:cstheme="minorHAnsi"/>
          <w:color w:val="000000" w:themeColor="text1"/>
          <w:lang w:eastAsia="en-GB"/>
        </w:rPr>
        <w:t>1</w:t>
      </w:r>
      <w:r w:rsidR="003D2ACF" w:rsidRPr="009A4012">
        <w:rPr>
          <w:rFonts w:eastAsia="Times New Roman" w:cstheme="minorHAnsi"/>
          <w:color w:val="000000" w:themeColor="text1"/>
          <w:lang w:eastAsia="en-GB"/>
        </w:rPr>
        <w:t xml:space="preserve">, column 1) influencing current practice. </w:t>
      </w:r>
      <w:r w:rsidR="00697637" w:rsidRPr="009A4012">
        <w:rPr>
          <w:rFonts w:eastAsia="Times New Roman" w:cstheme="minorHAnsi"/>
          <w:color w:val="000000" w:themeColor="text1"/>
          <w:lang w:eastAsia="en-GB"/>
        </w:rPr>
        <w:t>Both surgeons and neonatologists rated the effectiveness of providing appropriate nutrition as the most important factor influencing the decision to use or not use a TAT</w:t>
      </w:r>
      <w:r w:rsidR="11DCBC92" w:rsidRPr="009A4012">
        <w:rPr>
          <w:rFonts w:eastAsia="Times New Roman" w:cstheme="minorHAnsi"/>
          <w:color w:val="000000" w:themeColor="text1"/>
          <w:lang w:eastAsia="en-GB"/>
        </w:rPr>
        <w:t xml:space="preserve"> (Table </w:t>
      </w:r>
      <w:r w:rsidR="00C163AD" w:rsidRPr="009A4012">
        <w:rPr>
          <w:rFonts w:eastAsia="Times New Roman" w:cstheme="minorHAnsi"/>
          <w:color w:val="000000" w:themeColor="text1"/>
          <w:lang w:eastAsia="en-GB"/>
        </w:rPr>
        <w:t>1</w:t>
      </w:r>
      <w:r w:rsidR="11DCBC92" w:rsidRPr="009A4012">
        <w:rPr>
          <w:rFonts w:eastAsia="Times New Roman" w:cstheme="minorHAnsi"/>
          <w:color w:val="000000" w:themeColor="text1"/>
          <w:lang w:eastAsia="en-GB"/>
        </w:rPr>
        <w:t>)</w:t>
      </w:r>
      <w:r w:rsidR="00697637" w:rsidRPr="009A4012">
        <w:rPr>
          <w:rFonts w:eastAsia="Times New Roman" w:cstheme="minorHAnsi"/>
          <w:color w:val="000000" w:themeColor="text1"/>
          <w:lang w:eastAsia="en-GB"/>
        </w:rPr>
        <w:t xml:space="preserve">. </w:t>
      </w:r>
      <w:r w:rsidR="00690889" w:rsidRPr="009A4012">
        <w:rPr>
          <w:rFonts w:eastAsia="Times New Roman" w:cstheme="minorHAnsi"/>
          <w:color w:val="000000" w:themeColor="text1"/>
          <w:lang w:eastAsia="en-GB"/>
        </w:rPr>
        <w:t xml:space="preserve">Surgeons rated the risks associated with TAT feeding as the second most important factor, whereas for neonatologists it was ‘Knowledge and expertise of TAT feeding within your clinical team.’ The cost of TAT feeding was rated the least important factor by </w:t>
      </w:r>
      <w:r w:rsidR="00690889" w:rsidRPr="009A4012">
        <w:rPr>
          <w:rFonts w:eastAsia="Times New Roman" w:cstheme="minorHAnsi"/>
          <w:color w:val="000000" w:themeColor="text1"/>
          <w:lang w:eastAsia="en-GB"/>
        </w:rPr>
        <w:lastRenderedPageBreak/>
        <w:t xml:space="preserve">both surgeons and neonatologists. There were no statistically significant differences between the ratings either </w:t>
      </w:r>
      <w:r w:rsidR="000556EF" w:rsidRPr="009A4012">
        <w:rPr>
          <w:rFonts w:eastAsia="Times New Roman" w:cstheme="minorHAnsi"/>
          <w:color w:val="000000" w:themeColor="text1"/>
          <w:lang w:eastAsia="en-GB"/>
        </w:rPr>
        <w:t xml:space="preserve">clinician </w:t>
      </w:r>
      <w:r w:rsidR="00690889" w:rsidRPr="009A4012">
        <w:rPr>
          <w:rFonts w:eastAsia="Times New Roman" w:cstheme="minorHAnsi"/>
          <w:color w:val="000000" w:themeColor="text1"/>
          <w:lang w:eastAsia="en-GB"/>
        </w:rPr>
        <w:t>group</w:t>
      </w:r>
      <w:r w:rsidR="000556EF" w:rsidRPr="009A4012">
        <w:rPr>
          <w:rFonts w:eastAsia="Times New Roman" w:cstheme="minorHAnsi"/>
          <w:color w:val="000000" w:themeColor="text1"/>
          <w:lang w:eastAsia="en-GB"/>
        </w:rPr>
        <w:t xml:space="preserve"> </w:t>
      </w:r>
      <w:r w:rsidR="00690889" w:rsidRPr="009A4012">
        <w:rPr>
          <w:rFonts w:eastAsia="Times New Roman" w:cstheme="minorHAnsi"/>
          <w:color w:val="000000" w:themeColor="text1"/>
          <w:lang w:eastAsia="en-GB"/>
        </w:rPr>
        <w:t>assigned to any of the seven factors.</w:t>
      </w:r>
    </w:p>
    <w:p w14:paraId="4D006ED4" w14:textId="63D9D4BA" w:rsidR="005B1882" w:rsidRPr="009A4012" w:rsidRDefault="00690889" w:rsidP="00F71341">
      <w:pPr>
        <w:spacing w:after="240" w:line="360" w:lineRule="auto"/>
        <w:rPr>
          <w:rFonts w:cstheme="minorHAnsi"/>
        </w:rPr>
      </w:pPr>
      <w:r w:rsidRPr="009A4012">
        <w:rPr>
          <w:rFonts w:eastAsia="Times New Roman" w:cstheme="minorHAnsi"/>
          <w:color w:val="000000" w:themeColor="text1"/>
          <w:lang w:eastAsia="en-GB"/>
        </w:rPr>
        <w:t>In open-text replies</w:t>
      </w:r>
      <w:r w:rsidR="00D47E49" w:rsidRPr="009A4012">
        <w:rPr>
          <w:rFonts w:eastAsia="Times New Roman" w:cstheme="minorHAnsi"/>
          <w:color w:val="000000" w:themeColor="text1"/>
          <w:lang w:eastAsia="en-GB"/>
        </w:rPr>
        <w:t xml:space="preserve"> (Table </w:t>
      </w:r>
      <w:r w:rsidR="001012BB" w:rsidRPr="009A4012">
        <w:rPr>
          <w:rFonts w:eastAsia="Times New Roman" w:cstheme="minorHAnsi"/>
          <w:color w:val="000000" w:themeColor="text1"/>
          <w:lang w:eastAsia="en-GB"/>
        </w:rPr>
        <w:t>1</w:t>
      </w:r>
      <w:r w:rsidR="00D47E49" w:rsidRPr="009A4012">
        <w:rPr>
          <w:rFonts w:eastAsia="Times New Roman" w:cstheme="minorHAnsi"/>
          <w:color w:val="000000" w:themeColor="text1"/>
          <w:lang w:eastAsia="en-GB"/>
        </w:rPr>
        <w:t>)</w:t>
      </w:r>
      <w:r w:rsidRPr="009A4012">
        <w:rPr>
          <w:rFonts w:eastAsia="Times New Roman" w:cstheme="minorHAnsi"/>
          <w:color w:val="000000" w:themeColor="text1"/>
          <w:lang w:eastAsia="en-GB"/>
        </w:rPr>
        <w:t xml:space="preserve">, </w:t>
      </w:r>
      <w:r w:rsidR="65E422BF" w:rsidRPr="009A4012">
        <w:rPr>
          <w:rFonts w:eastAsia="Times New Roman" w:cstheme="minorHAnsi"/>
          <w:color w:val="000000" w:themeColor="text1"/>
          <w:lang w:eastAsia="en-GB"/>
        </w:rPr>
        <w:t xml:space="preserve">those with a positive disposition towards </w:t>
      </w:r>
      <w:r w:rsidR="7D74E425" w:rsidRPr="009A4012">
        <w:rPr>
          <w:rFonts w:eastAsia="Times New Roman" w:cstheme="minorHAnsi"/>
          <w:color w:val="000000" w:themeColor="text1"/>
          <w:lang w:eastAsia="en-GB"/>
        </w:rPr>
        <w:t xml:space="preserve">TAT use </w:t>
      </w:r>
      <w:r w:rsidR="00697637" w:rsidRPr="009A4012">
        <w:rPr>
          <w:rFonts w:eastAsia="Times New Roman" w:cstheme="minorHAnsi"/>
          <w:color w:val="000000" w:themeColor="text1"/>
          <w:lang w:eastAsia="en-GB"/>
        </w:rPr>
        <w:t>described factors such as more physiological feeding, a reduced need for PN, and TATs’ nutritional benefits</w:t>
      </w:r>
      <w:r w:rsidR="3C996FE7" w:rsidRPr="009A4012">
        <w:rPr>
          <w:rFonts w:eastAsia="Times New Roman" w:cstheme="minorHAnsi"/>
          <w:color w:val="000000" w:themeColor="text1"/>
          <w:lang w:eastAsia="en-GB"/>
        </w:rPr>
        <w:t xml:space="preserve"> as</w:t>
      </w:r>
      <w:r w:rsidR="00697637" w:rsidRPr="009A4012">
        <w:rPr>
          <w:rFonts w:eastAsia="Times New Roman" w:cstheme="minorHAnsi"/>
          <w:color w:val="000000" w:themeColor="text1"/>
          <w:lang w:eastAsia="en-GB"/>
        </w:rPr>
        <w:t xml:space="preserve"> reasons for using TATs. Those with a negative disposition towards TAT</w:t>
      </w:r>
      <w:r w:rsidR="00814E71" w:rsidRPr="009A4012">
        <w:rPr>
          <w:rFonts w:eastAsia="Times New Roman" w:cstheme="minorHAnsi"/>
          <w:color w:val="000000" w:themeColor="text1"/>
          <w:lang w:eastAsia="en-GB"/>
        </w:rPr>
        <w:t xml:space="preserve">s </w:t>
      </w:r>
      <w:r w:rsidR="00697637" w:rsidRPr="009A4012">
        <w:rPr>
          <w:rFonts w:eastAsia="Times New Roman" w:cstheme="minorHAnsi"/>
          <w:color w:val="000000" w:themeColor="text1"/>
          <w:lang w:eastAsia="en-GB"/>
        </w:rPr>
        <w:t xml:space="preserve">believed PN provided superior or adequate nutrition, and believed TATs did not offer (sufficient) benefits compared to PN. The open-text </w:t>
      </w:r>
      <w:r w:rsidRPr="009A4012">
        <w:rPr>
          <w:rFonts w:eastAsia="Times New Roman" w:cstheme="minorHAnsi"/>
          <w:color w:val="000000" w:themeColor="text1"/>
          <w:lang w:eastAsia="en-GB"/>
        </w:rPr>
        <w:t>replies</w:t>
      </w:r>
      <w:r w:rsidR="00697637" w:rsidRPr="009A4012">
        <w:rPr>
          <w:rFonts w:eastAsia="Times New Roman" w:cstheme="minorHAnsi"/>
          <w:color w:val="000000" w:themeColor="text1"/>
          <w:lang w:eastAsia="en-GB"/>
        </w:rPr>
        <w:t xml:space="preserve"> were heterogenous</w:t>
      </w:r>
      <w:r w:rsidRPr="009A4012">
        <w:rPr>
          <w:rFonts w:eastAsia="Times New Roman" w:cstheme="minorHAnsi"/>
          <w:color w:val="000000" w:themeColor="text1"/>
          <w:lang w:eastAsia="en-GB"/>
        </w:rPr>
        <w:t xml:space="preserve"> and sometimes contradictory: </w:t>
      </w:r>
      <w:r w:rsidR="0070713F" w:rsidRPr="009A4012">
        <w:rPr>
          <w:rFonts w:eastAsia="Times New Roman" w:cstheme="minorHAnsi"/>
          <w:color w:val="000000" w:themeColor="text1"/>
          <w:lang w:eastAsia="en-GB"/>
        </w:rPr>
        <w:t>some</w:t>
      </w:r>
      <w:r w:rsidRPr="009A4012">
        <w:rPr>
          <w:rFonts w:eastAsia="Times New Roman" w:cstheme="minorHAnsi"/>
          <w:color w:val="000000" w:themeColor="text1"/>
          <w:lang w:eastAsia="en-GB"/>
        </w:rPr>
        <w:t xml:space="preserve"> believed TATs could be used safely, provided superior nutrition, and enabled the avoidance of PN-specific risks, whereas </w:t>
      </w:r>
      <w:r w:rsidR="0070713F" w:rsidRPr="009A4012">
        <w:rPr>
          <w:rFonts w:eastAsia="Times New Roman" w:cstheme="minorHAnsi"/>
          <w:color w:val="000000" w:themeColor="text1"/>
          <w:lang w:eastAsia="en-GB"/>
        </w:rPr>
        <w:t>others highlighted</w:t>
      </w:r>
      <w:r w:rsidRPr="009A4012">
        <w:rPr>
          <w:rFonts w:eastAsia="Times New Roman" w:cstheme="minorHAnsi"/>
          <w:color w:val="000000" w:themeColor="text1"/>
          <w:lang w:eastAsia="en-GB"/>
        </w:rPr>
        <w:t xml:space="preserve"> TAT-specific risks and felt they lacked nutritional benefits. </w:t>
      </w:r>
      <w:r w:rsidR="0070713F" w:rsidRPr="009A4012">
        <w:rPr>
          <w:rFonts w:eastAsia="Times New Roman" w:cstheme="minorHAnsi"/>
          <w:color w:val="000000" w:themeColor="text1"/>
          <w:lang w:eastAsia="en-GB"/>
        </w:rPr>
        <w:t>Several</w:t>
      </w:r>
      <w:r w:rsidRPr="009A4012">
        <w:rPr>
          <w:rFonts w:eastAsia="Times New Roman" w:cstheme="minorHAnsi"/>
          <w:color w:val="000000" w:themeColor="text1"/>
          <w:lang w:eastAsia="en-GB"/>
        </w:rPr>
        <w:t xml:space="preserve"> respondents on </w:t>
      </w:r>
      <w:r w:rsidR="0070713F" w:rsidRPr="009A4012">
        <w:rPr>
          <w:rFonts w:eastAsia="Times New Roman" w:cstheme="minorHAnsi"/>
          <w:color w:val="000000" w:themeColor="text1"/>
          <w:lang w:eastAsia="en-GB"/>
        </w:rPr>
        <w:t>either</w:t>
      </w:r>
      <w:r w:rsidRPr="009A4012">
        <w:rPr>
          <w:rFonts w:eastAsia="Times New Roman" w:cstheme="minorHAnsi"/>
          <w:color w:val="000000" w:themeColor="text1"/>
          <w:lang w:eastAsia="en-GB"/>
        </w:rPr>
        <w:t xml:space="preserve"> end of the ‘TAT spectrum’ felt that (some) PN was unavoidable, even </w:t>
      </w:r>
      <w:r w:rsidR="00BC2794" w:rsidRPr="009A4012">
        <w:rPr>
          <w:rFonts w:eastAsia="Times New Roman" w:cstheme="minorHAnsi"/>
          <w:color w:val="000000" w:themeColor="text1"/>
          <w:lang w:eastAsia="en-GB"/>
        </w:rPr>
        <w:t xml:space="preserve">with TATs. </w:t>
      </w:r>
    </w:p>
    <w:p w14:paraId="6A80FA52" w14:textId="70FC8B36" w:rsidR="008670DB" w:rsidRPr="009A4012" w:rsidRDefault="003F64D1" w:rsidP="00AC622D">
      <w:pPr>
        <w:spacing w:after="240" w:line="360" w:lineRule="auto"/>
        <w:rPr>
          <w:rFonts w:cstheme="minorHAnsi"/>
        </w:rPr>
        <w:sectPr w:rsidR="008670DB" w:rsidRPr="009A4012" w:rsidSect="00FA29A3">
          <w:footerReference w:type="default" r:id="rId11"/>
          <w:pgSz w:w="11906" w:h="16838"/>
          <w:pgMar w:top="1440" w:right="1440" w:bottom="1440" w:left="1440" w:header="708" w:footer="708" w:gutter="0"/>
          <w:lnNumType w:countBy="1"/>
          <w:cols w:space="708"/>
          <w:docGrid w:linePitch="360"/>
        </w:sectPr>
      </w:pPr>
      <w:r w:rsidRPr="009A4012">
        <w:rPr>
          <w:rFonts w:cstheme="minorHAnsi"/>
        </w:rPr>
        <w:t>The</w:t>
      </w:r>
      <w:r w:rsidR="00FD064C" w:rsidRPr="009A4012">
        <w:rPr>
          <w:rFonts w:cstheme="minorHAnsi"/>
        </w:rPr>
        <w:t xml:space="preserve"> </w:t>
      </w:r>
      <w:r w:rsidR="003865E6" w:rsidRPr="009A4012">
        <w:rPr>
          <w:rFonts w:cstheme="minorHAnsi"/>
        </w:rPr>
        <w:t>highest ranked</w:t>
      </w:r>
      <w:r w:rsidRPr="009A4012">
        <w:rPr>
          <w:rFonts w:cstheme="minorHAnsi"/>
        </w:rPr>
        <w:t xml:space="preserve"> </w:t>
      </w:r>
      <w:r w:rsidRPr="009A4012">
        <w:rPr>
          <w:rFonts w:eastAsia="Times New Roman" w:cstheme="minorHAnsi"/>
          <w:color w:val="000000"/>
          <w:kern w:val="0"/>
          <w:lang w:eastAsia="en-GB"/>
          <w14:ligatures w14:val="none"/>
        </w:rPr>
        <w:t>‘select all that apply’ statements</w:t>
      </w:r>
      <w:r w:rsidR="003865E6" w:rsidRPr="009A4012">
        <w:rPr>
          <w:rFonts w:cstheme="minorHAnsi"/>
        </w:rPr>
        <w:t xml:space="preserve"> </w:t>
      </w:r>
      <w:r w:rsidR="00677F4A" w:rsidRPr="009A4012">
        <w:rPr>
          <w:rFonts w:cstheme="minorHAnsi"/>
        </w:rPr>
        <w:t xml:space="preserve">(summarised in the article, full statements/ranking in supplementary data </w:t>
      </w:r>
      <w:r w:rsidR="00EA5B26" w:rsidRPr="009A4012">
        <w:rPr>
          <w:rFonts w:cstheme="minorHAnsi"/>
        </w:rPr>
        <w:t>4</w:t>
      </w:r>
      <w:r w:rsidR="00677F4A" w:rsidRPr="009A4012">
        <w:rPr>
          <w:rFonts w:cstheme="minorHAnsi"/>
        </w:rPr>
        <w:t xml:space="preserve">) </w:t>
      </w:r>
      <w:r w:rsidR="003865E6" w:rsidRPr="009A4012">
        <w:rPr>
          <w:rFonts w:cstheme="minorHAnsi"/>
        </w:rPr>
        <w:t xml:space="preserve">in favour of using </w:t>
      </w:r>
      <w:r w:rsidR="00EE784E" w:rsidRPr="009A4012">
        <w:rPr>
          <w:rFonts w:cstheme="minorHAnsi"/>
        </w:rPr>
        <w:t xml:space="preserve">TATs </w:t>
      </w:r>
      <w:r w:rsidR="00865141" w:rsidRPr="009A4012">
        <w:rPr>
          <w:rFonts w:cstheme="minorHAnsi"/>
        </w:rPr>
        <w:t xml:space="preserve">related </w:t>
      </w:r>
      <w:r w:rsidR="00EE784E" w:rsidRPr="009A4012">
        <w:rPr>
          <w:rFonts w:cstheme="minorHAnsi"/>
        </w:rPr>
        <w:t>to their</w:t>
      </w:r>
      <w:r w:rsidR="00865141" w:rsidRPr="009A4012">
        <w:rPr>
          <w:rFonts w:cstheme="minorHAnsi"/>
        </w:rPr>
        <w:t xml:space="preserve"> ability </w:t>
      </w:r>
      <w:r w:rsidR="00EE784E" w:rsidRPr="009A4012">
        <w:rPr>
          <w:rFonts w:cstheme="minorHAnsi"/>
        </w:rPr>
        <w:t>to</w:t>
      </w:r>
      <w:r w:rsidR="00865141" w:rsidRPr="009A4012">
        <w:rPr>
          <w:rFonts w:cstheme="minorHAnsi"/>
        </w:rPr>
        <w:t xml:space="preserve"> provide breastmilk</w:t>
      </w:r>
      <w:r w:rsidR="00F40292" w:rsidRPr="009A4012">
        <w:rPr>
          <w:rFonts w:cstheme="minorHAnsi"/>
        </w:rPr>
        <w:t xml:space="preserve">, TATs being more physiological than PN, and TATs enabling quicker achievement of nutritional goals. </w:t>
      </w:r>
      <w:r w:rsidR="003865E6" w:rsidRPr="009A4012">
        <w:rPr>
          <w:rFonts w:cstheme="minorHAnsi"/>
        </w:rPr>
        <w:t xml:space="preserve">The highest ranked statements </w:t>
      </w:r>
      <w:r w:rsidR="00BC4496" w:rsidRPr="009A4012">
        <w:rPr>
          <w:rFonts w:cstheme="minorHAnsi"/>
        </w:rPr>
        <w:t>against</w:t>
      </w:r>
      <w:r w:rsidR="003865E6" w:rsidRPr="009A4012">
        <w:rPr>
          <w:rFonts w:cstheme="minorHAnsi"/>
        </w:rPr>
        <w:t xml:space="preserve"> using TATs were</w:t>
      </w:r>
      <w:r w:rsidR="00F40292" w:rsidRPr="009A4012">
        <w:rPr>
          <w:rFonts w:cstheme="minorHAnsi"/>
        </w:rPr>
        <w:t xml:space="preserve"> that TATs were riskier than PN due to perforation </w:t>
      </w:r>
      <w:r w:rsidR="00446715" w:rsidRPr="009A4012">
        <w:rPr>
          <w:rFonts w:cstheme="minorHAnsi"/>
        </w:rPr>
        <w:t xml:space="preserve">and obstruction </w:t>
      </w:r>
      <w:r w:rsidR="00F40292" w:rsidRPr="009A4012">
        <w:rPr>
          <w:rFonts w:cstheme="minorHAnsi"/>
        </w:rPr>
        <w:t>risks</w:t>
      </w:r>
      <w:r w:rsidR="00446715" w:rsidRPr="009A4012">
        <w:rPr>
          <w:rFonts w:cstheme="minorHAnsi"/>
        </w:rPr>
        <w:t>, a lack of expertise around TATs, that</w:t>
      </w:r>
      <w:r w:rsidR="00A16D99" w:rsidRPr="009A4012">
        <w:rPr>
          <w:rFonts w:cstheme="minorHAnsi"/>
        </w:rPr>
        <w:t xml:space="preserve"> CVC/PN were inevitable</w:t>
      </w:r>
      <w:r w:rsidR="00EE784E" w:rsidRPr="009A4012">
        <w:rPr>
          <w:rFonts w:cstheme="minorHAnsi"/>
        </w:rPr>
        <w:t>,</w:t>
      </w:r>
      <w:r w:rsidR="00A16D99" w:rsidRPr="009A4012">
        <w:rPr>
          <w:rFonts w:cstheme="minorHAnsi"/>
        </w:rPr>
        <w:t xml:space="preserve"> and that sole CVC/PN use was preferred. </w:t>
      </w:r>
    </w:p>
    <w:p w14:paraId="63BEADF7" w14:textId="4BCF2E76" w:rsidR="00875925" w:rsidRPr="009A4012" w:rsidRDefault="00875925" w:rsidP="00F71341">
      <w:pPr>
        <w:pStyle w:val="Caption"/>
        <w:keepNext/>
        <w:spacing w:after="240" w:line="360" w:lineRule="auto"/>
        <w:rPr>
          <w:rFonts w:cstheme="minorHAnsi"/>
        </w:rPr>
      </w:pPr>
      <w:r w:rsidRPr="009A4012">
        <w:rPr>
          <w:rFonts w:cstheme="minorHAnsi"/>
        </w:rPr>
        <w:lastRenderedPageBreak/>
        <w:t xml:space="preserve">Table </w:t>
      </w:r>
      <w:r w:rsidR="00C163AD" w:rsidRPr="009A4012">
        <w:rPr>
          <w:rFonts w:cstheme="minorHAnsi"/>
        </w:rPr>
        <w:t xml:space="preserve">1 </w:t>
      </w:r>
      <w:r w:rsidR="005B71A2" w:rsidRPr="009A4012">
        <w:rPr>
          <w:rFonts w:cstheme="minorHAnsi"/>
        </w:rPr>
        <w:t xml:space="preserve">– Factors underlying current practice related to TAT use </w:t>
      </w:r>
      <w:r w:rsidR="003B0979" w:rsidRPr="009A4012">
        <w:rPr>
          <w:rFonts w:cstheme="minorHAnsi"/>
        </w:rPr>
        <w:t>with illustrative themes, ordered by rank of importance to surgeons</w:t>
      </w:r>
    </w:p>
    <w:tbl>
      <w:tblPr>
        <w:tblW w:w="15761" w:type="dxa"/>
        <w:tblInd w:w="-431" w:type="dxa"/>
        <w:tblLayout w:type="fixed"/>
        <w:tblCellMar>
          <w:top w:w="28" w:type="dxa"/>
          <w:left w:w="28" w:type="dxa"/>
          <w:bottom w:w="28" w:type="dxa"/>
          <w:right w:w="28" w:type="dxa"/>
        </w:tblCellMar>
        <w:tblLook w:val="04A0" w:firstRow="1" w:lastRow="0" w:firstColumn="1" w:lastColumn="0" w:noHBand="0" w:noVBand="1"/>
      </w:tblPr>
      <w:tblGrid>
        <w:gridCol w:w="1277"/>
        <w:gridCol w:w="27"/>
        <w:gridCol w:w="850"/>
        <w:gridCol w:w="850"/>
        <w:gridCol w:w="850"/>
        <w:gridCol w:w="3969"/>
        <w:gridCol w:w="3969"/>
        <w:gridCol w:w="3969"/>
      </w:tblGrid>
      <w:tr w:rsidR="002F07E4" w:rsidRPr="009A4012" w14:paraId="60E5141C" w14:textId="77777777" w:rsidTr="00F71341">
        <w:trPr>
          <w:trHeight w:val="20"/>
        </w:trPr>
        <w:tc>
          <w:tcPr>
            <w:tcW w:w="1304" w:type="dxa"/>
            <w:gridSpan w:val="2"/>
            <w:tcBorders>
              <w:top w:val="single" w:sz="4" w:space="0" w:color="auto"/>
              <w:left w:val="single" w:sz="4" w:space="0" w:color="auto"/>
              <w:bottom w:val="single" w:sz="4" w:space="0" w:color="BFBFBF" w:themeColor="background1" w:themeShade="BF"/>
              <w:right w:val="single" w:sz="4" w:space="0" w:color="BFBFBF" w:themeColor="background1" w:themeShade="BF"/>
            </w:tcBorders>
            <w:shd w:val="clear" w:color="auto" w:fill="auto"/>
            <w:vAlign w:val="center"/>
            <w:hideMark/>
          </w:tcPr>
          <w:p w14:paraId="0D90A386" w14:textId="77777777" w:rsidR="00617725" w:rsidRPr="009A4012" w:rsidRDefault="00617725" w:rsidP="00F71341">
            <w:pPr>
              <w:spacing w:after="0" w:line="240" w:lineRule="auto"/>
              <w:jc w:val="center"/>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Factor</w:t>
            </w:r>
          </w:p>
        </w:tc>
        <w:tc>
          <w:tcPr>
            <w:tcW w:w="850" w:type="dxa"/>
            <w:tcBorders>
              <w:top w:val="single" w:sz="4" w:space="0" w:color="auto"/>
              <w:left w:val="nil"/>
              <w:bottom w:val="single" w:sz="4" w:space="0" w:color="BFBFBF" w:themeColor="background1" w:themeShade="BF"/>
              <w:right w:val="single" w:sz="4" w:space="0" w:color="BFBFBF" w:themeColor="background1" w:themeShade="BF"/>
            </w:tcBorders>
            <w:shd w:val="clear" w:color="auto" w:fill="auto"/>
            <w:vAlign w:val="center"/>
            <w:hideMark/>
          </w:tcPr>
          <w:p w14:paraId="00DDF532" w14:textId="4B547A66" w:rsidR="00617725" w:rsidRPr="009A4012" w:rsidRDefault="00617725" w:rsidP="00F71341">
            <w:pPr>
              <w:spacing w:after="0" w:line="240" w:lineRule="auto"/>
              <w:jc w:val="center"/>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Average rating</w:t>
            </w:r>
            <w:r w:rsidR="002F07E4" w:rsidRPr="009A4012">
              <w:rPr>
                <w:rFonts w:eastAsia="Times New Roman" w:cstheme="minorHAnsi"/>
                <w:b/>
                <w:bCs/>
                <w:color w:val="000000"/>
                <w:kern w:val="0"/>
                <w:sz w:val="20"/>
                <w:szCs w:val="20"/>
                <w:lang w:eastAsia="en-GB"/>
                <w14:ligatures w14:val="none"/>
              </w:rPr>
              <w:t>:</w:t>
            </w:r>
            <w:r w:rsidRPr="009A4012">
              <w:rPr>
                <w:rFonts w:eastAsia="Times New Roman" w:cstheme="minorHAnsi"/>
                <w:b/>
                <w:bCs/>
                <w:color w:val="000000"/>
                <w:kern w:val="0"/>
                <w:sz w:val="20"/>
                <w:szCs w:val="20"/>
                <w:lang w:eastAsia="en-GB"/>
                <w14:ligatures w14:val="none"/>
              </w:rPr>
              <w:t xml:space="preserve"> surgeons</w:t>
            </w:r>
          </w:p>
        </w:tc>
        <w:tc>
          <w:tcPr>
            <w:tcW w:w="850" w:type="dxa"/>
            <w:tcBorders>
              <w:top w:val="single" w:sz="4" w:space="0" w:color="auto"/>
              <w:left w:val="nil"/>
              <w:bottom w:val="single" w:sz="4" w:space="0" w:color="BFBFBF" w:themeColor="background1" w:themeShade="BF"/>
              <w:right w:val="single" w:sz="4" w:space="0" w:color="BFBFBF" w:themeColor="background1" w:themeShade="BF"/>
            </w:tcBorders>
            <w:shd w:val="clear" w:color="auto" w:fill="auto"/>
            <w:vAlign w:val="center"/>
            <w:hideMark/>
          </w:tcPr>
          <w:p w14:paraId="5E142467" w14:textId="02E86769" w:rsidR="00617725" w:rsidRPr="009A4012" w:rsidRDefault="00617725" w:rsidP="00F71341">
            <w:pPr>
              <w:spacing w:after="0" w:line="240" w:lineRule="auto"/>
              <w:jc w:val="center"/>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Average rating</w:t>
            </w:r>
            <w:r w:rsidR="002F07E4" w:rsidRPr="009A4012">
              <w:rPr>
                <w:rFonts w:eastAsia="Times New Roman" w:cstheme="minorHAnsi"/>
                <w:b/>
                <w:bCs/>
                <w:color w:val="000000"/>
                <w:kern w:val="0"/>
                <w:sz w:val="20"/>
                <w:szCs w:val="20"/>
                <w:lang w:eastAsia="en-GB"/>
                <w14:ligatures w14:val="none"/>
              </w:rPr>
              <w:t>:</w:t>
            </w:r>
            <w:r w:rsidRPr="009A4012">
              <w:rPr>
                <w:rFonts w:eastAsia="Times New Roman" w:cstheme="minorHAnsi"/>
                <w:b/>
                <w:bCs/>
                <w:color w:val="000000"/>
                <w:kern w:val="0"/>
                <w:sz w:val="20"/>
                <w:szCs w:val="20"/>
                <w:lang w:eastAsia="en-GB"/>
                <w14:ligatures w14:val="none"/>
              </w:rPr>
              <w:t xml:space="preserve"> neonatologists</w:t>
            </w:r>
          </w:p>
        </w:tc>
        <w:tc>
          <w:tcPr>
            <w:tcW w:w="850" w:type="dxa"/>
            <w:tcBorders>
              <w:top w:val="single" w:sz="4" w:space="0" w:color="auto"/>
              <w:left w:val="nil"/>
              <w:bottom w:val="single" w:sz="4" w:space="0" w:color="BFBFBF" w:themeColor="background1" w:themeShade="BF"/>
              <w:right w:val="single" w:sz="4" w:space="0" w:color="BFBFBF" w:themeColor="background1" w:themeShade="BF"/>
            </w:tcBorders>
            <w:shd w:val="clear" w:color="auto" w:fill="auto"/>
            <w:vAlign w:val="center"/>
            <w:hideMark/>
          </w:tcPr>
          <w:p w14:paraId="45C567D3" w14:textId="7BF4CFE5" w:rsidR="00617725" w:rsidRPr="009A4012" w:rsidRDefault="0014665F" w:rsidP="00F71341">
            <w:pPr>
              <w:spacing w:after="0" w:line="240" w:lineRule="auto"/>
              <w:jc w:val="center"/>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P-value</w:t>
            </w:r>
          </w:p>
        </w:tc>
        <w:tc>
          <w:tcPr>
            <w:tcW w:w="3969" w:type="dxa"/>
            <w:tcBorders>
              <w:top w:val="single" w:sz="4" w:space="0" w:color="auto"/>
              <w:left w:val="nil"/>
              <w:bottom w:val="single" w:sz="4" w:space="0" w:color="BFBFBF" w:themeColor="background1" w:themeShade="BF"/>
              <w:right w:val="single" w:sz="4" w:space="0" w:color="BFBFBF" w:themeColor="background1" w:themeShade="BF"/>
            </w:tcBorders>
            <w:shd w:val="clear" w:color="auto" w:fill="auto"/>
            <w:vAlign w:val="center"/>
            <w:hideMark/>
          </w:tcPr>
          <w:p w14:paraId="6FB7B317" w14:textId="0C6B0700" w:rsidR="00724872" w:rsidRPr="009A4012" w:rsidRDefault="00FF7F13" w:rsidP="00F71341">
            <w:pPr>
              <w:spacing w:after="0" w:line="240" w:lineRule="auto"/>
              <w:jc w:val="center"/>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 xml:space="preserve">Illustrative </w:t>
            </w:r>
            <w:r w:rsidR="001C6856" w:rsidRPr="009A4012">
              <w:rPr>
                <w:rFonts w:eastAsia="Times New Roman" w:cstheme="minorHAnsi"/>
                <w:b/>
                <w:bCs/>
                <w:color w:val="000000"/>
                <w:kern w:val="0"/>
                <w:sz w:val="20"/>
                <w:szCs w:val="20"/>
                <w:lang w:eastAsia="en-GB"/>
                <w14:ligatures w14:val="none"/>
              </w:rPr>
              <w:t>themes in</w:t>
            </w:r>
            <w:r w:rsidR="00617725" w:rsidRPr="009A4012">
              <w:rPr>
                <w:rFonts w:eastAsia="Times New Roman" w:cstheme="minorHAnsi"/>
                <w:b/>
                <w:bCs/>
                <w:color w:val="000000"/>
                <w:kern w:val="0"/>
                <w:sz w:val="20"/>
                <w:szCs w:val="20"/>
                <w:lang w:eastAsia="en-GB"/>
                <w14:ligatures w14:val="none"/>
              </w:rPr>
              <w:t xml:space="preserve"> open-ended </w:t>
            </w:r>
            <w:r w:rsidR="00724872" w:rsidRPr="009A4012">
              <w:rPr>
                <w:rFonts w:eastAsia="Times New Roman" w:cstheme="minorHAnsi"/>
                <w:b/>
                <w:bCs/>
                <w:color w:val="000000"/>
                <w:kern w:val="0"/>
                <w:sz w:val="20"/>
                <w:szCs w:val="20"/>
                <w:lang w:eastAsia="en-GB"/>
                <w14:ligatures w14:val="none"/>
              </w:rPr>
              <w:t>replies</w:t>
            </w:r>
            <w:r w:rsidR="00617354" w:rsidRPr="009A4012">
              <w:rPr>
                <w:rFonts w:eastAsia="Times New Roman" w:cstheme="minorHAnsi"/>
                <w:b/>
                <w:bCs/>
                <w:color w:val="000000"/>
                <w:kern w:val="0"/>
                <w:sz w:val="20"/>
                <w:szCs w:val="20"/>
                <w:lang w:eastAsia="en-GB"/>
                <w14:ligatures w14:val="none"/>
              </w:rPr>
              <w:t>:</w:t>
            </w:r>
          </w:p>
          <w:p w14:paraId="70629E7D" w14:textId="00F84825" w:rsidR="00617725" w:rsidRPr="009A4012" w:rsidRDefault="00617354" w:rsidP="00F71341">
            <w:pPr>
              <w:spacing w:after="0" w:line="240" w:lineRule="auto"/>
              <w:jc w:val="center"/>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 xml:space="preserve">surgeons </w:t>
            </w:r>
            <w:r w:rsidR="00724872" w:rsidRPr="009A4012">
              <w:rPr>
                <w:rFonts w:eastAsia="Times New Roman" w:cstheme="minorHAnsi"/>
                <w:b/>
                <w:bCs/>
                <w:color w:val="000000"/>
                <w:kern w:val="0"/>
                <w:sz w:val="20"/>
                <w:szCs w:val="20"/>
                <w:lang w:eastAsia="en-GB"/>
                <w14:ligatures w14:val="none"/>
              </w:rPr>
              <w:t>&amp; neonatologists with a p</w:t>
            </w:r>
            <w:r w:rsidR="00617725" w:rsidRPr="009A4012">
              <w:rPr>
                <w:rFonts w:eastAsia="Times New Roman" w:cstheme="minorHAnsi"/>
                <w:b/>
                <w:bCs/>
                <w:color w:val="000000"/>
                <w:kern w:val="0"/>
                <w:sz w:val="20"/>
                <w:szCs w:val="20"/>
                <w:lang w:eastAsia="en-GB"/>
                <w14:ligatures w14:val="none"/>
              </w:rPr>
              <w:t>ositive disposition towards TATs</w:t>
            </w:r>
          </w:p>
        </w:tc>
        <w:tc>
          <w:tcPr>
            <w:tcW w:w="3969" w:type="dxa"/>
            <w:tcBorders>
              <w:top w:val="single" w:sz="4" w:space="0" w:color="auto"/>
              <w:left w:val="nil"/>
              <w:bottom w:val="single" w:sz="4" w:space="0" w:color="BFBFBF" w:themeColor="background1" w:themeShade="BF"/>
              <w:right w:val="single" w:sz="4" w:space="0" w:color="BFBFBF" w:themeColor="background1" w:themeShade="BF"/>
            </w:tcBorders>
            <w:shd w:val="clear" w:color="auto" w:fill="auto"/>
            <w:vAlign w:val="center"/>
            <w:hideMark/>
          </w:tcPr>
          <w:p w14:paraId="066E3F6C" w14:textId="2BD8399B" w:rsidR="00617725" w:rsidRPr="009A4012" w:rsidRDefault="00FF7F13" w:rsidP="00F71341">
            <w:pPr>
              <w:spacing w:after="0" w:line="240" w:lineRule="auto"/>
              <w:jc w:val="center"/>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 xml:space="preserve">Illustrative </w:t>
            </w:r>
            <w:r w:rsidR="001C6856" w:rsidRPr="009A4012">
              <w:rPr>
                <w:rFonts w:eastAsia="Times New Roman" w:cstheme="minorHAnsi"/>
                <w:b/>
                <w:bCs/>
                <w:color w:val="000000"/>
                <w:kern w:val="0"/>
                <w:sz w:val="20"/>
                <w:szCs w:val="20"/>
                <w:lang w:eastAsia="en-GB"/>
                <w14:ligatures w14:val="none"/>
              </w:rPr>
              <w:t>themes in</w:t>
            </w:r>
            <w:r w:rsidR="00617725" w:rsidRPr="009A4012">
              <w:rPr>
                <w:rFonts w:eastAsia="Times New Roman" w:cstheme="minorHAnsi"/>
                <w:b/>
                <w:bCs/>
                <w:color w:val="000000"/>
                <w:kern w:val="0"/>
                <w:sz w:val="20"/>
                <w:szCs w:val="20"/>
                <w:lang w:eastAsia="en-GB"/>
                <w14:ligatures w14:val="none"/>
              </w:rPr>
              <w:t xml:space="preserve"> open-ended </w:t>
            </w:r>
            <w:r w:rsidR="00724872" w:rsidRPr="009A4012">
              <w:rPr>
                <w:rFonts w:eastAsia="Times New Roman" w:cstheme="minorHAnsi"/>
                <w:b/>
                <w:bCs/>
                <w:color w:val="000000"/>
                <w:kern w:val="0"/>
                <w:sz w:val="20"/>
                <w:szCs w:val="20"/>
                <w:lang w:eastAsia="en-GB"/>
                <w14:ligatures w14:val="none"/>
              </w:rPr>
              <w:t>replies</w:t>
            </w:r>
            <w:r w:rsidR="00617354" w:rsidRPr="009A4012">
              <w:rPr>
                <w:rFonts w:eastAsia="Times New Roman" w:cstheme="minorHAnsi"/>
                <w:b/>
                <w:bCs/>
                <w:color w:val="000000"/>
                <w:kern w:val="0"/>
                <w:sz w:val="20"/>
                <w:szCs w:val="20"/>
                <w:lang w:eastAsia="en-GB"/>
                <w14:ligatures w14:val="none"/>
              </w:rPr>
              <w:t>:</w:t>
            </w:r>
            <w:r w:rsidR="00B069BA" w:rsidRPr="009A4012">
              <w:rPr>
                <w:rFonts w:eastAsia="Times New Roman" w:cstheme="minorHAnsi"/>
                <w:b/>
                <w:bCs/>
                <w:color w:val="000000"/>
                <w:kern w:val="0"/>
                <w:sz w:val="20"/>
                <w:szCs w:val="20"/>
                <w:lang w:eastAsia="en-GB"/>
                <w14:ligatures w14:val="none"/>
              </w:rPr>
              <w:t xml:space="preserve"> </w:t>
            </w:r>
          </w:p>
          <w:p w14:paraId="126713C1" w14:textId="2126B944" w:rsidR="00617725" w:rsidRPr="009A4012" w:rsidRDefault="00617354" w:rsidP="00F71341">
            <w:pPr>
              <w:spacing w:after="0" w:line="240" w:lineRule="auto"/>
              <w:jc w:val="center"/>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 xml:space="preserve">surgeons </w:t>
            </w:r>
            <w:r w:rsidR="00724872" w:rsidRPr="009A4012">
              <w:rPr>
                <w:rFonts w:eastAsia="Times New Roman" w:cstheme="minorHAnsi"/>
                <w:b/>
                <w:bCs/>
                <w:color w:val="000000"/>
                <w:kern w:val="0"/>
                <w:sz w:val="20"/>
                <w:szCs w:val="20"/>
                <w:lang w:eastAsia="en-GB"/>
                <w14:ligatures w14:val="none"/>
              </w:rPr>
              <w:t>&amp; neonatologists with a neutral</w:t>
            </w:r>
            <w:r w:rsidR="00617725" w:rsidRPr="009A4012">
              <w:rPr>
                <w:rFonts w:eastAsia="Times New Roman" w:cstheme="minorHAnsi"/>
                <w:b/>
                <w:bCs/>
                <w:color w:val="000000"/>
                <w:kern w:val="0"/>
                <w:sz w:val="20"/>
                <w:szCs w:val="20"/>
                <w:lang w:eastAsia="en-GB"/>
                <w14:ligatures w14:val="none"/>
              </w:rPr>
              <w:t xml:space="preserve"> or contingent disposition towards TATs</w:t>
            </w:r>
          </w:p>
        </w:tc>
        <w:tc>
          <w:tcPr>
            <w:tcW w:w="3969" w:type="dxa"/>
            <w:tcBorders>
              <w:top w:val="single" w:sz="4" w:space="0" w:color="auto"/>
              <w:left w:val="nil"/>
              <w:bottom w:val="single" w:sz="4" w:space="0" w:color="BFBFBF" w:themeColor="background1" w:themeShade="BF"/>
              <w:right w:val="single" w:sz="4" w:space="0" w:color="auto"/>
            </w:tcBorders>
            <w:shd w:val="clear" w:color="auto" w:fill="auto"/>
            <w:vAlign w:val="center"/>
            <w:hideMark/>
          </w:tcPr>
          <w:p w14:paraId="403605C8" w14:textId="167A767F" w:rsidR="00B069BA" w:rsidRPr="009A4012" w:rsidRDefault="00FF7F13" w:rsidP="00F71341">
            <w:pPr>
              <w:spacing w:after="0" w:line="240" w:lineRule="auto"/>
              <w:jc w:val="center"/>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 xml:space="preserve">Illustrative </w:t>
            </w:r>
            <w:r w:rsidR="001C6856" w:rsidRPr="009A4012">
              <w:rPr>
                <w:rFonts w:eastAsia="Times New Roman" w:cstheme="minorHAnsi"/>
                <w:b/>
                <w:bCs/>
                <w:color w:val="000000"/>
                <w:kern w:val="0"/>
                <w:sz w:val="20"/>
                <w:szCs w:val="20"/>
                <w:lang w:eastAsia="en-GB"/>
                <w14:ligatures w14:val="none"/>
              </w:rPr>
              <w:t>themes in</w:t>
            </w:r>
            <w:r w:rsidR="00617725" w:rsidRPr="009A4012">
              <w:rPr>
                <w:rFonts w:eastAsia="Times New Roman" w:cstheme="minorHAnsi"/>
                <w:b/>
                <w:bCs/>
                <w:color w:val="000000"/>
                <w:kern w:val="0"/>
                <w:sz w:val="20"/>
                <w:szCs w:val="20"/>
                <w:lang w:eastAsia="en-GB"/>
                <w14:ligatures w14:val="none"/>
              </w:rPr>
              <w:t xml:space="preserve"> open-ended</w:t>
            </w:r>
            <w:r w:rsidR="00724872" w:rsidRPr="009A4012">
              <w:rPr>
                <w:rFonts w:eastAsia="Times New Roman" w:cstheme="minorHAnsi"/>
                <w:b/>
                <w:bCs/>
                <w:color w:val="000000"/>
                <w:kern w:val="0"/>
                <w:sz w:val="20"/>
                <w:szCs w:val="20"/>
                <w:lang w:eastAsia="en-GB"/>
                <w14:ligatures w14:val="none"/>
              </w:rPr>
              <w:t xml:space="preserve"> replies</w:t>
            </w:r>
            <w:r w:rsidR="00617354" w:rsidRPr="009A4012">
              <w:rPr>
                <w:rFonts w:eastAsia="Times New Roman" w:cstheme="minorHAnsi"/>
                <w:b/>
                <w:bCs/>
                <w:color w:val="000000"/>
                <w:kern w:val="0"/>
                <w:sz w:val="20"/>
                <w:szCs w:val="20"/>
                <w:lang w:eastAsia="en-GB"/>
                <w14:ligatures w14:val="none"/>
              </w:rPr>
              <w:t>:</w:t>
            </w:r>
          </w:p>
          <w:p w14:paraId="176D8DC9" w14:textId="7320AD04" w:rsidR="00617725" w:rsidRPr="009A4012" w:rsidRDefault="00617354" w:rsidP="00F71341">
            <w:pPr>
              <w:spacing w:after="0" w:line="240" w:lineRule="auto"/>
              <w:jc w:val="center"/>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 xml:space="preserve">surgeons </w:t>
            </w:r>
            <w:r w:rsidR="00724872" w:rsidRPr="009A4012">
              <w:rPr>
                <w:rFonts w:eastAsia="Times New Roman" w:cstheme="minorHAnsi"/>
                <w:b/>
                <w:bCs/>
                <w:color w:val="000000"/>
                <w:kern w:val="0"/>
                <w:sz w:val="20"/>
                <w:szCs w:val="20"/>
                <w:lang w:eastAsia="en-GB"/>
                <w14:ligatures w14:val="none"/>
              </w:rPr>
              <w:t>&amp; neonatologists with a n</w:t>
            </w:r>
            <w:r w:rsidR="00617725" w:rsidRPr="009A4012">
              <w:rPr>
                <w:rFonts w:eastAsia="Times New Roman" w:cstheme="minorHAnsi"/>
                <w:b/>
                <w:bCs/>
                <w:color w:val="000000"/>
                <w:kern w:val="0"/>
                <w:sz w:val="20"/>
                <w:szCs w:val="20"/>
                <w:lang w:eastAsia="en-GB"/>
                <w14:ligatures w14:val="none"/>
              </w:rPr>
              <w:t>egative disposition towards TATs</w:t>
            </w:r>
          </w:p>
        </w:tc>
      </w:tr>
      <w:tr w:rsidR="002F07E4" w:rsidRPr="009A4012" w14:paraId="00868491" w14:textId="77777777" w:rsidTr="00F71341">
        <w:trPr>
          <w:trHeight w:val="20"/>
        </w:trPr>
        <w:tc>
          <w:tcPr>
            <w:tcW w:w="1304" w:type="dxa"/>
            <w:gridSpan w:val="2"/>
            <w:tcBorders>
              <w:top w:val="nil"/>
              <w:left w:val="single" w:sz="4" w:space="0" w:color="auto"/>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hideMark/>
          </w:tcPr>
          <w:p w14:paraId="4F4169EF" w14:textId="77777777" w:rsidR="00617725" w:rsidRPr="009A4012" w:rsidRDefault="00617725" w:rsidP="00F71341">
            <w:pPr>
              <w:spacing w:after="0" w:line="240" w:lineRule="auto"/>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Effectiveness of providing appropriate nutrition</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1B89E804" w14:textId="5BCC163B" w:rsidR="00617725" w:rsidRPr="009A4012" w:rsidRDefault="000A139F"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4.31</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1496B467" w14:textId="3F7DCEBE" w:rsidR="00617725" w:rsidRPr="009A4012" w:rsidRDefault="009C4962"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4.52</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749389D0" w14:textId="479A6C36" w:rsidR="00617725" w:rsidRPr="009A4012" w:rsidRDefault="009C4962"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7</w:t>
            </w:r>
            <w:r w:rsidR="001A5649" w:rsidRPr="009A4012">
              <w:rPr>
                <w:rFonts w:eastAsia="Times New Roman" w:cstheme="minorHAnsi"/>
                <w:color w:val="000000"/>
                <w:kern w:val="0"/>
                <w:sz w:val="20"/>
                <w:szCs w:val="20"/>
                <w:lang w:eastAsia="en-GB"/>
                <w14:ligatures w14:val="none"/>
              </w:rPr>
              <w:t>1</w:t>
            </w:r>
          </w:p>
        </w:tc>
        <w:tc>
          <w:tcPr>
            <w:tcW w:w="3969" w:type="dxa"/>
            <w:tcBorders>
              <w:top w:val="nil"/>
              <w:left w:val="nil"/>
              <w:bottom w:val="single" w:sz="4" w:space="0" w:color="BFBFBF" w:themeColor="background1" w:themeShade="BF"/>
              <w:right w:val="single" w:sz="4" w:space="0" w:color="BFBFBF" w:themeColor="background1" w:themeShade="BF"/>
            </w:tcBorders>
            <w:shd w:val="clear" w:color="auto" w:fill="auto"/>
            <w:tcMar>
              <w:top w:w="11" w:type="dxa"/>
              <w:left w:w="11" w:type="dxa"/>
              <w:bottom w:w="11" w:type="dxa"/>
              <w:right w:w="11" w:type="dxa"/>
            </w:tcMar>
          </w:tcPr>
          <w:p w14:paraId="3CBE7A84" w14:textId="6BD6092C" w:rsidR="004A6570" w:rsidRPr="009A4012" w:rsidRDefault="004A6570" w:rsidP="004A6570">
            <w:pPr>
              <w:pStyle w:val="NoSpacing"/>
              <w:numPr>
                <w:ilvl w:val="0"/>
                <w:numId w:val="117"/>
              </w:numPr>
              <w:rPr>
                <w:rFonts w:cstheme="minorHAnsi"/>
                <w:sz w:val="20"/>
                <w:szCs w:val="20"/>
                <w:lang w:eastAsia="en-GB"/>
              </w:rPr>
            </w:pPr>
            <w:r w:rsidRPr="009A4012">
              <w:rPr>
                <w:rFonts w:cstheme="minorHAnsi"/>
                <w:sz w:val="20"/>
                <w:szCs w:val="20"/>
                <w:lang w:eastAsia="en-GB"/>
              </w:rPr>
              <w:t>TATs help avoid PN</w:t>
            </w:r>
          </w:p>
          <w:p w14:paraId="32D5A97D" w14:textId="01A5A4B0" w:rsidR="00617725" w:rsidRPr="009A4012" w:rsidRDefault="00125726" w:rsidP="00F71341">
            <w:pPr>
              <w:pStyle w:val="NoSpacing"/>
              <w:numPr>
                <w:ilvl w:val="0"/>
                <w:numId w:val="117"/>
              </w:numPr>
              <w:rPr>
                <w:rFonts w:cstheme="minorHAnsi"/>
                <w:sz w:val="20"/>
                <w:szCs w:val="20"/>
                <w:lang w:eastAsia="en-GB"/>
              </w:rPr>
            </w:pPr>
            <w:r w:rsidRPr="009A4012">
              <w:rPr>
                <w:rFonts w:cstheme="minorHAnsi"/>
                <w:sz w:val="20"/>
                <w:szCs w:val="20"/>
                <w:lang w:eastAsia="en-GB"/>
              </w:rPr>
              <w:t>TAT-specific nutritional benefits (e.g. more physiological feeding, provision of earlier enteral nutrition, ability to feed breastmilk via a TAT)</w:t>
            </w:r>
          </w:p>
        </w:tc>
        <w:tc>
          <w:tcPr>
            <w:tcW w:w="3969" w:type="dxa"/>
            <w:tcBorders>
              <w:top w:val="nil"/>
              <w:left w:val="nil"/>
              <w:bottom w:val="single" w:sz="4" w:space="0" w:color="BFBFBF" w:themeColor="background1" w:themeShade="BF"/>
              <w:right w:val="single" w:sz="4" w:space="0" w:color="BFBFBF" w:themeColor="background1" w:themeShade="BF"/>
            </w:tcBorders>
            <w:shd w:val="clear" w:color="auto" w:fill="auto"/>
            <w:tcMar>
              <w:top w:w="11" w:type="dxa"/>
              <w:left w:w="11" w:type="dxa"/>
              <w:bottom w:w="11" w:type="dxa"/>
              <w:right w:w="11" w:type="dxa"/>
            </w:tcMar>
          </w:tcPr>
          <w:p w14:paraId="04177C77" w14:textId="24CA1D8C" w:rsidR="003E2FCE" w:rsidRPr="009A4012" w:rsidRDefault="003E2FCE" w:rsidP="00F71341">
            <w:pPr>
              <w:pStyle w:val="NoSpacing"/>
              <w:numPr>
                <w:ilvl w:val="0"/>
                <w:numId w:val="117"/>
              </w:numPr>
              <w:rPr>
                <w:rFonts w:cstheme="minorHAnsi"/>
                <w:sz w:val="20"/>
                <w:szCs w:val="20"/>
                <w:lang w:eastAsia="en-GB"/>
              </w:rPr>
            </w:pPr>
            <w:r w:rsidRPr="009A4012">
              <w:rPr>
                <w:rFonts w:cstheme="minorHAnsi"/>
                <w:sz w:val="20"/>
                <w:szCs w:val="20"/>
                <w:lang w:eastAsia="en-GB"/>
              </w:rPr>
              <w:t>TATs expedite/improve gastric feeding</w:t>
            </w:r>
          </w:p>
          <w:p w14:paraId="69367C42" w14:textId="77777777" w:rsidR="004A6570" w:rsidRPr="009A4012" w:rsidRDefault="003E2FCE" w:rsidP="00F71341">
            <w:pPr>
              <w:pStyle w:val="NoSpacing"/>
              <w:numPr>
                <w:ilvl w:val="0"/>
                <w:numId w:val="117"/>
              </w:numPr>
              <w:rPr>
                <w:rFonts w:cstheme="minorHAnsi"/>
                <w:sz w:val="20"/>
                <w:szCs w:val="20"/>
                <w:lang w:eastAsia="en-GB"/>
              </w:rPr>
            </w:pPr>
            <w:r w:rsidRPr="009A4012">
              <w:rPr>
                <w:rFonts w:cstheme="minorHAnsi"/>
                <w:sz w:val="20"/>
                <w:szCs w:val="20"/>
                <w:lang w:eastAsia="en-GB"/>
              </w:rPr>
              <w:t>Perception that TATs reduce PN</w:t>
            </w:r>
          </w:p>
          <w:p w14:paraId="49D3DDDA" w14:textId="60D67B34" w:rsidR="00617725"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Unawareness of TATs</w:t>
            </w:r>
            <w:r w:rsidR="006E16C5" w:rsidRPr="009A4012">
              <w:rPr>
                <w:rFonts w:cstheme="minorHAnsi"/>
                <w:sz w:val="20"/>
                <w:szCs w:val="20"/>
                <w:lang w:eastAsia="en-GB"/>
              </w:rPr>
              <w:t>’</w:t>
            </w:r>
            <w:r w:rsidRPr="009A4012">
              <w:rPr>
                <w:rFonts w:cstheme="minorHAnsi"/>
                <w:sz w:val="20"/>
                <w:szCs w:val="20"/>
                <w:lang w:eastAsia="en-GB"/>
              </w:rPr>
              <w:t xml:space="preserve"> nutritional benefits</w:t>
            </w:r>
          </w:p>
        </w:tc>
        <w:tc>
          <w:tcPr>
            <w:tcW w:w="3969" w:type="dxa"/>
            <w:tcBorders>
              <w:top w:val="nil"/>
              <w:left w:val="nil"/>
              <w:bottom w:val="single" w:sz="4" w:space="0" w:color="BFBFBF" w:themeColor="background1" w:themeShade="BF"/>
              <w:right w:val="single" w:sz="4" w:space="0" w:color="auto"/>
            </w:tcBorders>
            <w:shd w:val="clear" w:color="auto" w:fill="auto"/>
            <w:tcMar>
              <w:top w:w="11" w:type="dxa"/>
              <w:left w:w="11" w:type="dxa"/>
              <w:bottom w:w="11" w:type="dxa"/>
              <w:right w:w="11" w:type="dxa"/>
            </w:tcMar>
          </w:tcPr>
          <w:p w14:paraId="6B2A2FBD" w14:textId="1CA4973A" w:rsidR="003E2FCE" w:rsidRPr="009A4012" w:rsidRDefault="003E2FCE" w:rsidP="00F71341">
            <w:pPr>
              <w:pStyle w:val="NoSpacing"/>
              <w:numPr>
                <w:ilvl w:val="0"/>
                <w:numId w:val="117"/>
              </w:numPr>
              <w:rPr>
                <w:rFonts w:cstheme="minorHAnsi"/>
                <w:sz w:val="20"/>
                <w:szCs w:val="20"/>
                <w:lang w:eastAsia="en-GB"/>
              </w:rPr>
            </w:pPr>
            <w:r w:rsidRPr="009A4012">
              <w:rPr>
                <w:rFonts w:cstheme="minorHAnsi"/>
                <w:sz w:val="20"/>
                <w:szCs w:val="20"/>
                <w:lang w:eastAsia="en-GB"/>
              </w:rPr>
              <w:t>PN provides adequate nutrition</w:t>
            </w:r>
          </w:p>
          <w:p w14:paraId="5FF2CBEF" w14:textId="7D4191B6" w:rsidR="00BD7A96"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TATs</w:t>
            </w:r>
            <w:r w:rsidR="006E16C5" w:rsidRPr="009A4012">
              <w:rPr>
                <w:rFonts w:cstheme="minorHAnsi"/>
                <w:sz w:val="20"/>
                <w:szCs w:val="20"/>
                <w:lang w:eastAsia="en-GB"/>
              </w:rPr>
              <w:t>’</w:t>
            </w:r>
            <w:r w:rsidRPr="009A4012">
              <w:rPr>
                <w:rFonts w:cstheme="minorHAnsi"/>
                <w:sz w:val="20"/>
                <w:szCs w:val="20"/>
                <w:lang w:eastAsia="en-GB"/>
              </w:rPr>
              <w:t xml:space="preserve"> lack of nutritional benefits</w:t>
            </w:r>
          </w:p>
        </w:tc>
      </w:tr>
      <w:tr w:rsidR="002F07E4" w:rsidRPr="009A4012" w14:paraId="2933DCE1" w14:textId="77777777" w:rsidTr="00F71341">
        <w:trPr>
          <w:trHeight w:val="20"/>
        </w:trPr>
        <w:tc>
          <w:tcPr>
            <w:tcW w:w="1304" w:type="dxa"/>
            <w:gridSpan w:val="2"/>
            <w:tcBorders>
              <w:top w:val="nil"/>
              <w:left w:val="single" w:sz="4" w:space="0" w:color="auto"/>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hideMark/>
          </w:tcPr>
          <w:p w14:paraId="43986200" w14:textId="77777777" w:rsidR="00617725" w:rsidRPr="009A4012" w:rsidRDefault="00617725" w:rsidP="00F71341">
            <w:pPr>
              <w:spacing w:after="0" w:line="240" w:lineRule="auto"/>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Risks associated with TAT feeding</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47F48419" w14:textId="2B23A251" w:rsidR="00617725" w:rsidRPr="009A4012" w:rsidRDefault="009C4962"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3.73</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0A7CA02E" w14:textId="1116C61C" w:rsidR="00617725" w:rsidRPr="009A4012" w:rsidRDefault="009C4962"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3.45</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6A19CA2B" w14:textId="577FEF6C" w:rsidR="00617725" w:rsidRPr="009A4012" w:rsidRDefault="009C4962"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36</w:t>
            </w:r>
          </w:p>
        </w:tc>
        <w:tc>
          <w:tcPr>
            <w:tcW w:w="3969"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7C030C6F" w14:textId="29212B8D" w:rsidR="00DB7493"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Reduced likelihood of PN-related risks</w:t>
            </w:r>
          </w:p>
          <w:p w14:paraId="73CFB506" w14:textId="789083A8" w:rsidR="00617725" w:rsidRPr="009A4012" w:rsidRDefault="00DB7493" w:rsidP="00F71341">
            <w:pPr>
              <w:pStyle w:val="NoSpacing"/>
              <w:numPr>
                <w:ilvl w:val="0"/>
                <w:numId w:val="117"/>
              </w:numPr>
              <w:rPr>
                <w:rFonts w:cstheme="minorHAnsi"/>
                <w:sz w:val="20"/>
                <w:szCs w:val="20"/>
                <w:lang w:eastAsia="en-GB"/>
              </w:rPr>
            </w:pPr>
            <w:r w:rsidRPr="009A4012">
              <w:rPr>
                <w:rFonts w:cstheme="minorHAnsi"/>
                <w:sz w:val="20"/>
                <w:szCs w:val="20"/>
                <w:lang w:eastAsia="en-GB"/>
              </w:rPr>
              <w:t>TATs can be used safely/their risks can be managed</w:t>
            </w:r>
          </w:p>
          <w:p w14:paraId="55E367B7" w14:textId="7E654125" w:rsidR="00080A1C" w:rsidRPr="009A4012" w:rsidRDefault="00080A1C" w:rsidP="00F71341">
            <w:pPr>
              <w:pStyle w:val="NoSpacing"/>
              <w:numPr>
                <w:ilvl w:val="0"/>
                <w:numId w:val="117"/>
              </w:numPr>
              <w:rPr>
                <w:rFonts w:cstheme="minorHAnsi"/>
                <w:sz w:val="20"/>
                <w:szCs w:val="20"/>
                <w:lang w:eastAsia="en-GB"/>
              </w:rPr>
            </w:pPr>
            <w:r w:rsidRPr="009A4012">
              <w:rPr>
                <w:rFonts w:cstheme="minorHAnsi"/>
                <w:sz w:val="20"/>
                <w:szCs w:val="20"/>
                <w:lang w:eastAsia="en-GB"/>
              </w:rPr>
              <w:t>Both TATs and PN have different risks</w:t>
            </w:r>
          </w:p>
          <w:p w14:paraId="5ED4E052" w14:textId="2C5544D6" w:rsidR="00080A1C" w:rsidRPr="009A4012" w:rsidRDefault="00080A1C" w:rsidP="00F71341">
            <w:pPr>
              <w:pStyle w:val="NoSpacing"/>
              <w:numPr>
                <w:ilvl w:val="0"/>
                <w:numId w:val="117"/>
              </w:numPr>
              <w:rPr>
                <w:rFonts w:cstheme="minorHAnsi"/>
                <w:sz w:val="20"/>
                <w:szCs w:val="20"/>
                <w:lang w:eastAsia="en-GB"/>
              </w:rPr>
            </w:pPr>
            <w:r w:rsidRPr="009A4012">
              <w:rPr>
                <w:rFonts w:cstheme="minorHAnsi"/>
                <w:sz w:val="20"/>
                <w:szCs w:val="20"/>
                <w:lang w:eastAsia="en-GB"/>
              </w:rPr>
              <w:t>Different risk profiles for certain infants impact TAT usage (e.g. smaller infants at greater risk)</w:t>
            </w:r>
          </w:p>
        </w:tc>
        <w:tc>
          <w:tcPr>
            <w:tcW w:w="3969"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7596AD6F" w14:textId="36CDA634"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Lack of detailed knowledge of TATs</w:t>
            </w:r>
            <w:r w:rsidR="006E16C5" w:rsidRPr="009A4012">
              <w:rPr>
                <w:rFonts w:cstheme="minorHAnsi"/>
                <w:sz w:val="20"/>
                <w:szCs w:val="20"/>
                <w:lang w:eastAsia="en-GB"/>
              </w:rPr>
              <w:t>’</w:t>
            </w:r>
            <w:r w:rsidRPr="009A4012">
              <w:rPr>
                <w:rFonts w:cstheme="minorHAnsi"/>
                <w:sz w:val="20"/>
                <w:szCs w:val="20"/>
                <w:lang w:eastAsia="en-GB"/>
              </w:rPr>
              <w:t xml:space="preserve"> risks</w:t>
            </w:r>
          </w:p>
          <w:p w14:paraId="7E20EA99" w14:textId="1EA058BE"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Different but comparable risk profiles of TATs vs PN</w:t>
            </w:r>
          </w:p>
          <w:p w14:paraId="7E432226" w14:textId="0A6DF129" w:rsidR="00617725"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Different risk profiles for certain infants impact TAT usage (e.g. smaller infants at greater risk)</w:t>
            </w:r>
          </w:p>
          <w:p w14:paraId="27AE8547" w14:textId="07BE04F0" w:rsidR="00DF351E" w:rsidRPr="009A4012" w:rsidRDefault="00DF351E" w:rsidP="00F71341">
            <w:pPr>
              <w:pStyle w:val="NoSpacing"/>
              <w:numPr>
                <w:ilvl w:val="0"/>
                <w:numId w:val="117"/>
              </w:numPr>
              <w:rPr>
                <w:rFonts w:cstheme="minorHAnsi"/>
                <w:sz w:val="20"/>
                <w:szCs w:val="20"/>
                <w:lang w:eastAsia="en-GB"/>
              </w:rPr>
            </w:pPr>
            <w:r w:rsidRPr="009A4012">
              <w:rPr>
                <w:rFonts w:cstheme="minorHAnsi"/>
                <w:sz w:val="20"/>
                <w:szCs w:val="20"/>
                <w:lang w:eastAsia="en-GB"/>
              </w:rPr>
              <w:t>Both TATs and PN have different risks</w:t>
            </w:r>
          </w:p>
        </w:tc>
        <w:tc>
          <w:tcPr>
            <w:tcW w:w="3969" w:type="dxa"/>
            <w:tcBorders>
              <w:top w:val="nil"/>
              <w:left w:val="nil"/>
              <w:bottom w:val="single" w:sz="4" w:space="0" w:color="BFBFBF" w:themeColor="background1" w:themeShade="BF"/>
              <w:right w:val="single" w:sz="4" w:space="0" w:color="auto"/>
            </w:tcBorders>
            <w:shd w:val="clear" w:color="auto" w:fill="auto"/>
            <w:noWrap/>
            <w:tcMar>
              <w:top w:w="11" w:type="dxa"/>
              <w:left w:w="11" w:type="dxa"/>
              <w:bottom w:w="11" w:type="dxa"/>
              <w:right w:w="11" w:type="dxa"/>
            </w:tcMar>
          </w:tcPr>
          <w:p w14:paraId="3625D8BA" w14:textId="5EE03AC0" w:rsidR="00080A1C" w:rsidRPr="009A4012" w:rsidRDefault="00080A1C" w:rsidP="00F71341">
            <w:pPr>
              <w:pStyle w:val="NoSpacing"/>
              <w:numPr>
                <w:ilvl w:val="0"/>
                <w:numId w:val="117"/>
              </w:numPr>
              <w:rPr>
                <w:rFonts w:cstheme="minorHAnsi"/>
                <w:sz w:val="20"/>
                <w:szCs w:val="20"/>
                <w:lang w:eastAsia="en-GB"/>
              </w:rPr>
            </w:pPr>
            <w:r w:rsidRPr="009A4012">
              <w:rPr>
                <w:rFonts w:cstheme="minorHAnsi"/>
                <w:sz w:val="20"/>
                <w:szCs w:val="20"/>
                <w:lang w:eastAsia="en-GB"/>
              </w:rPr>
              <w:t>Anecdotal risks shared by colleagues</w:t>
            </w:r>
          </w:p>
          <w:p w14:paraId="34482046" w14:textId="74BA9CFF"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Risk profiles don’t warrant changing practice</w:t>
            </w:r>
          </w:p>
          <w:p w14:paraId="6D3BC650" w14:textId="126F0B9F" w:rsidR="00617725" w:rsidRPr="009A4012" w:rsidRDefault="00080A1C" w:rsidP="00F71341">
            <w:pPr>
              <w:pStyle w:val="NoSpacing"/>
              <w:numPr>
                <w:ilvl w:val="0"/>
                <w:numId w:val="117"/>
              </w:numPr>
              <w:rPr>
                <w:rFonts w:cstheme="minorHAnsi"/>
                <w:sz w:val="20"/>
                <w:szCs w:val="20"/>
                <w:lang w:eastAsia="en-GB"/>
              </w:rPr>
            </w:pPr>
            <w:r w:rsidRPr="009A4012">
              <w:rPr>
                <w:rFonts w:cstheme="minorHAnsi"/>
                <w:sz w:val="20"/>
                <w:szCs w:val="20"/>
                <w:lang w:eastAsia="en-GB"/>
              </w:rPr>
              <w:t>Don’t use TATs due to TAT-specific risks (e.g. NEC, displacements, perforations, delayed gastric emptying, delayed gastric feeding, etc.)</w:t>
            </w:r>
          </w:p>
        </w:tc>
      </w:tr>
      <w:tr w:rsidR="002F07E4" w:rsidRPr="009A4012" w14:paraId="06981F67" w14:textId="77777777" w:rsidTr="00F71341">
        <w:trPr>
          <w:trHeight w:val="20"/>
        </w:trPr>
        <w:tc>
          <w:tcPr>
            <w:tcW w:w="1304" w:type="dxa"/>
            <w:gridSpan w:val="2"/>
            <w:tcBorders>
              <w:top w:val="nil"/>
              <w:left w:val="single" w:sz="4" w:space="0" w:color="auto"/>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hideMark/>
          </w:tcPr>
          <w:p w14:paraId="45AD7A48" w14:textId="77777777" w:rsidR="00617725" w:rsidRPr="009A4012" w:rsidRDefault="00617725" w:rsidP="00F71341">
            <w:pPr>
              <w:spacing w:after="0" w:line="240" w:lineRule="auto"/>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Knowledge and expertise of TAT feeding within your clinical team</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2B38EE21" w14:textId="2F21B308" w:rsidR="00617725" w:rsidRPr="009A4012" w:rsidRDefault="000A139F"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3.49</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421436E3" w14:textId="3ADE0642" w:rsidR="00617725" w:rsidRPr="009A4012" w:rsidRDefault="009C4962"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3.78</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1C8A8692" w14:textId="491D833D" w:rsidR="00617725" w:rsidRPr="009A4012" w:rsidRDefault="009C4962"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32</w:t>
            </w:r>
          </w:p>
        </w:tc>
        <w:tc>
          <w:tcPr>
            <w:tcW w:w="3969"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486F3718" w14:textId="27A07025" w:rsidR="00FF7F13"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Well-established TAT practice/expertise in unit</w:t>
            </w:r>
          </w:p>
          <w:p w14:paraId="3B985F6D" w14:textId="08015AC0" w:rsidR="00FF7F13"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Experience with TATs during training</w:t>
            </w:r>
          </w:p>
          <w:p w14:paraId="44366723" w14:textId="26C19339" w:rsidR="00617725" w:rsidRPr="009A4012" w:rsidRDefault="00617725" w:rsidP="00F71341">
            <w:pPr>
              <w:pStyle w:val="NoSpacing"/>
              <w:numPr>
                <w:ilvl w:val="0"/>
                <w:numId w:val="117"/>
              </w:numPr>
              <w:rPr>
                <w:rFonts w:cstheme="minorHAnsi"/>
                <w:sz w:val="20"/>
                <w:szCs w:val="20"/>
                <w:lang w:eastAsia="en-GB"/>
              </w:rPr>
            </w:pPr>
          </w:p>
        </w:tc>
        <w:tc>
          <w:tcPr>
            <w:tcW w:w="3969"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717D691C" w14:textId="1290C0E1" w:rsidR="00FF7F13"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Neonatal team don</w:t>
            </w:r>
            <w:r w:rsidR="006E16C5" w:rsidRPr="009A4012">
              <w:rPr>
                <w:rFonts w:cstheme="minorHAnsi"/>
                <w:sz w:val="20"/>
                <w:szCs w:val="20"/>
                <w:lang w:eastAsia="en-GB"/>
              </w:rPr>
              <w:t>’</w:t>
            </w:r>
            <w:r w:rsidRPr="009A4012">
              <w:rPr>
                <w:rFonts w:cstheme="minorHAnsi"/>
                <w:sz w:val="20"/>
                <w:szCs w:val="20"/>
                <w:lang w:eastAsia="en-GB"/>
              </w:rPr>
              <w:t>t use TATs but are willing to learn</w:t>
            </w:r>
            <w:r w:rsidRPr="009A4012" w:rsidDel="00BC634F">
              <w:rPr>
                <w:rFonts w:cstheme="minorHAnsi"/>
                <w:sz w:val="20"/>
                <w:szCs w:val="20"/>
                <w:lang w:eastAsia="en-GB"/>
              </w:rPr>
              <w:t xml:space="preserve"> </w:t>
            </w:r>
          </w:p>
          <w:p w14:paraId="356868D2" w14:textId="4D7C5776" w:rsidR="00FF7F13"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Lack of experience with TATs</w:t>
            </w:r>
          </w:p>
          <w:p w14:paraId="761F84E6" w14:textId="275DF030" w:rsidR="00617725"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Some colleagues don</w:t>
            </w:r>
            <w:r w:rsidR="006E16C5" w:rsidRPr="009A4012">
              <w:rPr>
                <w:rFonts w:cstheme="minorHAnsi"/>
                <w:sz w:val="20"/>
                <w:szCs w:val="20"/>
                <w:lang w:eastAsia="en-GB"/>
              </w:rPr>
              <w:t>’</w:t>
            </w:r>
            <w:r w:rsidRPr="009A4012">
              <w:rPr>
                <w:rFonts w:cstheme="minorHAnsi"/>
                <w:sz w:val="20"/>
                <w:szCs w:val="20"/>
                <w:lang w:eastAsia="en-GB"/>
              </w:rPr>
              <w:t>t have expertise needed for TATs</w:t>
            </w:r>
            <w:r w:rsidRPr="009A4012" w:rsidDel="00BC634F">
              <w:rPr>
                <w:rFonts w:cstheme="minorHAnsi"/>
                <w:sz w:val="20"/>
                <w:szCs w:val="20"/>
                <w:lang w:eastAsia="en-GB"/>
              </w:rPr>
              <w:t xml:space="preserve"> </w:t>
            </w:r>
          </w:p>
        </w:tc>
        <w:tc>
          <w:tcPr>
            <w:tcW w:w="3969" w:type="dxa"/>
            <w:tcBorders>
              <w:top w:val="nil"/>
              <w:left w:val="nil"/>
              <w:bottom w:val="single" w:sz="4" w:space="0" w:color="BFBFBF" w:themeColor="background1" w:themeShade="BF"/>
              <w:right w:val="single" w:sz="4" w:space="0" w:color="auto"/>
            </w:tcBorders>
            <w:shd w:val="clear" w:color="auto" w:fill="auto"/>
            <w:noWrap/>
            <w:tcMar>
              <w:top w:w="11" w:type="dxa"/>
              <w:left w:w="11" w:type="dxa"/>
              <w:bottom w:w="11" w:type="dxa"/>
              <w:right w:w="11" w:type="dxa"/>
            </w:tcMar>
          </w:tcPr>
          <w:p w14:paraId="323A6DEE" w14:textId="33A0F9BC" w:rsidR="00617725"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Factor does not influence decision-making: clinicians know how to use TATs but choose not to for other reasons</w:t>
            </w:r>
          </w:p>
        </w:tc>
      </w:tr>
      <w:tr w:rsidR="002F07E4" w:rsidRPr="009A4012" w14:paraId="0ED69FFA" w14:textId="77777777" w:rsidTr="00F71341">
        <w:trPr>
          <w:trHeight w:val="20"/>
        </w:trPr>
        <w:tc>
          <w:tcPr>
            <w:tcW w:w="1304" w:type="dxa"/>
            <w:gridSpan w:val="2"/>
            <w:tcBorders>
              <w:top w:val="nil"/>
              <w:left w:val="single" w:sz="4" w:space="0" w:color="auto"/>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hideMark/>
          </w:tcPr>
          <w:p w14:paraId="14F96107" w14:textId="77777777" w:rsidR="00617725" w:rsidRPr="009A4012" w:rsidRDefault="00617725" w:rsidP="00F71341">
            <w:pPr>
              <w:spacing w:after="0" w:line="240" w:lineRule="auto"/>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Opinions of TAT feeding within your clinical team</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3E0BFC45" w14:textId="05081A21" w:rsidR="00617725" w:rsidRPr="009A4012" w:rsidRDefault="009C4962"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3.18</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6CD9BBC7" w14:textId="22DF1A77" w:rsidR="00617725" w:rsidRPr="009A4012" w:rsidRDefault="009C4962"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3.65</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7805C3E4" w14:textId="4199822E" w:rsidR="00617725" w:rsidRPr="009A4012" w:rsidRDefault="009C4962"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12</w:t>
            </w:r>
          </w:p>
        </w:tc>
        <w:tc>
          <w:tcPr>
            <w:tcW w:w="3969"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004F91F8" w14:textId="3336F414" w:rsidR="00FF7F13"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Support for TAT feeding amongst colleagues</w:t>
            </w:r>
          </w:p>
          <w:p w14:paraId="73C55908" w14:textId="54C8931F" w:rsidR="00617725"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Mixed opinions on TATs amongst colleagues</w:t>
            </w:r>
          </w:p>
        </w:tc>
        <w:tc>
          <w:tcPr>
            <w:tcW w:w="3969"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18CCC641" w14:textId="5FE8BB58" w:rsidR="00FF7F13"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Lack of discussion on TAT usage</w:t>
            </w:r>
          </w:p>
          <w:p w14:paraId="74F58B54" w14:textId="7F1EFBCA" w:rsidR="00617725"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Mixed opinions on TAT usage amongst colleagues</w:t>
            </w:r>
          </w:p>
        </w:tc>
        <w:tc>
          <w:tcPr>
            <w:tcW w:w="3969" w:type="dxa"/>
            <w:tcBorders>
              <w:top w:val="nil"/>
              <w:left w:val="nil"/>
              <w:bottom w:val="single" w:sz="4" w:space="0" w:color="BFBFBF" w:themeColor="background1" w:themeShade="BF"/>
              <w:right w:val="single" w:sz="4" w:space="0" w:color="auto"/>
            </w:tcBorders>
            <w:shd w:val="clear" w:color="auto" w:fill="auto"/>
            <w:noWrap/>
            <w:tcMar>
              <w:top w:w="11" w:type="dxa"/>
              <w:left w:w="11" w:type="dxa"/>
              <w:bottom w:w="11" w:type="dxa"/>
              <w:right w:w="11" w:type="dxa"/>
            </w:tcMar>
          </w:tcPr>
          <w:p w14:paraId="769E78B1" w14:textId="77777777" w:rsidR="00FE6444"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Mixed opinions on TAT usage amongst colleagues</w:t>
            </w:r>
          </w:p>
          <w:p w14:paraId="0AEF0670" w14:textId="4EAC3560" w:rsidR="00617725" w:rsidRPr="009A4012" w:rsidRDefault="00FF7F13" w:rsidP="00F71341">
            <w:pPr>
              <w:pStyle w:val="NoSpacing"/>
              <w:numPr>
                <w:ilvl w:val="0"/>
                <w:numId w:val="117"/>
              </w:numPr>
              <w:rPr>
                <w:rFonts w:cstheme="minorHAnsi"/>
                <w:sz w:val="20"/>
                <w:szCs w:val="20"/>
                <w:lang w:eastAsia="en-GB"/>
              </w:rPr>
            </w:pPr>
            <w:r w:rsidRPr="009A4012">
              <w:rPr>
                <w:rFonts w:cstheme="minorHAnsi"/>
                <w:sz w:val="20"/>
                <w:szCs w:val="20"/>
                <w:lang w:eastAsia="en-GB"/>
              </w:rPr>
              <w:t>Colleagues (especially surgeons) do not support TATs</w:t>
            </w:r>
          </w:p>
        </w:tc>
      </w:tr>
      <w:tr w:rsidR="00697637" w:rsidRPr="009A4012" w14:paraId="1E81BA88" w14:textId="77777777" w:rsidTr="00F71341">
        <w:trPr>
          <w:trHeight w:val="20"/>
        </w:trPr>
        <w:tc>
          <w:tcPr>
            <w:tcW w:w="1304" w:type="dxa"/>
            <w:gridSpan w:val="2"/>
            <w:tcBorders>
              <w:top w:val="nil"/>
              <w:left w:val="single" w:sz="4" w:space="0" w:color="auto"/>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5AC3F084" w14:textId="364CB0B1" w:rsidR="00697637" w:rsidRPr="009A4012" w:rsidRDefault="00697637" w:rsidP="00F71341">
            <w:pPr>
              <w:spacing w:after="0" w:line="240" w:lineRule="auto"/>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The preferences of parents/carers</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29EEE8B9" w14:textId="37233C36" w:rsidR="00697637" w:rsidRPr="009A4012" w:rsidRDefault="00697637"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2.89</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4D62C2D8" w14:textId="5DC9A926" w:rsidR="00697637" w:rsidRPr="009A4012" w:rsidRDefault="00697637"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2.87</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60D9B6CD" w14:textId="3F887CD1" w:rsidR="00697637" w:rsidRPr="009A4012" w:rsidRDefault="00697637"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8</w:t>
            </w:r>
            <w:r w:rsidR="001A5649" w:rsidRPr="009A4012">
              <w:rPr>
                <w:rFonts w:eastAsia="Times New Roman" w:cstheme="minorHAnsi"/>
                <w:color w:val="000000"/>
                <w:kern w:val="0"/>
                <w:sz w:val="20"/>
                <w:szCs w:val="20"/>
                <w:lang w:eastAsia="en-GB"/>
                <w14:ligatures w14:val="none"/>
              </w:rPr>
              <w:t>3</w:t>
            </w:r>
          </w:p>
        </w:tc>
        <w:tc>
          <w:tcPr>
            <w:tcW w:w="3969"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0705A50A" w14:textId="77777777" w:rsidR="00697637"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Belief that parents and carers want TATs (‘natural feeding,’ early milk feeds)</w:t>
            </w:r>
          </w:p>
          <w:p w14:paraId="0A726839" w14:textId="300B65DF"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Unawareness of parents</w:t>
            </w:r>
            <w:r w:rsidR="006E16C5" w:rsidRPr="009A4012">
              <w:rPr>
                <w:rFonts w:cstheme="minorHAnsi"/>
                <w:sz w:val="20"/>
                <w:szCs w:val="20"/>
                <w:lang w:eastAsia="en-GB"/>
              </w:rPr>
              <w:t>’</w:t>
            </w:r>
            <w:r w:rsidRPr="009A4012">
              <w:rPr>
                <w:rFonts w:cstheme="minorHAnsi"/>
                <w:sz w:val="20"/>
                <w:szCs w:val="20"/>
                <w:lang w:eastAsia="en-GB"/>
              </w:rPr>
              <w:t xml:space="preserve"> and carers</w:t>
            </w:r>
            <w:r w:rsidR="006E16C5" w:rsidRPr="009A4012">
              <w:rPr>
                <w:rFonts w:cstheme="minorHAnsi"/>
                <w:sz w:val="20"/>
                <w:szCs w:val="20"/>
                <w:lang w:eastAsia="en-GB"/>
              </w:rPr>
              <w:t>’</w:t>
            </w:r>
            <w:r w:rsidRPr="009A4012">
              <w:rPr>
                <w:rFonts w:cstheme="minorHAnsi"/>
                <w:sz w:val="20"/>
                <w:szCs w:val="20"/>
                <w:lang w:eastAsia="en-GB"/>
              </w:rPr>
              <w:t xml:space="preserve"> preferences</w:t>
            </w:r>
          </w:p>
          <w:p w14:paraId="05D7B158" w14:textId="649F45BD"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Belief that parents and carers are unaware of feeding options</w:t>
            </w:r>
          </w:p>
        </w:tc>
        <w:tc>
          <w:tcPr>
            <w:tcW w:w="3969"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48C9DAAD" w14:textId="5430598B" w:rsidR="00697637"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Parents</w:t>
            </w:r>
            <w:r w:rsidR="006E16C5" w:rsidRPr="009A4012">
              <w:rPr>
                <w:rFonts w:cstheme="minorHAnsi"/>
                <w:sz w:val="20"/>
                <w:szCs w:val="20"/>
                <w:lang w:eastAsia="en-GB"/>
              </w:rPr>
              <w:t>’</w:t>
            </w:r>
            <w:r w:rsidRPr="009A4012">
              <w:rPr>
                <w:rFonts w:cstheme="minorHAnsi"/>
                <w:sz w:val="20"/>
                <w:szCs w:val="20"/>
                <w:lang w:eastAsia="en-GB"/>
              </w:rPr>
              <w:t xml:space="preserve"> and carers</w:t>
            </w:r>
            <w:r w:rsidR="006E16C5" w:rsidRPr="009A4012">
              <w:rPr>
                <w:rFonts w:cstheme="minorHAnsi"/>
                <w:sz w:val="20"/>
                <w:szCs w:val="20"/>
                <w:lang w:eastAsia="en-GB"/>
              </w:rPr>
              <w:t>’</w:t>
            </w:r>
            <w:r w:rsidRPr="009A4012">
              <w:rPr>
                <w:rFonts w:cstheme="minorHAnsi"/>
                <w:sz w:val="20"/>
                <w:szCs w:val="20"/>
                <w:lang w:eastAsia="en-GB"/>
              </w:rPr>
              <w:t xml:space="preserve"> preferences have limited/no influence</w:t>
            </w:r>
          </w:p>
          <w:p w14:paraId="626DCE60" w14:textId="28B24D78"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Unawareness of parents</w:t>
            </w:r>
            <w:r w:rsidR="006E16C5" w:rsidRPr="009A4012">
              <w:rPr>
                <w:rFonts w:cstheme="minorHAnsi"/>
                <w:sz w:val="20"/>
                <w:szCs w:val="20"/>
                <w:lang w:eastAsia="en-GB"/>
              </w:rPr>
              <w:t>’</w:t>
            </w:r>
            <w:r w:rsidRPr="009A4012">
              <w:rPr>
                <w:rFonts w:cstheme="minorHAnsi"/>
                <w:sz w:val="20"/>
                <w:szCs w:val="20"/>
                <w:lang w:eastAsia="en-GB"/>
              </w:rPr>
              <w:t xml:space="preserve"> and carers</w:t>
            </w:r>
            <w:r w:rsidR="006E16C5" w:rsidRPr="009A4012">
              <w:rPr>
                <w:rFonts w:cstheme="minorHAnsi"/>
                <w:sz w:val="20"/>
                <w:szCs w:val="20"/>
                <w:lang w:eastAsia="en-GB"/>
              </w:rPr>
              <w:t>’</w:t>
            </w:r>
            <w:r w:rsidRPr="009A4012">
              <w:rPr>
                <w:rFonts w:cstheme="minorHAnsi"/>
                <w:sz w:val="20"/>
                <w:szCs w:val="20"/>
                <w:lang w:eastAsia="en-GB"/>
              </w:rPr>
              <w:t xml:space="preserve"> preferences</w:t>
            </w:r>
          </w:p>
          <w:p w14:paraId="0F42200D" w14:textId="77777777"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Parents and carers rarely express preferences</w:t>
            </w:r>
          </w:p>
          <w:p w14:paraId="3EBB3B4F" w14:textId="50B90BDA"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Belief that parents and carers prefer breastmilk to PN</w:t>
            </w:r>
          </w:p>
        </w:tc>
        <w:tc>
          <w:tcPr>
            <w:tcW w:w="3969" w:type="dxa"/>
            <w:tcBorders>
              <w:top w:val="nil"/>
              <w:left w:val="nil"/>
              <w:bottom w:val="single" w:sz="4" w:space="0" w:color="BFBFBF" w:themeColor="background1" w:themeShade="BF"/>
              <w:right w:val="single" w:sz="4" w:space="0" w:color="auto"/>
            </w:tcBorders>
            <w:shd w:val="clear" w:color="auto" w:fill="auto"/>
            <w:noWrap/>
            <w:tcMar>
              <w:top w:w="11" w:type="dxa"/>
              <w:left w:w="11" w:type="dxa"/>
              <w:bottom w:w="11" w:type="dxa"/>
              <w:right w:w="11" w:type="dxa"/>
            </w:tcMar>
          </w:tcPr>
          <w:p w14:paraId="7AF7FF4C" w14:textId="0E9EB9DA" w:rsidR="00697637"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Parents</w:t>
            </w:r>
            <w:r w:rsidR="006E16C5" w:rsidRPr="009A4012">
              <w:rPr>
                <w:rFonts w:cstheme="minorHAnsi"/>
                <w:sz w:val="20"/>
                <w:szCs w:val="20"/>
                <w:lang w:eastAsia="en-GB"/>
              </w:rPr>
              <w:t>’</w:t>
            </w:r>
            <w:r w:rsidRPr="009A4012">
              <w:rPr>
                <w:rFonts w:cstheme="minorHAnsi"/>
                <w:sz w:val="20"/>
                <w:szCs w:val="20"/>
                <w:lang w:eastAsia="en-GB"/>
              </w:rPr>
              <w:t xml:space="preserve"> and carers</w:t>
            </w:r>
            <w:r w:rsidR="006E16C5" w:rsidRPr="009A4012">
              <w:rPr>
                <w:rFonts w:cstheme="minorHAnsi"/>
                <w:sz w:val="20"/>
                <w:szCs w:val="20"/>
                <w:lang w:eastAsia="en-GB"/>
              </w:rPr>
              <w:t>’</w:t>
            </w:r>
            <w:r w:rsidRPr="009A4012">
              <w:rPr>
                <w:rFonts w:cstheme="minorHAnsi"/>
                <w:sz w:val="20"/>
                <w:szCs w:val="20"/>
                <w:lang w:eastAsia="en-GB"/>
              </w:rPr>
              <w:t xml:space="preserve"> preferences have no influence</w:t>
            </w:r>
          </w:p>
          <w:p w14:paraId="7B7739A1" w14:textId="654310BE"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Unawareness of parents</w:t>
            </w:r>
            <w:r w:rsidR="006E16C5" w:rsidRPr="009A4012">
              <w:rPr>
                <w:rFonts w:cstheme="minorHAnsi"/>
                <w:sz w:val="20"/>
                <w:szCs w:val="20"/>
                <w:lang w:eastAsia="en-GB"/>
              </w:rPr>
              <w:t>’</w:t>
            </w:r>
            <w:r w:rsidRPr="009A4012">
              <w:rPr>
                <w:rFonts w:cstheme="minorHAnsi"/>
                <w:sz w:val="20"/>
                <w:szCs w:val="20"/>
                <w:lang w:eastAsia="en-GB"/>
              </w:rPr>
              <w:t xml:space="preserve"> and carers</w:t>
            </w:r>
            <w:r w:rsidR="006E16C5" w:rsidRPr="009A4012">
              <w:rPr>
                <w:rFonts w:cstheme="minorHAnsi"/>
                <w:sz w:val="20"/>
                <w:szCs w:val="20"/>
                <w:lang w:eastAsia="en-GB"/>
              </w:rPr>
              <w:t>’</w:t>
            </w:r>
            <w:r w:rsidRPr="009A4012">
              <w:rPr>
                <w:rFonts w:cstheme="minorHAnsi"/>
                <w:sz w:val="20"/>
                <w:szCs w:val="20"/>
                <w:lang w:eastAsia="en-GB"/>
              </w:rPr>
              <w:t xml:space="preserve"> preferences</w:t>
            </w:r>
          </w:p>
          <w:p w14:paraId="2FDF2456" w14:textId="58E639F0"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Belief that parents and carers don</w:t>
            </w:r>
            <w:r w:rsidR="006E16C5" w:rsidRPr="009A4012">
              <w:rPr>
                <w:rFonts w:cstheme="minorHAnsi"/>
                <w:sz w:val="20"/>
                <w:szCs w:val="20"/>
                <w:lang w:eastAsia="en-GB"/>
              </w:rPr>
              <w:t>’</w:t>
            </w:r>
            <w:r w:rsidRPr="009A4012">
              <w:rPr>
                <w:rFonts w:cstheme="minorHAnsi"/>
                <w:sz w:val="20"/>
                <w:szCs w:val="20"/>
                <w:lang w:eastAsia="en-GB"/>
              </w:rPr>
              <w:t>t have preferences/strong views on TATs</w:t>
            </w:r>
          </w:p>
        </w:tc>
      </w:tr>
      <w:tr w:rsidR="00697637" w:rsidRPr="009A4012" w14:paraId="24B404E4" w14:textId="77777777" w:rsidTr="00F71341">
        <w:trPr>
          <w:trHeight w:val="20"/>
        </w:trPr>
        <w:tc>
          <w:tcPr>
            <w:tcW w:w="1304" w:type="dxa"/>
            <w:gridSpan w:val="2"/>
            <w:tcBorders>
              <w:top w:val="nil"/>
              <w:left w:val="single" w:sz="4" w:space="0" w:color="auto"/>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3487B863" w14:textId="0186F6DF" w:rsidR="00697637" w:rsidRPr="009A4012" w:rsidRDefault="00697637" w:rsidP="00F71341">
            <w:pPr>
              <w:spacing w:after="0" w:line="240" w:lineRule="auto"/>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lastRenderedPageBreak/>
              <w:t>Other factors</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55B976F2" w14:textId="31B96C61" w:rsidR="00697637" w:rsidRPr="009A4012" w:rsidRDefault="00697637"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2.77</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47150F9C" w14:textId="317F94E4" w:rsidR="00697637" w:rsidRPr="009A4012" w:rsidRDefault="00697637"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3.17</w:t>
            </w:r>
          </w:p>
        </w:tc>
        <w:tc>
          <w:tcPr>
            <w:tcW w:w="850"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0E04AA84" w14:textId="1349A221" w:rsidR="00697637" w:rsidRPr="009A4012" w:rsidRDefault="00697637"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6</w:t>
            </w:r>
            <w:r w:rsidR="00E55DFB" w:rsidRPr="009A4012">
              <w:rPr>
                <w:rFonts w:eastAsia="Times New Roman" w:cstheme="minorHAnsi"/>
                <w:color w:val="000000"/>
                <w:kern w:val="0"/>
                <w:sz w:val="20"/>
                <w:szCs w:val="20"/>
                <w:lang w:eastAsia="en-GB"/>
                <w14:ligatures w14:val="none"/>
              </w:rPr>
              <w:t>0</w:t>
            </w:r>
          </w:p>
        </w:tc>
        <w:tc>
          <w:tcPr>
            <w:tcW w:w="3969"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0717B233" w14:textId="77777777" w:rsidR="00697637"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Belief that TATs are safe and relatively easy to use</w:t>
            </w:r>
          </w:p>
          <w:p w14:paraId="05BFC3F3" w14:textId="77777777"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Desire to avoid/reduce PN</w:t>
            </w:r>
          </w:p>
          <w:p w14:paraId="45DB49AA" w14:textId="77777777"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Individualised approach</w:t>
            </w:r>
          </w:p>
          <w:p w14:paraId="640E516F" w14:textId="4E164E6E" w:rsidR="0085444F" w:rsidRPr="009A4012" w:rsidDel="0014665F"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Belief that (reduced) PN will still be required even with a TAT</w:t>
            </w:r>
          </w:p>
        </w:tc>
        <w:tc>
          <w:tcPr>
            <w:tcW w:w="3969" w:type="dxa"/>
            <w:tcBorders>
              <w:top w:val="nil"/>
              <w:left w:val="nil"/>
              <w:bottom w:val="single" w:sz="4" w:space="0" w:color="BFBFBF" w:themeColor="background1" w:themeShade="BF"/>
              <w:right w:val="single" w:sz="4" w:space="0" w:color="BFBFBF" w:themeColor="background1" w:themeShade="BF"/>
            </w:tcBorders>
            <w:shd w:val="clear" w:color="auto" w:fill="auto"/>
            <w:noWrap/>
            <w:tcMar>
              <w:top w:w="11" w:type="dxa"/>
              <w:left w:w="11" w:type="dxa"/>
              <w:bottom w:w="11" w:type="dxa"/>
              <w:right w:w="11" w:type="dxa"/>
            </w:tcMar>
          </w:tcPr>
          <w:p w14:paraId="2C4B66AE" w14:textId="77777777" w:rsidR="00697637"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Belief that infants will still require CVC/PN even with a TAT</w:t>
            </w:r>
          </w:p>
          <w:p w14:paraId="1456F41B" w14:textId="77841A1F" w:rsidR="0085444F" w:rsidRPr="009A4012" w:rsidDel="0014665F"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Belief that TATs offer benefits but unaware of them</w:t>
            </w:r>
          </w:p>
        </w:tc>
        <w:tc>
          <w:tcPr>
            <w:tcW w:w="3969" w:type="dxa"/>
            <w:tcBorders>
              <w:top w:val="nil"/>
              <w:left w:val="nil"/>
              <w:bottom w:val="single" w:sz="4" w:space="0" w:color="BFBFBF" w:themeColor="background1" w:themeShade="BF"/>
              <w:right w:val="single" w:sz="4" w:space="0" w:color="auto"/>
            </w:tcBorders>
            <w:shd w:val="clear" w:color="auto" w:fill="auto"/>
            <w:noWrap/>
            <w:tcMar>
              <w:top w:w="11" w:type="dxa"/>
              <w:left w:w="11" w:type="dxa"/>
              <w:bottom w:w="11" w:type="dxa"/>
              <w:right w:w="11" w:type="dxa"/>
            </w:tcMar>
          </w:tcPr>
          <w:p w14:paraId="06076E06" w14:textId="7A267E2A" w:rsidR="00697637"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Belief that TATs are not safer than PN</w:t>
            </w:r>
          </w:p>
          <w:p w14:paraId="618AE39A" w14:textId="2124826B"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Belief that PN has improved</w:t>
            </w:r>
          </w:p>
          <w:p w14:paraId="76DAC367" w14:textId="77777777"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Difficulty using TATs</w:t>
            </w:r>
          </w:p>
          <w:p w14:paraId="04FB9880" w14:textId="77777777" w:rsidR="0085444F" w:rsidRPr="009A4012"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Lack of PN complications mean change is not warranted</w:t>
            </w:r>
          </w:p>
          <w:p w14:paraId="66DF6F0C" w14:textId="195942D0" w:rsidR="0085444F" w:rsidRPr="009A4012" w:rsidDel="0014665F" w:rsidRDefault="0085444F" w:rsidP="00F71341">
            <w:pPr>
              <w:pStyle w:val="NoSpacing"/>
              <w:numPr>
                <w:ilvl w:val="0"/>
                <w:numId w:val="117"/>
              </w:numPr>
              <w:rPr>
                <w:rFonts w:cstheme="minorHAnsi"/>
                <w:sz w:val="20"/>
                <w:szCs w:val="20"/>
                <w:lang w:eastAsia="en-GB"/>
              </w:rPr>
            </w:pPr>
            <w:r w:rsidRPr="009A4012">
              <w:rPr>
                <w:rFonts w:cstheme="minorHAnsi"/>
                <w:sz w:val="20"/>
                <w:szCs w:val="20"/>
                <w:lang w:eastAsia="en-GB"/>
              </w:rPr>
              <w:t>Belief that infants will still require CVC/PN even with a TAT</w:t>
            </w:r>
          </w:p>
        </w:tc>
      </w:tr>
      <w:tr w:rsidR="002F07E4" w:rsidRPr="009A4012" w14:paraId="7486EFB4" w14:textId="77777777" w:rsidTr="00F71341">
        <w:trPr>
          <w:trHeight w:val="20"/>
        </w:trPr>
        <w:tc>
          <w:tcPr>
            <w:tcW w:w="1277" w:type="dxa"/>
            <w:tcBorders>
              <w:top w:val="nil"/>
              <w:left w:val="single" w:sz="4" w:space="0" w:color="auto"/>
              <w:bottom w:val="single" w:sz="4" w:space="0" w:color="auto"/>
              <w:right w:val="single" w:sz="4" w:space="0" w:color="BFBFBF" w:themeColor="background1" w:themeShade="BF"/>
            </w:tcBorders>
            <w:shd w:val="clear" w:color="auto" w:fill="auto"/>
            <w:noWrap/>
            <w:tcMar>
              <w:top w:w="11" w:type="dxa"/>
              <w:left w:w="11" w:type="dxa"/>
              <w:bottom w:w="11" w:type="dxa"/>
              <w:right w:w="11" w:type="dxa"/>
            </w:tcMar>
            <w:hideMark/>
          </w:tcPr>
          <w:p w14:paraId="2971549A" w14:textId="77777777" w:rsidR="00617725" w:rsidRPr="009A4012" w:rsidRDefault="00617725" w:rsidP="00F71341">
            <w:pPr>
              <w:spacing w:after="0" w:line="240" w:lineRule="auto"/>
              <w:rPr>
                <w:rFonts w:eastAsia="Times New Roman" w:cstheme="minorHAnsi"/>
                <w:b/>
                <w:bCs/>
                <w:color w:val="000000"/>
                <w:kern w:val="0"/>
                <w:sz w:val="20"/>
                <w:szCs w:val="20"/>
                <w:lang w:eastAsia="en-GB"/>
                <w14:ligatures w14:val="none"/>
              </w:rPr>
            </w:pPr>
            <w:r w:rsidRPr="009A4012">
              <w:rPr>
                <w:rFonts w:eastAsia="Times New Roman" w:cstheme="minorHAnsi"/>
                <w:b/>
                <w:bCs/>
                <w:color w:val="000000"/>
                <w:kern w:val="0"/>
                <w:sz w:val="20"/>
                <w:szCs w:val="20"/>
                <w:lang w:eastAsia="en-GB"/>
                <w14:ligatures w14:val="none"/>
              </w:rPr>
              <w:t>Cost of TAT feeding</w:t>
            </w:r>
          </w:p>
        </w:tc>
        <w:tc>
          <w:tcPr>
            <w:tcW w:w="877" w:type="dxa"/>
            <w:gridSpan w:val="2"/>
            <w:tcBorders>
              <w:top w:val="nil"/>
              <w:left w:val="nil"/>
              <w:bottom w:val="single" w:sz="4" w:space="0" w:color="auto"/>
              <w:right w:val="single" w:sz="4" w:space="0" w:color="BFBFBF" w:themeColor="background1" w:themeShade="BF"/>
            </w:tcBorders>
            <w:shd w:val="clear" w:color="auto" w:fill="auto"/>
            <w:noWrap/>
            <w:tcMar>
              <w:top w:w="11" w:type="dxa"/>
              <w:left w:w="11" w:type="dxa"/>
              <w:bottom w:w="11" w:type="dxa"/>
              <w:right w:w="11" w:type="dxa"/>
            </w:tcMar>
          </w:tcPr>
          <w:p w14:paraId="7BC76DE2" w14:textId="601B5FCB" w:rsidR="00617725" w:rsidRPr="009A4012" w:rsidRDefault="000A139F"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1.72</w:t>
            </w:r>
          </w:p>
        </w:tc>
        <w:tc>
          <w:tcPr>
            <w:tcW w:w="850" w:type="dxa"/>
            <w:tcBorders>
              <w:top w:val="nil"/>
              <w:left w:val="nil"/>
              <w:bottom w:val="single" w:sz="4" w:space="0" w:color="auto"/>
              <w:right w:val="single" w:sz="4" w:space="0" w:color="BFBFBF" w:themeColor="background1" w:themeShade="BF"/>
            </w:tcBorders>
            <w:shd w:val="clear" w:color="auto" w:fill="auto"/>
            <w:noWrap/>
            <w:tcMar>
              <w:top w:w="11" w:type="dxa"/>
              <w:left w:w="11" w:type="dxa"/>
              <w:bottom w:w="11" w:type="dxa"/>
              <w:right w:w="11" w:type="dxa"/>
            </w:tcMar>
          </w:tcPr>
          <w:p w14:paraId="2CCF846B" w14:textId="1536D9F9" w:rsidR="00617725" w:rsidRPr="009A4012" w:rsidRDefault="000A139F"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1.32</w:t>
            </w:r>
          </w:p>
        </w:tc>
        <w:tc>
          <w:tcPr>
            <w:tcW w:w="850" w:type="dxa"/>
            <w:tcBorders>
              <w:top w:val="nil"/>
              <w:left w:val="nil"/>
              <w:bottom w:val="single" w:sz="4" w:space="0" w:color="auto"/>
              <w:right w:val="single" w:sz="4" w:space="0" w:color="BFBFBF" w:themeColor="background1" w:themeShade="BF"/>
            </w:tcBorders>
            <w:shd w:val="clear" w:color="auto" w:fill="auto"/>
            <w:noWrap/>
            <w:tcMar>
              <w:top w:w="11" w:type="dxa"/>
              <w:left w:w="11" w:type="dxa"/>
              <w:bottom w:w="11" w:type="dxa"/>
              <w:right w:w="11" w:type="dxa"/>
            </w:tcMar>
          </w:tcPr>
          <w:p w14:paraId="3017C687" w14:textId="0ADD7BB9" w:rsidR="00617725" w:rsidRPr="009A4012" w:rsidRDefault="000A139F" w:rsidP="00F71341">
            <w:pPr>
              <w:spacing w:after="0" w:line="240" w:lineRule="auto"/>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11</w:t>
            </w:r>
          </w:p>
        </w:tc>
        <w:tc>
          <w:tcPr>
            <w:tcW w:w="3969" w:type="dxa"/>
            <w:tcBorders>
              <w:top w:val="nil"/>
              <w:left w:val="nil"/>
              <w:bottom w:val="single" w:sz="4" w:space="0" w:color="auto"/>
              <w:right w:val="single" w:sz="4" w:space="0" w:color="BFBFBF" w:themeColor="background1" w:themeShade="BF"/>
            </w:tcBorders>
            <w:shd w:val="clear" w:color="auto" w:fill="auto"/>
            <w:tcMar>
              <w:top w:w="11" w:type="dxa"/>
              <w:left w:w="11" w:type="dxa"/>
              <w:bottom w:w="11" w:type="dxa"/>
              <w:right w:w="11" w:type="dxa"/>
            </w:tcMar>
          </w:tcPr>
          <w:p w14:paraId="14C403A9" w14:textId="164306DD" w:rsidR="0034220E" w:rsidRPr="009A4012" w:rsidRDefault="0034220E" w:rsidP="00F71341">
            <w:pPr>
              <w:pStyle w:val="NoSpacing"/>
              <w:numPr>
                <w:ilvl w:val="0"/>
                <w:numId w:val="117"/>
              </w:numPr>
              <w:rPr>
                <w:rFonts w:cstheme="minorHAnsi"/>
                <w:sz w:val="20"/>
                <w:szCs w:val="20"/>
                <w:lang w:eastAsia="en-GB"/>
              </w:rPr>
            </w:pPr>
            <w:r w:rsidRPr="009A4012">
              <w:rPr>
                <w:rFonts w:cstheme="minorHAnsi"/>
                <w:sz w:val="20"/>
                <w:szCs w:val="20"/>
                <w:lang w:eastAsia="en-GB"/>
              </w:rPr>
              <w:t>TATs</w:t>
            </w:r>
            <w:r w:rsidR="006E16C5" w:rsidRPr="009A4012">
              <w:rPr>
                <w:rFonts w:cstheme="minorHAnsi"/>
                <w:sz w:val="20"/>
                <w:szCs w:val="20"/>
                <w:lang w:eastAsia="en-GB"/>
              </w:rPr>
              <w:t>’</w:t>
            </w:r>
            <w:r w:rsidRPr="009A4012">
              <w:rPr>
                <w:rFonts w:cstheme="minorHAnsi"/>
                <w:sz w:val="20"/>
                <w:szCs w:val="20"/>
                <w:lang w:eastAsia="en-GB"/>
              </w:rPr>
              <w:t xml:space="preserve"> costs are not the main consideration</w:t>
            </w:r>
          </w:p>
          <w:p w14:paraId="0ECED4B7" w14:textId="3CFB5BBD" w:rsidR="0034220E" w:rsidRPr="009A4012" w:rsidRDefault="0034220E" w:rsidP="00F71341">
            <w:pPr>
              <w:pStyle w:val="NoSpacing"/>
              <w:numPr>
                <w:ilvl w:val="0"/>
                <w:numId w:val="117"/>
              </w:numPr>
              <w:rPr>
                <w:rFonts w:cstheme="minorHAnsi"/>
                <w:sz w:val="20"/>
                <w:szCs w:val="20"/>
                <w:lang w:eastAsia="en-GB"/>
              </w:rPr>
            </w:pPr>
            <w:r w:rsidRPr="009A4012">
              <w:rPr>
                <w:rFonts w:cstheme="minorHAnsi"/>
                <w:sz w:val="20"/>
                <w:szCs w:val="20"/>
                <w:lang w:eastAsia="en-GB"/>
              </w:rPr>
              <w:t>TATs provide insignificant savings</w:t>
            </w:r>
          </w:p>
          <w:p w14:paraId="66712763" w14:textId="40826C62" w:rsidR="00617725" w:rsidRPr="009A4012" w:rsidRDefault="0034220E" w:rsidP="00F71341">
            <w:pPr>
              <w:pStyle w:val="NoSpacing"/>
              <w:numPr>
                <w:ilvl w:val="0"/>
                <w:numId w:val="117"/>
              </w:numPr>
              <w:rPr>
                <w:rFonts w:cstheme="minorHAnsi"/>
                <w:sz w:val="20"/>
                <w:szCs w:val="20"/>
                <w:lang w:eastAsia="en-GB"/>
              </w:rPr>
            </w:pPr>
            <w:r w:rsidRPr="009A4012">
              <w:rPr>
                <w:rFonts w:cstheme="minorHAnsi"/>
                <w:sz w:val="20"/>
                <w:szCs w:val="20"/>
                <w:lang w:eastAsia="en-GB"/>
              </w:rPr>
              <w:t>TATs are cheaper/more cost-effective</w:t>
            </w:r>
          </w:p>
        </w:tc>
        <w:tc>
          <w:tcPr>
            <w:tcW w:w="3969" w:type="dxa"/>
            <w:tcBorders>
              <w:top w:val="nil"/>
              <w:left w:val="nil"/>
              <w:bottom w:val="single" w:sz="4" w:space="0" w:color="auto"/>
              <w:right w:val="single" w:sz="4" w:space="0" w:color="BFBFBF" w:themeColor="background1" w:themeShade="BF"/>
            </w:tcBorders>
            <w:shd w:val="clear" w:color="auto" w:fill="auto"/>
            <w:tcMar>
              <w:top w:w="11" w:type="dxa"/>
              <w:left w:w="11" w:type="dxa"/>
              <w:bottom w:w="11" w:type="dxa"/>
              <w:right w:w="11" w:type="dxa"/>
            </w:tcMar>
          </w:tcPr>
          <w:p w14:paraId="30A33BAF" w14:textId="742AD242" w:rsidR="0034220E" w:rsidRPr="009A4012" w:rsidRDefault="0034220E" w:rsidP="00F71341">
            <w:pPr>
              <w:pStyle w:val="NoSpacing"/>
              <w:numPr>
                <w:ilvl w:val="0"/>
                <w:numId w:val="117"/>
              </w:numPr>
              <w:rPr>
                <w:rFonts w:cstheme="minorHAnsi"/>
                <w:sz w:val="20"/>
                <w:szCs w:val="20"/>
                <w:lang w:eastAsia="en-GB"/>
              </w:rPr>
            </w:pPr>
            <w:r w:rsidRPr="009A4012">
              <w:rPr>
                <w:rFonts w:cstheme="minorHAnsi"/>
                <w:sz w:val="20"/>
                <w:szCs w:val="20"/>
                <w:lang w:eastAsia="en-GB"/>
              </w:rPr>
              <w:t>TATs</w:t>
            </w:r>
            <w:r w:rsidR="006E16C5" w:rsidRPr="009A4012">
              <w:rPr>
                <w:rFonts w:cstheme="minorHAnsi"/>
                <w:sz w:val="20"/>
                <w:szCs w:val="20"/>
                <w:lang w:eastAsia="en-GB"/>
              </w:rPr>
              <w:t>’</w:t>
            </w:r>
            <w:r w:rsidRPr="009A4012">
              <w:rPr>
                <w:rFonts w:cstheme="minorHAnsi"/>
                <w:sz w:val="20"/>
                <w:szCs w:val="20"/>
                <w:lang w:eastAsia="en-GB"/>
              </w:rPr>
              <w:t xml:space="preserve"> costs are secondary to clinical considerations</w:t>
            </w:r>
          </w:p>
          <w:p w14:paraId="413151A0" w14:textId="77777777" w:rsidR="0034220E" w:rsidRPr="009A4012" w:rsidRDefault="0034220E" w:rsidP="00F71341">
            <w:pPr>
              <w:pStyle w:val="NoSpacing"/>
              <w:numPr>
                <w:ilvl w:val="0"/>
                <w:numId w:val="117"/>
              </w:numPr>
              <w:rPr>
                <w:rFonts w:cstheme="minorHAnsi"/>
                <w:sz w:val="20"/>
                <w:szCs w:val="20"/>
                <w:lang w:eastAsia="en-GB"/>
              </w:rPr>
            </w:pPr>
            <w:r w:rsidRPr="009A4012">
              <w:rPr>
                <w:rFonts w:cstheme="minorHAnsi"/>
                <w:sz w:val="20"/>
                <w:szCs w:val="20"/>
                <w:lang w:eastAsia="en-GB"/>
              </w:rPr>
              <w:t>Factor does not influence decision-making</w:t>
            </w:r>
          </w:p>
          <w:p w14:paraId="1E00F15C" w14:textId="16C4D06C" w:rsidR="00617725" w:rsidRPr="009A4012" w:rsidRDefault="0034220E" w:rsidP="00F71341">
            <w:pPr>
              <w:pStyle w:val="NoSpacing"/>
              <w:numPr>
                <w:ilvl w:val="0"/>
                <w:numId w:val="117"/>
              </w:numPr>
              <w:rPr>
                <w:rFonts w:cstheme="minorHAnsi"/>
                <w:sz w:val="20"/>
                <w:szCs w:val="20"/>
                <w:lang w:eastAsia="en-GB"/>
              </w:rPr>
            </w:pPr>
            <w:r w:rsidRPr="009A4012">
              <w:rPr>
                <w:rFonts w:cstheme="minorHAnsi"/>
                <w:sz w:val="20"/>
                <w:szCs w:val="20"/>
                <w:lang w:eastAsia="en-GB"/>
              </w:rPr>
              <w:t>Unawareness of TATs</w:t>
            </w:r>
            <w:r w:rsidR="006E16C5" w:rsidRPr="009A4012">
              <w:rPr>
                <w:rFonts w:cstheme="minorHAnsi"/>
                <w:sz w:val="20"/>
                <w:szCs w:val="20"/>
                <w:lang w:eastAsia="en-GB"/>
              </w:rPr>
              <w:t>’</w:t>
            </w:r>
            <w:r w:rsidRPr="009A4012">
              <w:rPr>
                <w:rFonts w:cstheme="minorHAnsi"/>
                <w:sz w:val="20"/>
                <w:szCs w:val="20"/>
                <w:lang w:eastAsia="en-GB"/>
              </w:rPr>
              <w:t xml:space="preserve"> costs</w:t>
            </w:r>
          </w:p>
        </w:tc>
        <w:tc>
          <w:tcPr>
            <w:tcW w:w="3969" w:type="dxa"/>
            <w:tcBorders>
              <w:top w:val="nil"/>
              <w:left w:val="nil"/>
              <w:bottom w:val="single" w:sz="4" w:space="0" w:color="auto"/>
              <w:right w:val="single" w:sz="4" w:space="0" w:color="auto"/>
            </w:tcBorders>
            <w:shd w:val="clear" w:color="auto" w:fill="auto"/>
            <w:tcMar>
              <w:top w:w="11" w:type="dxa"/>
              <w:left w:w="11" w:type="dxa"/>
              <w:bottom w:w="11" w:type="dxa"/>
              <w:right w:w="11" w:type="dxa"/>
            </w:tcMar>
          </w:tcPr>
          <w:p w14:paraId="059211D7" w14:textId="177C7CE7" w:rsidR="0034220E" w:rsidRPr="009A4012" w:rsidRDefault="0034220E" w:rsidP="00F71341">
            <w:pPr>
              <w:pStyle w:val="NoSpacing"/>
              <w:numPr>
                <w:ilvl w:val="0"/>
                <w:numId w:val="117"/>
              </w:numPr>
              <w:rPr>
                <w:rFonts w:cstheme="minorHAnsi"/>
                <w:sz w:val="20"/>
                <w:szCs w:val="20"/>
                <w:lang w:eastAsia="en-GB"/>
              </w:rPr>
            </w:pPr>
            <w:r w:rsidRPr="009A4012">
              <w:rPr>
                <w:rFonts w:cstheme="minorHAnsi"/>
                <w:sz w:val="20"/>
                <w:szCs w:val="20"/>
                <w:lang w:eastAsia="en-GB"/>
              </w:rPr>
              <w:t>Unawareness of TATs</w:t>
            </w:r>
            <w:r w:rsidR="006E16C5" w:rsidRPr="009A4012">
              <w:rPr>
                <w:rFonts w:cstheme="minorHAnsi"/>
                <w:sz w:val="20"/>
                <w:szCs w:val="20"/>
                <w:lang w:eastAsia="en-GB"/>
              </w:rPr>
              <w:t>’</w:t>
            </w:r>
            <w:r w:rsidRPr="009A4012">
              <w:rPr>
                <w:rFonts w:cstheme="minorHAnsi"/>
                <w:sz w:val="20"/>
                <w:szCs w:val="20"/>
                <w:lang w:eastAsia="en-GB"/>
              </w:rPr>
              <w:t xml:space="preserve"> costs</w:t>
            </w:r>
          </w:p>
          <w:p w14:paraId="508D2139" w14:textId="77777777" w:rsidR="00C30B59" w:rsidRPr="009A4012" w:rsidRDefault="00E55DFB" w:rsidP="00F71341">
            <w:pPr>
              <w:pStyle w:val="NoSpacing"/>
              <w:numPr>
                <w:ilvl w:val="0"/>
                <w:numId w:val="117"/>
              </w:numPr>
              <w:rPr>
                <w:rFonts w:cstheme="minorHAnsi"/>
                <w:sz w:val="20"/>
                <w:szCs w:val="20"/>
                <w:lang w:eastAsia="en-GB"/>
              </w:rPr>
            </w:pPr>
            <w:r w:rsidRPr="009A4012">
              <w:rPr>
                <w:rFonts w:cstheme="minorHAnsi"/>
                <w:sz w:val="20"/>
                <w:szCs w:val="20"/>
                <w:lang w:eastAsia="en-GB"/>
              </w:rPr>
              <w:t>TATs are cheaper, but still prefer PN</w:t>
            </w:r>
          </w:p>
          <w:p w14:paraId="25381B95" w14:textId="23D75AC6" w:rsidR="009C4962" w:rsidRPr="009A4012" w:rsidRDefault="00C30B59" w:rsidP="00F71341">
            <w:pPr>
              <w:pStyle w:val="NoSpacing"/>
              <w:numPr>
                <w:ilvl w:val="0"/>
                <w:numId w:val="117"/>
              </w:numPr>
              <w:rPr>
                <w:rFonts w:cstheme="minorHAnsi"/>
                <w:sz w:val="20"/>
                <w:szCs w:val="20"/>
                <w:lang w:eastAsia="en-GB"/>
              </w:rPr>
            </w:pPr>
            <w:r w:rsidRPr="009A4012">
              <w:rPr>
                <w:rFonts w:cstheme="minorHAnsi"/>
                <w:sz w:val="20"/>
                <w:szCs w:val="20"/>
                <w:lang w:eastAsia="en-GB"/>
              </w:rPr>
              <w:t>Factor does not influence decision-making</w:t>
            </w:r>
          </w:p>
        </w:tc>
      </w:tr>
    </w:tbl>
    <w:p w14:paraId="71100B81" w14:textId="4D75057C" w:rsidR="00EE5D43" w:rsidRPr="009A4012" w:rsidRDefault="00EE5D43" w:rsidP="00F71341">
      <w:pPr>
        <w:spacing w:after="240" w:line="360" w:lineRule="auto"/>
        <w:rPr>
          <w:rFonts w:cstheme="minorHAnsi"/>
        </w:rPr>
        <w:sectPr w:rsidR="00EE5D43" w:rsidRPr="009A4012" w:rsidSect="00A16DB0">
          <w:pgSz w:w="16838" w:h="11906" w:orient="landscape"/>
          <w:pgMar w:top="1440" w:right="1440" w:bottom="1440" w:left="1440" w:header="709" w:footer="709" w:gutter="0"/>
          <w:cols w:space="708"/>
          <w:docGrid w:linePitch="360"/>
        </w:sectPr>
      </w:pPr>
    </w:p>
    <w:p w14:paraId="254299C8" w14:textId="60B7EB70" w:rsidR="005D340A" w:rsidRPr="009A4012" w:rsidRDefault="00AA4E45" w:rsidP="00F71341">
      <w:pPr>
        <w:spacing w:after="240" w:line="360" w:lineRule="auto"/>
        <w:rPr>
          <w:rFonts w:eastAsia="Times New Roman" w:cstheme="minorHAnsi"/>
          <w:color w:val="000000"/>
          <w:kern w:val="0"/>
          <w:lang w:eastAsia="en-GB"/>
          <w14:ligatures w14:val="none"/>
        </w:rPr>
      </w:pPr>
      <w:r w:rsidRPr="009A4012">
        <w:rPr>
          <w:rFonts w:eastAsia="Times New Roman" w:cstheme="minorHAnsi"/>
          <w:color w:val="000000"/>
          <w:kern w:val="0"/>
          <w:lang w:eastAsia="en-GB"/>
          <w14:ligatures w14:val="none"/>
        </w:rPr>
        <w:lastRenderedPageBreak/>
        <w:t>S</w:t>
      </w:r>
      <w:r w:rsidR="00EE591D" w:rsidRPr="009A4012">
        <w:rPr>
          <w:rFonts w:eastAsia="Times New Roman" w:cstheme="minorHAnsi"/>
          <w:color w:val="000000"/>
          <w:kern w:val="0"/>
          <w:lang w:eastAsia="en-GB"/>
          <w14:ligatures w14:val="none"/>
        </w:rPr>
        <w:t xml:space="preserve">urgeons’ and neonatologists’ reasons for </w:t>
      </w:r>
      <w:r w:rsidR="00C25F77" w:rsidRPr="009A4012">
        <w:rPr>
          <w:rFonts w:eastAsia="Times New Roman" w:cstheme="minorHAnsi"/>
          <w:color w:val="000000"/>
          <w:kern w:val="0"/>
          <w:lang w:eastAsia="en-GB"/>
          <w14:ligatures w14:val="none"/>
        </w:rPr>
        <w:t xml:space="preserve">choosing to use or not use </w:t>
      </w:r>
      <w:r w:rsidR="00EE591D" w:rsidRPr="009A4012">
        <w:rPr>
          <w:rFonts w:eastAsia="Times New Roman" w:cstheme="minorHAnsi"/>
          <w:color w:val="000000"/>
          <w:kern w:val="0"/>
          <w:lang w:eastAsia="en-GB"/>
          <w14:ligatures w14:val="none"/>
        </w:rPr>
        <w:t>CVC/PN were informed by conflicting interpretations of CVC</w:t>
      </w:r>
      <w:r w:rsidR="00690889" w:rsidRPr="009A4012">
        <w:rPr>
          <w:rFonts w:eastAsia="Times New Roman" w:cstheme="minorHAnsi"/>
          <w:color w:val="000000"/>
          <w:kern w:val="0"/>
          <w:lang w:eastAsia="en-GB"/>
          <w14:ligatures w14:val="none"/>
        </w:rPr>
        <w:t>s’</w:t>
      </w:r>
      <w:r w:rsidR="00EE591D" w:rsidRPr="009A4012">
        <w:rPr>
          <w:rFonts w:eastAsia="Times New Roman" w:cstheme="minorHAnsi"/>
          <w:color w:val="000000"/>
          <w:kern w:val="0"/>
          <w:lang w:eastAsia="en-GB"/>
          <w14:ligatures w14:val="none"/>
        </w:rPr>
        <w:t>/PN’s risks and effectiveness of providing adequate nutrition</w:t>
      </w:r>
      <w:r w:rsidR="00806688" w:rsidRPr="009A4012">
        <w:rPr>
          <w:rFonts w:eastAsia="Times New Roman" w:cstheme="minorHAnsi"/>
          <w:color w:val="000000"/>
          <w:kern w:val="0"/>
          <w:lang w:eastAsia="en-GB"/>
          <w14:ligatures w14:val="none"/>
        </w:rPr>
        <w:t xml:space="preserve"> (</w:t>
      </w:r>
      <w:r w:rsidR="001012BB" w:rsidRPr="009A4012">
        <w:rPr>
          <w:rFonts w:eastAsia="Times New Roman" w:cstheme="minorHAnsi"/>
          <w:color w:val="000000"/>
          <w:kern w:val="0"/>
          <w:lang w:eastAsia="en-GB"/>
          <w14:ligatures w14:val="none"/>
        </w:rPr>
        <w:t>Table 2</w:t>
      </w:r>
      <w:r w:rsidR="00806688" w:rsidRPr="009A4012">
        <w:rPr>
          <w:rFonts w:eastAsia="Times New Roman" w:cstheme="minorHAnsi"/>
          <w:color w:val="000000"/>
          <w:kern w:val="0"/>
          <w:lang w:eastAsia="en-GB"/>
          <w14:ligatures w14:val="none"/>
        </w:rPr>
        <w:t>).</w:t>
      </w:r>
      <w:r w:rsidR="00145F6F" w:rsidRPr="009A4012">
        <w:rPr>
          <w:rFonts w:eastAsia="Times New Roman" w:cstheme="minorHAnsi"/>
          <w:color w:val="000000"/>
          <w:kern w:val="0"/>
          <w:lang w:eastAsia="en-GB"/>
          <w14:ligatures w14:val="none"/>
        </w:rPr>
        <w:t xml:space="preserve"> Cost </w:t>
      </w:r>
      <w:r w:rsidR="00F262CB" w:rsidRPr="009A4012">
        <w:rPr>
          <w:rFonts w:eastAsia="Times New Roman" w:cstheme="minorHAnsi"/>
          <w:color w:val="000000"/>
          <w:kern w:val="0"/>
          <w:lang w:eastAsia="en-GB"/>
          <w14:ligatures w14:val="none"/>
        </w:rPr>
        <w:t>was</w:t>
      </w:r>
      <w:r w:rsidR="00145F6F" w:rsidRPr="009A4012">
        <w:rPr>
          <w:rFonts w:eastAsia="Times New Roman" w:cstheme="minorHAnsi"/>
          <w:color w:val="000000"/>
          <w:kern w:val="0"/>
          <w:lang w:eastAsia="en-GB"/>
          <w14:ligatures w14:val="none"/>
        </w:rPr>
        <w:t xml:space="preserve"> the least influential factor</w:t>
      </w:r>
      <w:r w:rsidR="005D340A" w:rsidRPr="009A4012">
        <w:rPr>
          <w:rFonts w:eastAsia="Times New Roman" w:cstheme="minorHAnsi"/>
          <w:color w:val="000000"/>
          <w:kern w:val="0"/>
          <w:lang w:eastAsia="en-GB"/>
          <w14:ligatures w14:val="none"/>
        </w:rPr>
        <w:t>.</w:t>
      </w:r>
    </w:p>
    <w:p w14:paraId="442457B2" w14:textId="78D2467C" w:rsidR="00EE591D" w:rsidRPr="009A4012" w:rsidRDefault="005D340A" w:rsidP="00F71341">
      <w:pPr>
        <w:spacing w:after="240" w:line="360" w:lineRule="auto"/>
        <w:rPr>
          <w:rFonts w:eastAsia="Times New Roman" w:cstheme="minorHAnsi"/>
          <w:color w:val="000000"/>
          <w:kern w:val="0"/>
          <w:lang w:eastAsia="en-GB"/>
          <w14:ligatures w14:val="none"/>
        </w:rPr>
      </w:pPr>
      <w:r w:rsidRPr="009A4012">
        <w:rPr>
          <w:rFonts w:eastAsia="Times New Roman" w:cstheme="minorHAnsi"/>
          <w:color w:val="000000"/>
          <w:kern w:val="0"/>
          <w:lang w:eastAsia="en-GB"/>
          <w14:ligatures w14:val="none"/>
        </w:rPr>
        <w:t>Those</w:t>
      </w:r>
      <w:r w:rsidR="00806688" w:rsidRPr="009A4012">
        <w:rPr>
          <w:rFonts w:eastAsia="Times New Roman" w:cstheme="minorHAnsi"/>
          <w:color w:val="000000"/>
          <w:kern w:val="0"/>
          <w:lang w:eastAsia="en-GB"/>
          <w14:ligatures w14:val="none"/>
        </w:rPr>
        <w:t xml:space="preserve"> with a positive view of TATs were more sceptical of CVC/PN</w:t>
      </w:r>
      <w:r w:rsidR="00931DD9" w:rsidRPr="009A4012">
        <w:rPr>
          <w:rFonts w:eastAsia="Times New Roman" w:cstheme="minorHAnsi"/>
          <w:color w:val="000000"/>
          <w:kern w:val="0"/>
          <w:lang w:eastAsia="en-GB"/>
          <w14:ligatures w14:val="none"/>
        </w:rPr>
        <w:t xml:space="preserve"> and highlighted CVC/PN-specific risks such as </w:t>
      </w:r>
      <w:r w:rsidR="69F04D87" w:rsidRPr="009A4012">
        <w:rPr>
          <w:rFonts w:eastAsia="Times New Roman" w:cstheme="minorHAnsi"/>
          <w:color w:val="000000"/>
          <w:kern w:val="0"/>
          <w:lang w:eastAsia="en-GB"/>
          <w14:ligatures w14:val="none"/>
        </w:rPr>
        <w:t xml:space="preserve">cardiac </w:t>
      </w:r>
      <w:r w:rsidR="00931DD9" w:rsidRPr="009A4012">
        <w:rPr>
          <w:rFonts w:eastAsia="Times New Roman" w:cstheme="minorHAnsi"/>
          <w:color w:val="000000"/>
          <w:kern w:val="0"/>
          <w:lang w:eastAsia="en-GB"/>
          <w14:ligatures w14:val="none"/>
        </w:rPr>
        <w:t>tamponade</w:t>
      </w:r>
      <w:r w:rsidR="00690889" w:rsidRPr="009A4012">
        <w:rPr>
          <w:rFonts w:eastAsia="Times New Roman" w:cstheme="minorHAnsi"/>
          <w:color w:val="000000" w:themeColor="text1"/>
          <w:lang w:eastAsia="en-GB"/>
        </w:rPr>
        <w:t>.</w:t>
      </w:r>
      <w:r w:rsidR="00931DD9" w:rsidRPr="009A4012">
        <w:rPr>
          <w:rFonts w:eastAsia="Times New Roman" w:cstheme="minorHAnsi"/>
          <w:color w:val="000000"/>
          <w:kern w:val="0"/>
          <w:lang w:eastAsia="en-GB"/>
          <w14:ligatures w14:val="none"/>
        </w:rPr>
        <w:t xml:space="preserve"> </w:t>
      </w:r>
      <w:r w:rsidR="00690889" w:rsidRPr="009A4012">
        <w:rPr>
          <w:rFonts w:eastAsia="Times New Roman" w:cstheme="minorHAnsi"/>
          <w:color w:val="000000" w:themeColor="text1"/>
          <w:lang w:eastAsia="en-GB"/>
        </w:rPr>
        <w:t xml:space="preserve">Those </w:t>
      </w:r>
      <w:r w:rsidR="00931DD9" w:rsidRPr="009A4012">
        <w:rPr>
          <w:rFonts w:eastAsia="Times New Roman" w:cstheme="minorHAnsi"/>
          <w:color w:val="000000"/>
          <w:kern w:val="0"/>
          <w:lang w:eastAsia="en-GB"/>
          <w14:ligatures w14:val="none"/>
        </w:rPr>
        <w:t xml:space="preserve">with a negative view of TATs were more likely to have equipoise about the efficacy and risks of enteral and parental nutrition, or express scepticism or concerns about TATs. </w:t>
      </w:r>
      <w:r w:rsidR="00690889" w:rsidRPr="009A4012">
        <w:rPr>
          <w:rFonts w:eastAsia="Times New Roman" w:cstheme="minorHAnsi"/>
          <w:color w:val="000000" w:themeColor="text1"/>
          <w:lang w:eastAsia="en-GB"/>
        </w:rPr>
        <w:t>The belief that (some) PN was unavoidable was reiterated</w:t>
      </w:r>
      <w:r w:rsidR="00145F6F" w:rsidRPr="009A4012">
        <w:rPr>
          <w:rFonts w:eastAsia="Times New Roman" w:cstheme="minorHAnsi"/>
          <w:color w:val="000000" w:themeColor="text1"/>
          <w:lang w:eastAsia="en-GB"/>
        </w:rPr>
        <w:t>.</w:t>
      </w:r>
    </w:p>
    <w:p w14:paraId="7AF716C7" w14:textId="0AD01071" w:rsidR="00875925" w:rsidRPr="009A4012" w:rsidRDefault="005244C2" w:rsidP="485B2177">
      <w:pPr>
        <w:spacing w:after="240" w:line="360" w:lineRule="auto"/>
        <w:rPr>
          <w:rFonts w:eastAsia="Times New Roman" w:cstheme="minorHAnsi"/>
          <w:color w:val="000000"/>
          <w:kern w:val="0"/>
          <w:lang w:eastAsia="en-GB"/>
          <w14:ligatures w14:val="none"/>
        </w:rPr>
      </w:pPr>
      <w:r w:rsidRPr="009A4012">
        <w:rPr>
          <w:rFonts w:eastAsia="Times New Roman" w:cstheme="minorHAnsi"/>
          <w:color w:val="000000"/>
          <w:kern w:val="0"/>
          <w:lang w:eastAsia="en-GB"/>
          <w14:ligatures w14:val="none"/>
        </w:rPr>
        <w:t>The highest ranked</w:t>
      </w:r>
      <w:r w:rsidR="00FD064C" w:rsidRPr="009A4012">
        <w:rPr>
          <w:rFonts w:eastAsia="Times New Roman" w:cstheme="minorHAnsi"/>
          <w:color w:val="000000"/>
          <w:kern w:val="0"/>
          <w:lang w:eastAsia="en-GB"/>
          <w14:ligatures w14:val="none"/>
        </w:rPr>
        <w:t xml:space="preserve"> statements</w:t>
      </w:r>
      <w:r w:rsidRPr="009A4012">
        <w:rPr>
          <w:rFonts w:eastAsia="Times New Roman" w:cstheme="minorHAnsi"/>
          <w:color w:val="000000"/>
          <w:kern w:val="0"/>
          <w:lang w:eastAsia="en-GB"/>
          <w14:ligatures w14:val="none"/>
        </w:rPr>
        <w:t xml:space="preserve"> </w:t>
      </w:r>
      <w:r w:rsidR="00875925" w:rsidRPr="009A4012">
        <w:rPr>
          <w:rFonts w:cstheme="minorHAnsi"/>
        </w:rPr>
        <w:t>in favour of using CVC</w:t>
      </w:r>
      <w:r w:rsidR="00C63E95" w:rsidRPr="009A4012">
        <w:rPr>
          <w:rFonts w:cstheme="minorHAnsi"/>
        </w:rPr>
        <w:t>s</w:t>
      </w:r>
      <w:r w:rsidR="00875925" w:rsidRPr="009A4012">
        <w:rPr>
          <w:rFonts w:cstheme="minorHAnsi"/>
        </w:rPr>
        <w:t>/PN were</w:t>
      </w:r>
      <w:r w:rsidR="00AA443B" w:rsidRPr="009A4012">
        <w:rPr>
          <w:rFonts w:cstheme="minorHAnsi"/>
        </w:rPr>
        <w:t xml:space="preserve"> that CVCs/PN were not riskier than TATs, that all </w:t>
      </w:r>
      <w:r w:rsidR="00207DFF" w:rsidRPr="009A4012">
        <w:rPr>
          <w:rFonts w:cstheme="minorHAnsi"/>
        </w:rPr>
        <w:t>infants</w:t>
      </w:r>
      <w:r w:rsidR="00AA443B" w:rsidRPr="009A4012">
        <w:rPr>
          <w:rFonts w:cstheme="minorHAnsi"/>
        </w:rPr>
        <w:t xml:space="preserve"> needed PN</w:t>
      </w:r>
      <w:r w:rsidR="00824C6E" w:rsidRPr="009A4012">
        <w:rPr>
          <w:rFonts w:cstheme="minorHAnsi"/>
        </w:rPr>
        <w:t>/</w:t>
      </w:r>
      <w:r w:rsidR="00AA443B" w:rsidRPr="009A4012">
        <w:rPr>
          <w:rFonts w:cstheme="minorHAnsi"/>
        </w:rPr>
        <w:t>PN was necessary for required growth, and that the cost of CVC</w:t>
      </w:r>
      <w:r w:rsidR="00C63E95" w:rsidRPr="009A4012">
        <w:rPr>
          <w:rFonts w:cstheme="minorHAnsi"/>
        </w:rPr>
        <w:t>s</w:t>
      </w:r>
      <w:r w:rsidR="00AA443B" w:rsidRPr="009A4012">
        <w:rPr>
          <w:rFonts w:cstheme="minorHAnsi"/>
        </w:rPr>
        <w:t xml:space="preserve">/PN was justified. </w:t>
      </w:r>
      <w:r w:rsidR="00EB5AE2" w:rsidRPr="009A4012">
        <w:rPr>
          <w:rFonts w:eastAsia="Times New Roman" w:cstheme="minorHAnsi"/>
          <w:color w:val="000000"/>
          <w:kern w:val="0"/>
          <w:lang w:eastAsia="en-GB"/>
          <w14:ligatures w14:val="none"/>
        </w:rPr>
        <w:t xml:space="preserve">The highest ranked </w:t>
      </w:r>
      <w:r w:rsidR="00131412" w:rsidRPr="009A4012">
        <w:rPr>
          <w:rFonts w:eastAsia="Times New Roman" w:cstheme="minorHAnsi"/>
          <w:color w:val="000000"/>
          <w:kern w:val="0"/>
          <w:lang w:eastAsia="en-GB"/>
          <w14:ligatures w14:val="none"/>
        </w:rPr>
        <w:t>statements</w:t>
      </w:r>
      <w:r w:rsidR="00EB5AE2" w:rsidRPr="009A4012">
        <w:rPr>
          <w:rFonts w:eastAsia="Times New Roman" w:cstheme="minorHAnsi"/>
          <w:color w:val="000000"/>
          <w:kern w:val="0"/>
          <w:lang w:eastAsia="en-GB"/>
          <w14:ligatures w14:val="none"/>
        </w:rPr>
        <w:t xml:space="preserve"> against</w:t>
      </w:r>
      <w:r w:rsidR="00875925" w:rsidRPr="009A4012">
        <w:rPr>
          <w:rFonts w:eastAsia="Times New Roman" w:cstheme="minorHAnsi"/>
          <w:color w:val="000000"/>
          <w:kern w:val="0"/>
          <w:lang w:eastAsia="en-GB"/>
          <w14:ligatures w14:val="none"/>
        </w:rPr>
        <w:t xml:space="preserve"> using CVC</w:t>
      </w:r>
      <w:r w:rsidR="00C63E95" w:rsidRPr="009A4012">
        <w:rPr>
          <w:rFonts w:eastAsia="Times New Roman" w:cstheme="minorHAnsi"/>
          <w:color w:val="000000"/>
          <w:kern w:val="0"/>
          <w:lang w:eastAsia="en-GB"/>
          <w14:ligatures w14:val="none"/>
        </w:rPr>
        <w:t>s</w:t>
      </w:r>
      <w:r w:rsidR="00875925" w:rsidRPr="009A4012">
        <w:rPr>
          <w:rFonts w:eastAsia="Times New Roman" w:cstheme="minorHAnsi"/>
          <w:color w:val="000000"/>
          <w:kern w:val="0"/>
          <w:lang w:eastAsia="en-GB"/>
          <w14:ligatures w14:val="none"/>
        </w:rPr>
        <w:t>/PN were</w:t>
      </w:r>
      <w:r w:rsidR="00AA443B" w:rsidRPr="009A4012">
        <w:rPr>
          <w:rFonts w:eastAsia="Times New Roman" w:cstheme="minorHAnsi"/>
          <w:color w:val="000000"/>
          <w:kern w:val="0"/>
          <w:lang w:eastAsia="en-GB"/>
          <w14:ligatures w14:val="none"/>
        </w:rPr>
        <w:t xml:space="preserve"> that TATs offered sufficient </w:t>
      </w:r>
      <w:r w:rsidR="004023A5" w:rsidRPr="009A4012">
        <w:rPr>
          <w:rFonts w:eastAsia="Times New Roman" w:cstheme="minorHAnsi"/>
          <w:color w:val="000000"/>
          <w:kern w:val="0"/>
          <w:lang w:eastAsia="en-GB"/>
          <w14:ligatures w14:val="none"/>
        </w:rPr>
        <w:t xml:space="preserve">nutrition, </w:t>
      </w:r>
      <w:r w:rsidR="00730B8E" w:rsidRPr="009A4012">
        <w:rPr>
          <w:rFonts w:eastAsia="Times New Roman" w:cstheme="minorHAnsi"/>
          <w:color w:val="000000"/>
          <w:kern w:val="0"/>
          <w:lang w:eastAsia="en-GB"/>
          <w14:ligatures w14:val="none"/>
        </w:rPr>
        <w:t>CVCs’/PN’s</w:t>
      </w:r>
      <w:r w:rsidR="004023A5" w:rsidRPr="009A4012">
        <w:rPr>
          <w:rFonts w:eastAsia="Times New Roman" w:cstheme="minorHAnsi"/>
          <w:color w:val="000000"/>
          <w:kern w:val="0"/>
          <w:lang w:eastAsia="en-GB"/>
          <w14:ligatures w14:val="none"/>
        </w:rPr>
        <w:t xml:space="preserve"> risk of (bloodstream) infections, and that CVC</w:t>
      </w:r>
      <w:r w:rsidR="00C63E95" w:rsidRPr="009A4012">
        <w:rPr>
          <w:rFonts w:eastAsia="Times New Roman" w:cstheme="minorHAnsi"/>
          <w:color w:val="000000"/>
          <w:kern w:val="0"/>
          <w:lang w:eastAsia="en-GB"/>
          <w14:ligatures w14:val="none"/>
        </w:rPr>
        <w:t>s</w:t>
      </w:r>
      <w:r w:rsidR="004023A5" w:rsidRPr="009A4012">
        <w:rPr>
          <w:rFonts w:eastAsia="Times New Roman" w:cstheme="minorHAnsi"/>
          <w:color w:val="000000"/>
          <w:kern w:val="0"/>
          <w:lang w:eastAsia="en-GB"/>
          <w14:ligatures w14:val="none"/>
        </w:rPr>
        <w:t>/PN represented an extra procedur</w:t>
      </w:r>
      <w:r w:rsidR="00730B8E" w:rsidRPr="009A4012">
        <w:rPr>
          <w:rFonts w:eastAsia="Times New Roman" w:cstheme="minorHAnsi"/>
          <w:color w:val="000000"/>
          <w:kern w:val="0"/>
          <w:lang w:eastAsia="en-GB"/>
          <w14:ligatures w14:val="none"/>
        </w:rPr>
        <w:t>e.</w:t>
      </w:r>
    </w:p>
    <w:p w14:paraId="46F04CEC" w14:textId="279F813C" w:rsidR="00F946D8" w:rsidRPr="009A4012" w:rsidRDefault="00F946D8" w:rsidP="00F71341">
      <w:pPr>
        <w:spacing w:after="240" w:line="360" w:lineRule="auto"/>
        <w:rPr>
          <w:rFonts w:eastAsia="Times New Roman" w:cstheme="minorHAnsi"/>
          <w:color w:val="000000"/>
          <w:kern w:val="0"/>
          <w:lang w:eastAsia="en-GB"/>
          <w14:ligatures w14:val="none"/>
        </w:rPr>
        <w:sectPr w:rsidR="00F946D8" w:rsidRPr="009A4012" w:rsidSect="00A16DB0">
          <w:pgSz w:w="11906" w:h="16838"/>
          <w:pgMar w:top="1440" w:right="1440" w:bottom="1440" w:left="1440" w:header="708" w:footer="708" w:gutter="0"/>
          <w:cols w:space="708"/>
          <w:docGrid w:linePitch="360"/>
        </w:sectPr>
      </w:pPr>
    </w:p>
    <w:p w14:paraId="58CF1FD7" w14:textId="49C30D90" w:rsidR="00875925" w:rsidRPr="009A4012" w:rsidRDefault="00875925" w:rsidP="00F71341">
      <w:pPr>
        <w:pStyle w:val="Caption"/>
        <w:keepNext/>
        <w:spacing w:after="240" w:line="360" w:lineRule="auto"/>
        <w:rPr>
          <w:rFonts w:cstheme="minorHAnsi"/>
        </w:rPr>
      </w:pPr>
      <w:r w:rsidRPr="009A4012">
        <w:rPr>
          <w:rFonts w:cstheme="minorHAnsi"/>
        </w:rPr>
        <w:lastRenderedPageBreak/>
        <w:t xml:space="preserve">Table </w:t>
      </w:r>
      <w:r w:rsidR="00656D24" w:rsidRPr="009A4012">
        <w:rPr>
          <w:rFonts w:cstheme="minorHAnsi"/>
        </w:rPr>
        <w:t xml:space="preserve">2 </w:t>
      </w:r>
      <w:r w:rsidR="00361354" w:rsidRPr="009A4012">
        <w:rPr>
          <w:rFonts w:cstheme="minorHAnsi"/>
        </w:rPr>
        <w:t>-</w:t>
      </w:r>
      <w:r w:rsidR="00A439F6" w:rsidRPr="009A4012">
        <w:rPr>
          <w:rFonts w:cstheme="minorHAnsi"/>
        </w:rPr>
        <w:t xml:space="preserve"> Factors underlying current practice related to PN / CVC use with illustrative themes, ordered by rank of importance to </w:t>
      </w:r>
      <w:r w:rsidR="00361354" w:rsidRPr="009A4012">
        <w:rPr>
          <w:rFonts w:cstheme="minorHAnsi"/>
        </w:rPr>
        <w:t>neonatologists</w:t>
      </w:r>
    </w:p>
    <w:tbl>
      <w:tblPr>
        <w:tblStyle w:val="GridTable4-Accent1"/>
        <w:tblW w:w="15250" w:type="dxa"/>
        <w:tblInd w:w="-1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4"/>
        <w:gridCol w:w="964"/>
        <w:gridCol w:w="964"/>
        <w:gridCol w:w="964"/>
        <w:gridCol w:w="3798"/>
        <w:gridCol w:w="3798"/>
        <w:gridCol w:w="3798"/>
      </w:tblGrid>
      <w:tr w:rsidR="00F71341" w:rsidRPr="009A4012" w14:paraId="2EE9F281" w14:textId="7FE4BC4B" w:rsidTr="00F71341">
        <w:trPr>
          <w:cnfStyle w:val="100000000000" w:firstRow="1" w:lastRow="0" w:firstColumn="0" w:lastColumn="0" w:oddVBand="0" w:evenVBand="0" w:oddHBand="0"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64" w:type="dxa"/>
            <w:tcBorders>
              <w:top w:val="single" w:sz="4" w:space="0" w:color="auto"/>
              <w:left w:val="single" w:sz="4" w:space="0" w:color="auto"/>
              <w:bottom w:val="single" w:sz="4" w:space="0" w:color="auto"/>
              <w:right w:val="single" w:sz="4" w:space="0" w:color="auto"/>
            </w:tcBorders>
            <w:shd w:val="clear" w:color="auto" w:fill="auto"/>
            <w:noWrap/>
            <w:tcMar>
              <w:top w:w="28" w:type="dxa"/>
              <w:left w:w="28" w:type="dxa"/>
              <w:bottom w:w="28" w:type="dxa"/>
              <w:right w:w="28" w:type="dxa"/>
            </w:tcMar>
            <w:vAlign w:val="center"/>
            <w:hideMark/>
          </w:tcPr>
          <w:p w14:paraId="4DBB47B2" w14:textId="77777777" w:rsidR="008D4B63" w:rsidRPr="009A4012" w:rsidRDefault="008D4B63" w:rsidP="004A6570">
            <w:pPr>
              <w:rPr>
                <w:rFonts w:eastAsia="Times New Roman" w:cstheme="minorHAnsi"/>
                <w:kern w:val="0"/>
                <w:sz w:val="20"/>
                <w:szCs w:val="20"/>
                <w:lang w:eastAsia="en-GB"/>
                <w14:ligatures w14:val="none"/>
              </w:rPr>
            </w:pPr>
            <w:r w:rsidRPr="009A4012">
              <w:rPr>
                <w:rFonts w:eastAsia="Times New Roman" w:cstheme="minorHAnsi"/>
                <w:color w:val="000000"/>
                <w:kern w:val="0"/>
                <w:sz w:val="20"/>
                <w:szCs w:val="20"/>
                <w:lang w:eastAsia="en-GB"/>
                <w14:ligatures w14:val="none"/>
              </w:rPr>
              <w:t>Factor</w:t>
            </w:r>
          </w:p>
        </w:tc>
        <w:tc>
          <w:tcPr>
            <w:tcW w:w="964" w:type="dxa"/>
            <w:tcBorders>
              <w:top w:val="single" w:sz="4" w:space="0" w:color="auto"/>
              <w:left w:val="single" w:sz="4" w:space="0" w:color="auto"/>
              <w:bottom w:val="single" w:sz="4" w:space="0" w:color="auto"/>
              <w:right w:val="single" w:sz="4" w:space="0" w:color="auto"/>
            </w:tcBorders>
            <w:shd w:val="clear" w:color="auto" w:fill="auto"/>
            <w:noWrap/>
            <w:tcMar>
              <w:top w:w="28" w:type="dxa"/>
              <w:left w:w="28" w:type="dxa"/>
              <w:bottom w:w="28" w:type="dxa"/>
              <w:right w:w="28" w:type="dxa"/>
            </w:tcMar>
            <w:vAlign w:val="center"/>
            <w:hideMark/>
          </w:tcPr>
          <w:p w14:paraId="24BA443E" w14:textId="5A448186" w:rsidR="008D4B63" w:rsidRPr="009A4012" w:rsidRDefault="008D4B63" w:rsidP="004A6570">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Average rating: surgeons</w:t>
            </w:r>
          </w:p>
        </w:tc>
        <w:tc>
          <w:tcPr>
            <w:tcW w:w="964" w:type="dxa"/>
            <w:tcBorders>
              <w:top w:val="single" w:sz="4" w:space="0" w:color="auto"/>
              <w:left w:val="single" w:sz="4" w:space="0" w:color="auto"/>
              <w:bottom w:val="single" w:sz="4" w:space="0" w:color="auto"/>
              <w:right w:val="single" w:sz="4" w:space="0" w:color="auto"/>
            </w:tcBorders>
            <w:shd w:val="clear" w:color="auto" w:fill="auto"/>
            <w:noWrap/>
            <w:tcMar>
              <w:top w:w="28" w:type="dxa"/>
              <w:left w:w="28" w:type="dxa"/>
              <w:bottom w:w="28" w:type="dxa"/>
              <w:right w:w="28" w:type="dxa"/>
            </w:tcMar>
            <w:vAlign w:val="center"/>
            <w:hideMark/>
          </w:tcPr>
          <w:p w14:paraId="18D8CA6E" w14:textId="0EB8D93A" w:rsidR="008D4B63" w:rsidRPr="009A4012" w:rsidRDefault="008D4B63" w:rsidP="004A6570">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Average rating: neonatologists</w:t>
            </w:r>
          </w:p>
        </w:tc>
        <w:tc>
          <w:tcPr>
            <w:tcW w:w="964" w:type="dxa"/>
            <w:tcBorders>
              <w:top w:val="single" w:sz="4" w:space="0" w:color="auto"/>
              <w:left w:val="single" w:sz="4" w:space="0" w:color="auto"/>
              <w:bottom w:val="single" w:sz="4" w:space="0" w:color="auto"/>
              <w:right w:val="single" w:sz="4" w:space="0" w:color="auto"/>
            </w:tcBorders>
            <w:shd w:val="clear" w:color="auto" w:fill="auto"/>
            <w:noWrap/>
            <w:tcMar>
              <w:top w:w="28" w:type="dxa"/>
              <w:left w:w="28" w:type="dxa"/>
              <w:bottom w:w="28" w:type="dxa"/>
              <w:right w:w="28" w:type="dxa"/>
            </w:tcMar>
            <w:vAlign w:val="center"/>
            <w:hideMark/>
          </w:tcPr>
          <w:p w14:paraId="4FDA9183" w14:textId="2AB02C79" w:rsidR="008D4B63" w:rsidRPr="009A4012" w:rsidRDefault="008D4B63" w:rsidP="004A6570">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P-value</w:t>
            </w:r>
          </w:p>
        </w:tc>
        <w:tc>
          <w:tcPr>
            <w:tcW w:w="3798" w:type="dxa"/>
            <w:tcBorders>
              <w:top w:val="single" w:sz="4" w:space="0" w:color="auto"/>
              <w:left w:val="single" w:sz="4" w:space="0" w:color="auto"/>
              <w:bottom w:val="single" w:sz="4" w:space="0" w:color="auto"/>
              <w:right w:val="single" w:sz="4" w:space="0" w:color="auto"/>
            </w:tcBorders>
            <w:shd w:val="clear" w:color="auto" w:fill="auto"/>
            <w:tcMar>
              <w:top w:w="28" w:type="dxa"/>
              <w:left w:w="28" w:type="dxa"/>
              <w:bottom w:w="28" w:type="dxa"/>
              <w:right w:w="28" w:type="dxa"/>
            </w:tcMar>
            <w:vAlign w:val="center"/>
          </w:tcPr>
          <w:p w14:paraId="3EE4ADB8" w14:textId="77777777" w:rsidR="008D4B63" w:rsidRPr="009A4012" w:rsidRDefault="008D4B63" w:rsidP="00F71341">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Illustrative themes in open-ended replies:</w:t>
            </w:r>
          </w:p>
          <w:p w14:paraId="06A6D7B5" w14:textId="3505765D" w:rsidR="008D4B63" w:rsidRPr="009A4012" w:rsidRDefault="008D4B63" w:rsidP="004A657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surgeons &amp; neonatologists with a positive disposition towards TATs</w:t>
            </w:r>
          </w:p>
        </w:tc>
        <w:tc>
          <w:tcPr>
            <w:tcW w:w="3798" w:type="dxa"/>
            <w:tcBorders>
              <w:top w:val="single" w:sz="4" w:space="0" w:color="auto"/>
              <w:left w:val="single" w:sz="4" w:space="0" w:color="auto"/>
              <w:bottom w:val="single" w:sz="4" w:space="0" w:color="auto"/>
              <w:right w:val="single" w:sz="4" w:space="0" w:color="auto"/>
            </w:tcBorders>
            <w:shd w:val="clear" w:color="auto" w:fill="auto"/>
            <w:tcMar>
              <w:top w:w="28" w:type="dxa"/>
              <w:left w:w="28" w:type="dxa"/>
              <w:bottom w:w="28" w:type="dxa"/>
              <w:right w:w="28" w:type="dxa"/>
            </w:tcMar>
            <w:vAlign w:val="center"/>
          </w:tcPr>
          <w:p w14:paraId="01DE18E0" w14:textId="77777777" w:rsidR="008D4B63" w:rsidRPr="009A4012" w:rsidRDefault="008D4B63" w:rsidP="00F71341">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Illustrative themes in open-ended replies: </w:t>
            </w:r>
          </w:p>
          <w:p w14:paraId="0AFF52F3" w14:textId="3D5461EB" w:rsidR="008D4B63" w:rsidRPr="009A4012" w:rsidRDefault="008D4B63" w:rsidP="004A657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surgeons &amp; neonatologists with a neutral or contingent disposition towards TATs</w:t>
            </w:r>
          </w:p>
        </w:tc>
        <w:tc>
          <w:tcPr>
            <w:tcW w:w="3798" w:type="dxa"/>
            <w:tcBorders>
              <w:top w:val="single" w:sz="4" w:space="0" w:color="auto"/>
              <w:left w:val="single" w:sz="4" w:space="0" w:color="auto"/>
              <w:bottom w:val="single" w:sz="4" w:space="0" w:color="auto"/>
              <w:right w:val="single" w:sz="4" w:space="0" w:color="auto"/>
            </w:tcBorders>
            <w:shd w:val="clear" w:color="auto" w:fill="auto"/>
            <w:vAlign w:val="center"/>
          </w:tcPr>
          <w:p w14:paraId="35542D69" w14:textId="77777777" w:rsidR="008D4B63" w:rsidRPr="009A4012" w:rsidRDefault="008D4B63" w:rsidP="00F71341">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Illustrative themes in open-ended replies:</w:t>
            </w:r>
          </w:p>
          <w:p w14:paraId="0518748C" w14:textId="2993ED83" w:rsidR="008D4B63" w:rsidRPr="009A4012" w:rsidRDefault="008D4B63" w:rsidP="004A6570">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surgeons &amp; neonatologists with a negative disposition towards TATs</w:t>
            </w:r>
          </w:p>
        </w:tc>
      </w:tr>
      <w:tr w:rsidR="00C52668" w:rsidRPr="009A4012" w14:paraId="77FF8B88" w14:textId="77777777" w:rsidTr="00F71341">
        <w:trPr>
          <w:cnfStyle w:val="000000100000" w:firstRow="0" w:lastRow="0" w:firstColumn="0" w:lastColumn="0" w:oddVBand="0" w:evenVBand="0" w:oddHBand="1" w:evenHBand="0" w:firstRowFirstColumn="0" w:firstRowLastColumn="0" w:lastRowFirstColumn="0" w:lastRowLastColumn="0"/>
          <w:trHeight w:val="1814"/>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tcMar>
              <w:top w:w="28" w:type="dxa"/>
              <w:left w:w="28" w:type="dxa"/>
              <w:bottom w:w="28" w:type="dxa"/>
              <w:right w:w="28" w:type="dxa"/>
            </w:tcMar>
            <w:vAlign w:val="center"/>
          </w:tcPr>
          <w:p w14:paraId="161709AE" w14:textId="2DD05DA3" w:rsidR="00EE591D" w:rsidRPr="009A4012" w:rsidRDefault="00EE591D" w:rsidP="004A6570">
            <w:pPr>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Effectiveness of providing effective nutrition</w:t>
            </w:r>
          </w:p>
        </w:tc>
        <w:tc>
          <w:tcPr>
            <w:tcW w:w="0" w:type="dxa"/>
            <w:tcBorders>
              <w:top w:val="single" w:sz="4" w:space="0" w:color="auto"/>
            </w:tcBorders>
            <w:shd w:val="clear" w:color="auto" w:fill="auto"/>
            <w:noWrap/>
            <w:tcMar>
              <w:top w:w="28" w:type="dxa"/>
              <w:left w:w="28" w:type="dxa"/>
              <w:bottom w:w="28" w:type="dxa"/>
              <w:right w:w="28" w:type="dxa"/>
            </w:tcMar>
            <w:vAlign w:val="center"/>
          </w:tcPr>
          <w:p w14:paraId="0CDB089E" w14:textId="67AABBD9" w:rsidR="00EE591D" w:rsidRPr="009A4012" w:rsidRDefault="001357EF" w:rsidP="004A657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4.56</w:t>
            </w:r>
          </w:p>
        </w:tc>
        <w:tc>
          <w:tcPr>
            <w:tcW w:w="0" w:type="dxa"/>
            <w:tcBorders>
              <w:top w:val="single" w:sz="4" w:space="0" w:color="auto"/>
            </w:tcBorders>
            <w:shd w:val="clear" w:color="auto" w:fill="auto"/>
            <w:noWrap/>
            <w:tcMar>
              <w:top w:w="28" w:type="dxa"/>
              <w:left w:w="28" w:type="dxa"/>
              <w:bottom w:w="28" w:type="dxa"/>
              <w:right w:w="28" w:type="dxa"/>
            </w:tcMar>
            <w:vAlign w:val="center"/>
          </w:tcPr>
          <w:p w14:paraId="49E655E9" w14:textId="5AA17F89" w:rsidR="00EE591D" w:rsidRPr="009A4012" w:rsidRDefault="001357EF" w:rsidP="004A657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4.78</w:t>
            </w:r>
          </w:p>
        </w:tc>
        <w:tc>
          <w:tcPr>
            <w:tcW w:w="0" w:type="dxa"/>
            <w:tcBorders>
              <w:top w:val="single" w:sz="4" w:space="0" w:color="auto"/>
            </w:tcBorders>
            <w:shd w:val="clear" w:color="auto" w:fill="auto"/>
            <w:noWrap/>
            <w:tcMar>
              <w:top w:w="28" w:type="dxa"/>
              <w:left w:w="28" w:type="dxa"/>
              <w:bottom w:w="28" w:type="dxa"/>
              <w:right w:w="28" w:type="dxa"/>
            </w:tcMar>
            <w:vAlign w:val="center"/>
          </w:tcPr>
          <w:p w14:paraId="247AB48C" w14:textId="2B0B81C6" w:rsidR="00EE591D" w:rsidRPr="009A4012" w:rsidDel="00EE591D" w:rsidRDefault="001357EF" w:rsidP="004A657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w:t>
            </w:r>
            <w:r w:rsidR="00A439F6" w:rsidRPr="009A4012">
              <w:rPr>
                <w:rFonts w:eastAsia="Times New Roman" w:cstheme="minorHAnsi"/>
                <w:color w:val="000000"/>
                <w:kern w:val="0"/>
                <w:sz w:val="20"/>
                <w:szCs w:val="20"/>
                <w:lang w:eastAsia="en-GB"/>
                <w14:ligatures w14:val="none"/>
              </w:rPr>
              <w:t>1</w:t>
            </w:r>
            <w:r w:rsidR="004A6570" w:rsidRPr="009A4012">
              <w:rPr>
                <w:rFonts w:eastAsia="Times New Roman" w:cstheme="minorHAnsi"/>
                <w:color w:val="000000"/>
                <w:kern w:val="0"/>
                <w:sz w:val="20"/>
                <w:szCs w:val="20"/>
                <w:lang w:eastAsia="en-GB"/>
                <w14:ligatures w14:val="none"/>
              </w:rPr>
              <w:t>0</w:t>
            </w:r>
          </w:p>
        </w:tc>
        <w:tc>
          <w:tcPr>
            <w:tcW w:w="3798" w:type="dxa"/>
            <w:tcBorders>
              <w:top w:val="single" w:sz="4" w:space="0" w:color="auto"/>
            </w:tcBorders>
            <w:shd w:val="clear" w:color="auto" w:fill="auto"/>
            <w:tcMar>
              <w:top w:w="28" w:type="dxa"/>
              <w:left w:w="28" w:type="dxa"/>
              <w:bottom w:w="28" w:type="dxa"/>
              <w:right w:w="28" w:type="dxa"/>
            </w:tcMar>
          </w:tcPr>
          <w:p w14:paraId="436DAD5D" w14:textId="50164E77" w:rsidR="00957E3E" w:rsidRPr="009A4012" w:rsidRDefault="00957E3E"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Appropriate nutrition better provided with TATs</w:t>
            </w:r>
          </w:p>
          <w:p w14:paraId="5C9F6446" w14:textId="6430FDDF" w:rsidR="00957E3E" w:rsidRPr="009A4012" w:rsidRDefault="00957E3E"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nefits of TAT feeding: achieves feeding objectives more quickly, more physiological and safe</w:t>
            </w:r>
          </w:p>
          <w:p w14:paraId="47489A05" w14:textId="0FCF43A0" w:rsidR="00957E3E" w:rsidRPr="009A4012" w:rsidRDefault="00957E3E" w:rsidP="00F71341">
            <w:pPr>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some infants require both TATs and PN</w:t>
            </w:r>
          </w:p>
          <w:p w14:paraId="7F1A2B41" w14:textId="56851788" w:rsidR="006B6867" w:rsidRPr="009A4012" w:rsidRDefault="00957E3E"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Try to avoid PN/CVC if possible</w:t>
            </w:r>
          </w:p>
        </w:tc>
        <w:tc>
          <w:tcPr>
            <w:tcW w:w="3798" w:type="dxa"/>
            <w:tcBorders>
              <w:top w:val="single" w:sz="4" w:space="0" w:color="auto"/>
            </w:tcBorders>
            <w:shd w:val="clear" w:color="auto" w:fill="auto"/>
            <w:tcMar>
              <w:top w:w="28" w:type="dxa"/>
              <w:left w:w="28" w:type="dxa"/>
              <w:bottom w:w="28" w:type="dxa"/>
              <w:right w:w="28" w:type="dxa"/>
            </w:tcMar>
          </w:tcPr>
          <w:p w14:paraId="36ADA30B" w14:textId="3DE36661" w:rsidR="00957E3E" w:rsidRPr="009A4012" w:rsidRDefault="00957E3E" w:rsidP="00F71341">
            <w:pPr>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PN is used as a default</w:t>
            </w:r>
          </w:p>
          <w:p w14:paraId="3CEEE483" w14:textId="4988EAA8" w:rsidR="00957E3E" w:rsidRPr="009A4012" w:rsidRDefault="00957E3E"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oth PN and TATs enable adequate growth</w:t>
            </w:r>
          </w:p>
          <w:p w14:paraId="01B21D44" w14:textId="6FDA8C02" w:rsidR="00431240" w:rsidRPr="009A4012" w:rsidRDefault="00957E3E"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Individualised approach (e.g. based on infant</w:t>
            </w:r>
            <w:r w:rsidR="005542E1" w:rsidRPr="009A4012">
              <w:rPr>
                <w:rFonts w:eastAsia="Times New Roman" w:cstheme="minorHAnsi"/>
                <w:color w:val="000000"/>
                <w:kern w:val="0"/>
                <w:sz w:val="20"/>
                <w:szCs w:val="20"/>
                <w:lang w:eastAsia="en-GB"/>
                <w14:ligatures w14:val="none"/>
              </w:rPr>
              <w:t>’</w:t>
            </w:r>
            <w:r w:rsidRPr="009A4012">
              <w:rPr>
                <w:rFonts w:eastAsia="Times New Roman" w:cstheme="minorHAnsi"/>
                <w:color w:val="000000"/>
                <w:kern w:val="0"/>
                <w:sz w:val="20"/>
                <w:szCs w:val="20"/>
                <w:lang w:eastAsia="en-GB"/>
                <w14:ligatures w14:val="none"/>
              </w:rPr>
              <w:t>s size, gestation, etc.)</w:t>
            </w:r>
          </w:p>
          <w:p w14:paraId="29FA4FC8" w14:textId="69641279" w:rsidR="00A33921" w:rsidRPr="009A4012" w:rsidRDefault="00957E3E" w:rsidP="00F71341">
            <w:pPr>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infants may grow better if they receive PN</w:t>
            </w:r>
          </w:p>
        </w:tc>
        <w:tc>
          <w:tcPr>
            <w:tcW w:w="3798" w:type="dxa"/>
            <w:tcBorders>
              <w:top w:val="single" w:sz="4" w:space="0" w:color="auto"/>
            </w:tcBorders>
            <w:shd w:val="clear" w:color="auto" w:fill="auto"/>
            <w:tcMar>
              <w:top w:w="28" w:type="dxa"/>
              <w:left w:w="28" w:type="dxa"/>
              <w:bottom w:w="28" w:type="dxa"/>
              <w:right w:w="28" w:type="dxa"/>
            </w:tcMar>
          </w:tcPr>
          <w:p w14:paraId="30C2534F" w14:textId="20E06E60" w:rsidR="00957E3E" w:rsidRPr="009A4012" w:rsidRDefault="00957E3E"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Equipoise: both TATs and PN can provide effective nutrition</w:t>
            </w:r>
          </w:p>
          <w:p w14:paraId="7DD63086" w14:textId="56300AE9" w:rsidR="00957E3E" w:rsidRPr="009A4012" w:rsidRDefault="00957E3E"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Scepticism about sole TAT usage</w:t>
            </w:r>
          </w:p>
          <w:p w14:paraId="621A12AA" w14:textId="5E60BB03" w:rsidR="00957E3E" w:rsidRPr="009A4012" w:rsidRDefault="00957E3E"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PN provides adequate nutrition</w:t>
            </w:r>
          </w:p>
          <w:p w14:paraId="02D3662E" w14:textId="4985CAF4" w:rsidR="00EE591D" w:rsidRPr="009A4012" w:rsidRDefault="00957E3E"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Individualised approach (e.g. based on infant</w:t>
            </w:r>
            <w:r w:rsidR="005542E1" w:rsidRPr="009A4012">
              <w:rPr>
                <w:rFonts w:eastAsia="Times New Roman" w:cstheme="minorHAnsi"/>
                <w:color w:val="000000"/>
                <w:kern w:val="0"/>
                <w:sz w:val="20"/>
                <w:szCs w:val="20"/>
                <w:lang w:eastAsia="en-GB"/>
                <w14:ligatures w14:val="none"/>
              </w:rPr>
              <w:t>’</w:t>
            </w:r>
            <w:r w:rsidRPr="009A4012">
              <w:rPr>
                <w:rFonts w:eastAsia="Times New Roman" w:cstheme="minorHAnsi"/>
                <w:color w:val="000000"/>
                <w:kern w:val="0"/>
                <w:sz w:val="20"/>
                <w:szCs w:val="20"/>
                <w:lang w:eastAsia="en-GB"/>
                <w14:ligatures w14:val="none"/>
              </w:rPr>
              <w:t>s size, gestation, etc.)</w:t>
            </w:r>
          </w:p>
        </w:tc>
      </w:tr>
      <w:tr w:rsidR="00C52668" w:rsidRPr="009A4012" w14:paraId="56A6A1C5" w14:textId="77777777" w:rsidTr="00F71341">
        <w:trPr>
          <w:trHeight w:val="497"/>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Mar>
              <w:top w:w="28" w:type="dxa"/>
              <w:left w:w="28" w:type="dxa"/>
              <w:bottom w:w="28" w:type="dxa"/>
              <w:right w:w="28" w:type="dxa"/>
            </w:tcMar>
            <w:vAlign w:val="center"/>
          </w:tcPr>
          <w:p w14:paraId="72F6C696" w14:textId="2DA50A5C" w:rsidR="00EE591D" w:rsidRPr="009A4012" w:rsidRDefault="00EE591D" w:rsidP="004A6570">
            <w:pPr>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Risks</w:t>
            </w:r>
          </w:p>
        </w:tc>
        <w:tc>
          <w:tcPr>
            <w:tcW w:w="0" w:type="dxa"/>
            <w:shd w:val="clear" w:color="auto" w:fill="auto"/>
            <w:noWrap/>
            <w:tcMar>
              <w:top w:w="28" w:type="dxa"/>
              <w:left w:w="28" w:type="dxa"/>
              <w:bottom w:w="28" w:type="dxa"/>
              <w:right w:w="28" w:type="dxa"/>
            </w:tcMar>
            <w:vAlign w:val="center"/>
          </w:tcPr>
          <w:p w14:paraId="002D54B1" w14:textId="6D98440A" w:rsidR="00EE591D" w:rsidRPr="009A4012" w:rsidRDefault="001357EF" w:rsidP="004A657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4.26</w:t>
            </w:r>
          </w:p>
        </w:tc>
        <w:tc>
          <w:tcPr>
            <w:tcW w:w="0" w:type="dxa"/>
            <w:shd w:val="clear" w:color="auto" w:fill="auto"/>
            <w:noWrap/>
            <w:tcMar>
              <w:top w:w="28" w:type="dxa"/>
              <w:left w:w="28" w:type="dxa"/>
              <w:bottom w:w="28" w:type="dxa"/>
              <w:right w:w="28" w:type="dxa"/>
            </w:tcMar>
            <w:vAlign w:val="center"/>
          </w:tcPr>
          <w:p w14:paraId="6616C8DD" w14:textId="669531D8" w:rsidR="00EE591D" w:rsidRPr="009A4012" w:rsidRDefault="001357EF" w:rsidP="004A657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4.09</w:t>
            </w:r>
          </w:p>
        </w:tc>
        <w:tc>
          <w:tcPr>
            <w:tcW w:w="0" w:type="dxa"/>
            <w:shd w:val="clear" w:color="auto" w:fill="auto"/>
            <w:noWrap/>
            <w:tcMar>
              <w:top w:w="28" w:type="dxa"/>
              <w:left w:w="28" w:type="dxa"/>
              <w:bottom w:w="28" w:type="dxa"/>
              <w:right w:w="28" w:type="dxa"/>
            </w:tcMar>
            <w:vAlign w:val="center"/>
          </w:tcPr>
          <w:p w14:paraId="1324B9D4" w14:textId="2CC7D852" w:rsidR="00EE591D" w:rsidRPr="009A4012" w:rsidDel="00EE591D" w:rsidRDefault="001357EF" w:rsidP="004A657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55</w:t>
            </w:r>
          </w:p>
        </w:tc>
        <w:tc>
          <w:tcPr>
            <w:tcW w:w="3798" w:type="dxa"/>
            <w:shd w:val="clear" w:color="auto" w:fill="auto"/>
            <w:tcMar>
              <w:top w:w="28" w:type="dxa"/>
              <w:left w:w="28" w:type="dxa"/>
              <w:bottom w:w="28" w:type="dxa"/>
              <w:right w:w="28" w:type="dxa"/>
            </w:tcMar>
          </w:tcPr>
          <w:p w14:paraId="10F7A4C0" w14:textId="06E5432D" w:rsidR="00431240" w:rsidRPr="009A4012" w:rsidRDefault="00431240"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Avoidance of CVCs due to risks (death from TPN extravasation, tamponade, line misplacement, etc.)</w:t>
            </w:r>
          </w:p>
          <w:p w14:paraId="6FB1EE6B" w14:textId="40892825" w:rsidR="00431240" w:rsidRPr="009A4012" w:rsidRDefault="00431240"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TATs are safer but that PN is unavoidable</w:t>
            </w:r>
          </w:p>
          <w:p w14:paraId="422DADAA" w14:textId="4885C17F" w:rsidR="00EE591D" w:rsidRPr="009A4012" w:rsidRDefault="00431240" w:rsidP="00F71341">
            <w:pPr>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Desire to avoid lines/PN</w:t>
            </w:r>
          </w:p>
        </w:tc>
        <w:tc>
          <w:tcPr>
            <w:tcW w:w="3798" w:type="dxa"/>
            <w:shd w:val="clear" w:color="auto" w:fill="auto"/>
            <w:tcMar>
              <w:top w:w="28" w:type="dxa"/>
              <w:left w:w="28" w:type="dxa"/>
              <w:bottom w:w="28" w:type="dxa"/>
              <w:right w:w="28" w:type="dxa"/>
            </w:tcMar>
          </w:tcPr>
          <w:p w14:paraId="710FC77A" w14:textId="29B6AA2C" w:rsidR="004A6570" w:rsidRPr="009A4012" w:rsidRDefault="00431240" w:rsidP="00F71341">
            <w:pPr>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CVC/PN carries more overall risks, but that risks from TATs are more detrimental</w:t>
            </w:r>
          </w:p>
          <w:p w14:paraId="4540B20B" w14:textId="38BA55BE" w:rsidR="00431240" w:rsidRPr="009A4012" w:rsidRDefault="00431240"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in PN-specific risks, but PN may be unavoidable</w:t>
            </w:r>
          </w:p>
          <w:p w14:paraId="6D6C3CC8" w14:textId="3796A8D2" w:rsidR="00EE591D" w:rsidRPr="009A4012" w:rsidRDefault="00431240" w:rsidP="00F71341">
            <w:pPr>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Unawareness of balance of risks/benefits</w:t>
            </w:r>
          </w:p>
        </w:tc>
        <w:tc>
          <w:tcPr>
            <w:tcW w:w="3798" w:type="dxa"/>
            <w:shd w:val="clear" w:color="auto" w:fill="auto"/>
            <w:tcMar>
              <w:top w:w="28" w:type="dxa"/>
              <w:left w:w="28" w:type="dxa"/>
              <w:bottom w:w="28" w:type="dxa"/>
              <w:right w:w="28" w:type="dxa"/>
            </w:tcMar>
          </w:tcPr>
          <w:p w14:paraId="3E7B5990" w14:textId="43818E7E" w:rsidR="00957E3E" w:rsidRPr="009A4012" w:rsidRDefault="00957E3E"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in risk equipoise</w:t>
            </w:r>
          </w:p>
          <w:p w14:paraId="4323CB60" w14:textId="79916092" w:rsidR="00957E3E" w:rsidRPr="009A4012" w:rsidRDefault="00957E3E"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PN has minimal risks</w:t>
            </w:r>
          </w:p>
          <w:p w14:paraId="019921BF" w14:textId="7F3B8E87" w:rsidR="00957E3E" w:rsidRPr="009A4012" w:rsidRDefault="00431240"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Concern about TAT-specific risks (perforations, luminal obstruction, anastomotic issues)</w:t>
            </w:r>
          </w:p>
          <w:p w14:paraId="6C64B652" w14:textId="6E59C03A" w:rsidR="00EE591D" w:rsidRPr="009A4012" w:rsidRDefault="00431240"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Belief that PN has </w:t>
            </w:r>
            <w:r w:rsidR="005542E1" w:rsidRPr="009A4012">
              <w:rPr>
                <w:rFonts w:eastAsia="Times New Roman" w:cstheme="minorHAnsi"/>
                <w:color w:val="000000"/>
                <w:kern w:val="0"/>
                <w:sz w:val="20"/>
                <w:szCs w:val="20"/>
                <w:lang w:eastAsia="en-GB"/>
                <w14:ligatures w14:val="none"/>
              </w:rPr>
              <w:t>‘</w:t>
            </w:r>
            <w:r w:rsidRPr="009A4012">
              <w:rPr>
                <w:rFonts w:eastAsia="Times New Roman" w:cstheme="minorHAnsi"/>
                <w:color w:val="000000"/>
                <w:kern w:val="0"/>
                <w:sz w:val="20"/>
                <w:szCs w:val="20"/>
                <w:lang w:eastAsia="en-GB"/>
                <w14:ligatures w14:val="none"/>
              </w:rPr>
              <w:t>minimal risks</w:t>
            </w:r>
            <w:r w:rsidR="005542E1" w:rsidRPr="009A4012">
              <w:rPr>
                <w:rFonts w:eastAsia="Times New Roman" w:cstheme="minorHAnsi"/>
                <w:color w:val="000000"/>
                <w:kern w:val="0"/>
                <w:sz w:val="20"/>
                <w:szCs w:val="20"/>
                <w:lang w:eastAsia="en-GB"/>
                <w14:ligatures w14:val="none"/>
              </w:rPr>
              <w:t>’</w:t>
            </w:r>
          </w:p>
        </w:tc>
      </w:tr>
      <w:tr w:rsidR="00C52668" w:rsidRPr="009A4012" w14:paraId="613EB299" w14:textId="77777777" w:rsidTr="00F713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Mar>
              <w:top w:w="28" w:type="dxa"/>
              <w:left w:w="28" w:type="dxa"/>
              <w:bottom w:w="28" w:type="dxa"/>
              <w:right w:w="28" w:type="dxa"/>
            </w:tcMar>
            <w:vAlign w:val="center"/>
          </w:tcPr>
          <w:p w14:paraId="2F6D2FEC" w14:textId="2F8B4496" w:rsidR="00EE591D" w:rsidRPr="009A4012" w:rsidRDefault="00EE591D" w:rsidP="004A6570">
            <w:pPr>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Other factors</w:t>
            </w:r>
          </w:p>
        </w:tc>
        <w:tc>
          <w:tcPr>
            <w:tcW w:w="0" w:type="dxa"/>
            <w:shd w:val="clear" w:color="auto" w:fill="auto"/>
            <w:noWrap/>
            <w:tcMar>
              <w:top w:w="28" w:type="dxa"/>
              <w:left w:w="28" w:type="dxa"/>
              <w:bottom w:w="28" w:type="dxa"/>
              <w:right w:w="28" w:type="dxa"/>
            </w:tcMar>
            <w:vAlign w:val="center"/>
          </w:tcPr>
          <w:p w14:paraId="0AD42ACF" w14:textId="2B3E8F78" w:rsidR="00EE591D" w:rsidRPr="009A4012" w:rsidRDefault="001357EF" w:rsidP="004A657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2.88</w:t>
            </w:r>
          </w:p>
        </w:tc>
        <w:tc>
          <w:tcPr>
            <w:tcW w:w="0" w:type="dxa"/>
            <w:shd w:val="clear" w:color="auto" w:fill="auto"/>
            <w:noWrap/>
            <w:tcMar>
              <w:top w:w="28" w:type="dxa"/>
              <w:left w:w="28" w:type="dxa"/>
              <w:bottom w:w="28" w:type="dxa"/>
              <w:right w:w="28" w:type="dxa"/>
            </w:tcMar>
            <w:vAlign w:val="center"/>
          </w:tcPr>
          <w:p w14:paraId="087AF1E9" w14:textId="7C14C5DD" w:rsidR="00EE591D" w:rsidRPr="009A4012" w:rsidRDefault="001357EF" w:rsidP="004A657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2.80</w:t>
            </w:r>
          </w:p>
        </w:tc>
        <w:tc>
          <w:tcPr>
            <w:tcW w:w="0" w:type="dxa"/>
            <w:shd w:val="clear" w:color="auto" w:fill="auto"/>
            <w:noWrap/>
            <w:tcMar>
              <w:top w:w="28" w:type="dxa"/>
              <w:left w:w="28" w:type="dxa"/>
              <w:bottom w:w="28" w:type="dxa"/>
              <w:right w:w="28" w:type="dxa"/>
            </w:tcMar>
            <w:vAlign w:val="center"/>
          </w:tcPr>
          <w:p w14:paraId="6F9F3FA6" w14:textId="04305A80" w:rsidR="00EE591D" w:rsidRPr="009A4012" w:rsidDel="00EE591D" w:rsidRDefault="001357EF" w:rsidP="004A657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88</w:t>
            </w:r>
          </w:p>
        </w:tc>
        <w:tc>
          <w:tcPr>
            <w:tcW w:w="3798" w:type="dxa"/>
            <w:shd w:val="clear" w:color="auto" w:fill="auto"/>
            <w:tcMar>
              <w:top w:w="28" w:type="dxa"/>
              <w:left w:w="28" w:type="dxa"/>
              <w:bottom w:w="28" w:type="dxa"/>
              <w:right w:w="28" w:type="dxa"/>
            </w:tcMar>
          </w:tcPr>
          <w:p w14:paraId="0A5D3168" w14:textId="511D4BF1" w:rsidR="00431240" w:rsidRPr="009A4012" w:rsidRDefault="00431240"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Preference for TATs</w:t>
            </w:r>
            <w:r w:rsidRPr="009A4012" w:rsidDel="00BC634F">
              <w:rPr>
                <w:rFonts w:eastAsia="Times New Roman" w:cstheme="minorHAnsi"/>
                <w:color w:val="000000"/>
                <w:kern w:val="0"/>
                <w:sz w:val="20"/>
                <w:szCs w:val="20"/>
                <w:lang w:eastAsia="en-GB"/>
                <w14:ligatures w14:val="none"/>
              </w:rPr>
              <w:t xml:space="preserve"> </w:t>
            </w:r>
          </w:p>
          <w:p w14:paraId="4B21A141" w14:textId="6BF74E37" w:rsidR="00EE591D" w:rsidRPr="009A4012" w:rsidRDefault="00431240"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short-term PN is safe</w:t>
            </w:r>
          </w:p>
        </w:tc>
        <w:tc>
          <w:tcPr>
            <w:tcW w:w="3798" w:type="dxa"/>
            <w:shd w:val="clear" w:color="auto" w:fill="auto"/>
            <w:tcMar>
              <w:top w:w="28" w:type="dxa"/>
              <w:left w:w="28" w:type="dxa"/>
              <w:bottom w:w="28" w:type="dxa"/>
              <w:right w:w="28" w:type="dxa"/>
            </w:tcMar>
          </w:tcPr>
          <w:p w14:paraId="2244E538" w14:textId="31B70C09" w:rsidR="00431240" w:rsidRPr="009A4012" w:rsidRDefault="00431240" w:rsidP="00F71341">
            <w:pPr>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Individualised/infant-dependent approach </w:t>
            </w:r>
          </w:p>
          <w:p w14:paraId="643422C3" w14:textId="3291CD07" w:rsidR="00EE591D" w:rsidRPr="009A4012" w:rsidRDefault="00431240" w:rsidP="00F71341">
            <w:pPr>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some infants will need PN</w:t>
            </w:r>
          </w:p>
        </w:tc>
        <w:tc>
          <w:tcPr>
            <w:tcW w:w="3798" w:type="dxa"/>
            <w:shd w:val="clear" w:color="auto" w:fill="auto"/>
            <w:tcMar>
              <w:top w:w="28" w:type="dxa"/>
              <w:left w:w="28" w:type="dxa"/>
              <w:bottom w:w="28" w:type="dxa"/>
              <w:right w:w="28" w:type="dxa"/>
            </w:tcMar>
          </w:tcPr>
          <w:p w14:paraId="1B92D9E7" w14:textId="72E1C895" w:rsidR="00431240" w:rsidRPr="009A4012" w:rsidRDefault="00431240"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children do less well with TATs</w:t>
            </w:r>
            <w:r w:rsidRPr="009A4012" w:rsidDel="00BC634F">
              <w:rPr>
                <w:rFonts w:eastAsia="Times New Roman" w:cstheme="minorHAnsi"/>
                <w:color w:val="000000"/>
                <w:kern w:val="0"/>
                <w:sz w:val="20"/>
                <w:szCs w:val="20"/>
                <w:lang w:eastAsia="en-GB"/>
                <w14:ligatures w14:val="none"/>
              </w:rPr>
              <w:t xml:space="preserve"> </w:t>
            </w:r>
          </w:p>
          <w:p w14:paraId="5FEF8F52" w14:textId="3C308498" w:rsidR="00431240" w:rsidRPr="009A4012" w:rsidRDefault="00431240"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Ambivalence about merits of TATs vs PN, belief that similar outcomes are achieved</w:t>
            </w:r>
          </w:p>
          <w:p w14:paraId="3F267F1D" w14:textId="08867033" w:rsidR="00EE591D" w:rsidRPr="009A4012" w:rsidRDefault="00431240"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TATs cannot be reliably inserted</w:t>
            </w:r>
          </w:p>
        </w:tc>
      </w:tr>
      <w:tr w:rsidR="00C52668" w:rsidRPr="009A4012" w14:paraId="43848C54" w14:textId="77777777" w:rsidTr="00F71341">
        <w:trPr>
          <w:trHeight w:val="34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Mar>
              <w:top w:w="28" w:type="dxa"/>
              <w:left w:w="28" w:type="dxa"/>
              <w:bottom w:w="28" w:type="dxa"/>
              <w:right w:w="28" w:type="dxa"/>
            </w:tcMar>
            <w:vAlign w:val="center"/>
          </w:tcPr>
          <w:p w14:paraId="668A2973" w14:textId="0CD30E2E" w:rsidR="00EE591D" w:rsidRPr="009A4012" w:rsidRDefault="00EE591D" w:rsidP="004A6570">
            <w:pPr>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Cost</w:t>
            </w:r>
          </w:p>
        </w:tc>
        <w:tc>
          <w:tcPr>
            <w:tcW w:w="0" w:type="dxa"/>
            <w:shd w:val="clear" w:color="auto" w:fill="auto"/>
            <w:noWrap/>
            <w:tcMar>
              <w:top w:w="28" w:type="dxa"/>
              <w:left w:w="28" w:type="dxa"/>
              <w:bottom w:w="28" w:type="dxa"/>
              <w:right w:w="28" w:type="dxa"/>
            </w:tcMar>
            <w:vAlign w:val="center"/>
          </w:tcPr>
          <w:p w14:paraId="5D650328" w14:textId="0C8242EA" w:rsidR="00EE591D" w:rsidRPr="009A4012" w:rsidRDefault="001357EF" w:rsidP="004A657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2.06</w:t>
            </w:r>
          </w:p>
        </w:tc>
        <w:tc>
          <w:tcPr>
            <w:tcW w:w="0" w:type="dxa"/>
            <w:shd w:val="clear" w:color="auto" w:fill="auto"/>
            <w:noWrap/>
            <w:tcMar>
              <w:top w:w="28" w:type="dxa"/>
              <w:left w:w="28" w:type="dxa"/>
              <w:bottom w:w="28" w:type="dxa"/>
              <w:right w:w="28" w:type="dxa"/>
            </w:tcMar>
            <w:vAlign w:val="center"/>
          </w:tcPr>
          <w:p w14:paraId="07370255" w14:textId="674ECA1B" w:rsidR="00EE591D" w:rsidRPr="009A4012" w:rsidRDefault="001357EF" w:rsidP="004A657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2.00</w:t>
            </w:r>
          </w:p>
        </w:tc>
        <w:tc>
          <w:tcPr>
            <w:tcW w:w="0" w:type="dxa"/>
            <w:shd w:val="clear" w:color="auto" w:fill="auto"/>
            <w:noWrap/>
            <w:tcMar>
              <w:top w:w="28" w:type="dxa"/>
              <w:left w:w="28" w:type="dxa"/>
              <w:bottom w:w="28" w:type="dxa"/>
              <w:right w:w="28" w:type="dxa"/>
            </w:tcMar>
            <w:vAlign w:val="center"/>
          </w:tcPr>
          <w:p w14:paraId="64612076" w14:textId="288B1CAF" w:rsidR="00EE591D" w:rsidRPr="009A4012" w:rsidDel="00EE591D" w:rsidRDefault="001357EF" w:rsidP="004A657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7</w:t>
            </w:r>
            <w:r w:rsidR="00A439F6" w:rsidRPr="009A4012">
              <w:rPr>
                <w:rFonts w:eastAsia="Times New Roman" w:cstheme="minorHAnsi"/>
                <w:color w:val="000000"/>
                <w:kern w:val="0"/>
                <w:sz w:val="20"/>
                <w:szCs w:val="20"/>
                <w:lang w:eastAsia="en-GB"/>
                <w14:ligatures w14:val="none"/>
              </w:rPr>
              <w:t>7</w:t>
            </w:r>
          </w:p>
        </w:tc>
        <w:tc>
          <w:tcPr>
            <w:tcW w:w="3798" w:type="dxa"/>
            <w:shd w:val="clear" w:color="auto" w:fill="auto"/>
            <w:tcMar>
              <w:top w:w="28" w:type="dxa"/>
              <w:left w:w="28" w:type="dxa"/>
              <w:bottom w:w="28" w:type="dxa"/>
              <w:right w:w="28" w:type="dxa"/>
            </w:tcMar>
          </w:tcPr>
          <w:p w14:paraId="20F49015" w14:textId="318FBC7C" w:rsidR="00957E3E" w:rsidRPr="009A4012" w:rsidRDefault="00957E3E"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Prioritisation of other factors over costs</w:t>
            </w:r>
          </w:p>
          <w:p w14:paraId="66FA63C1" w14:textId="723EA3A8" w:rsidR="00A33921" w:rsidRPr="009A4012" w:rsidRDefault="00957E3E"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TAT feeding is cheaper than PN</w:t>
            </w:r>
          </w:p>
        </w:tc>
        <w:tc>
          <w:tcPr>
            <w:tcW w:w="3798" w:type="dxa"/>
            <w:shd w:val="clear" w:color="auto" w:fill="auto"/>
            <w:tcMar>
              <w:top w:w="28" w:type="dxa"/>
              <w:left w:w="28" w:type="dxa"/>
              <w:bottom w:w="28" w:type="dxa"/>
              <w:right w:w="28" w:type="dxa"/>
            </w:tcMar>
          </w:tcPr>
          <w:p w14:paraId="0B3A9E48" w14:textId="2E27A600" w:rsidR="008D4B63" w:rsidRPr="009A4012" w:rsidRDefault="008D4B63" w:rsidP="00F71341">
            <w:pPr>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Prioritisation of other factors over costs</w:t>
            </w:r>
          </w:p>
          <w:p w14:paraId="2ED1CCB0" w14:textId="3022A829" w:rsidR="00A33921" w:rsidRPr="009A4012" w:rsidRDefault="008D4B63" w:rsidP="00F71341">
            <w:pPr>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Cost of TAT or PN is justified, even if it is more expensive</w:t>
            </w:r>
          </w:p>
        </w:tc>
        <w:tc>
          <w:tcPr>
            <w:tcW w:w="3798" w:type="dxa"/>
            <w:shd w:val="clear" w:color="auto" w:fill="auto"/>
            <w:tcMar>
              <w:top w:w="28" w:type="dxa"/>
              <w:left w:w="28" w:type="dxa"/>
              <w:bottom w:w="28" w:type="dxa"/>
              <w:right w:w="28" w:type="dxa"/>
            </w:tcMar>
          </w:tcPr>
          <w:p w14:paraId="07D499A3" w14:textId="7C4628DD" w:rsidR="008D4B63" w:rsidRPr="009A4012" w:rsidRDefault="008D4B63"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Cost-benefit favours PN</w:t>
            </w:r>
          </w:p>
          <w:p w14:paraId="447D758D" w14:textId="34CEF1FD" w:rsidR="008D4B63" w:rsidRPr="009A4012" w:rsidRDefault="008D4B63"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Unawareness of cost</w:t>
            </w:r>
          </w:p>
          <w:p w14:paraId="1C0732EC" w14:textId="02298F8B" w:rsidR="008D4B63" w:rsidRPr="009A4012" w:rsidRDefault="008D4B63"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Cost of (more expensive) PN is justified</w:t>
            </w:r>
          </w:p>
          <w:p w14:paraId="41A65327" w14:textId="1C8AF0B3" w:rsidR="00A33921" w:rsidRPr="009A4012" w:rsidRDefault="008D4B63"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Limited impact of cost </w:t>
            </w:r>
            <w:r w:rsidR="00877DB0" w:rsidRPr="009A4012">
              <w:rPr>
                <w:rFonts w:eastAsia="Times New Roman" w:cstheme="minorHAnsi"/>
                <w:color w:val="000000"/>
                <w:kern w:val="0"/>
                <w:sz w:val="20"/>
                <w:szCs w:val="20"/>
                <w:lang w:eastAsia="en-GB"/>
                <w14:ligatures w14:val="none"/>
              </w:rPr>
              <w:t>factors</w:t>
            </w:r>
          </w:p>
        </w:tc>
      </w:tr>
    </w:tbl>
    <w:p w14:paraId="0BC3E303" w14:textId="77777777" w:rsidR="00A32D30" w:rsidRPr="009A4012" w:rsidRDefault="00A32D30" w:rsidP="00F71341">
      <w:pPr>
        <w:spacing w:after="240" w:line="360" w:lineRule="auto"/>
        <w:rPr>
          <w:rFonts w:cstheme="minorHAnsi"/>
        </w:rPr>
        <w:sectPr w:rsidR="00A32D30" w:rsidRPr="009A4012" w:rsidSect="00A16DB0">
          <w:pgSz w:w="16838" w:h="11906" w:orient="landscape"/>
          <w:pgMar w:top="1440" w:right="1440" w:bottom="1440" w:left="1440" w:header="709" w:footer="709" w:gutter="0"/>
          <w:cols w:space="708"/>
          <w:docGrid w:linePitch="360"/>
        </w:sectPr>
      </w:pPr>
    </w:p>
    <w:p w14:paraId="268734E8" w14:textId="6B136FFA" w:rsidR="00690889" w:rsidRPr="009A4012" w:rsidRDefault="0076144F" w:rsidP="485B2177">
      <w:pPr>
        <w:spacing w:after="240" w:line="360" w:lineRule="auto"/>
        <w:rPr>
          <w:rFonts w:cstheme="minorHAnsi"/>
        </w:rPr>
      </w:pPr>
      <w:r w:rsidRPr="009A4012">
        <w:rPr>
          <w:rFonts w:eastAsia="Times New Roman" w:cstheme="minorHAnsi"/>
          <w:kern w:val="0"/>
          <w:lang w:eastAsia="en-GB"/>
          <w14:ligatures w14:val="none"/>
        </w:rPr>
        <w:lastRenderedPageBreak/>
        <w:t xml:space="preserve">Surgeons rated risks related to TAT usage as the </w:t>
      </w:r>
      <w:r w:rsidRPr="009A4012">
        <w:rPr>
          <w:rFonts w:cstheme="minorHAnsi"/>
        </w:rPr>
        <w:t>most important barrier to  TAT usage</w:t>
      </w:r>
      <w:r w:rsidR="00750F5C" w:rsidRPr="009A4012">
        <w:rPr>
          <w:rFonts w:cstheme="minorHAnsi"/>
        </w:rPr>
        <w:t>;</w:t>
      </w:r>
      <w:r w:rsidRPr="009A4012">
        <w:rPr>
          <w:rFonts w:cstheme="minorHAnsi"/>
        </w:rPr>
        <w:t xml:space="preserve"> neonatologists</w:t>
      </w:r>
      <w:r w:rsidR="00145F6F" w:rsidRPr="009A4012">
        <w:rPr>
          <w:rFonts w:cstheme="minorHAnsi"/>
        </w:rPr>
        <w:t xml:space="preserve"> </w:t>
      </w:r>
      <w:r w:rsidRPr="009A4012">
        <w:rPr>
          <w:rFonts w:cstheme="minorHAnsi"/>
        </w:rPr>
        <w:t>a lack of research supporting TATs</w:t>
      </w:r>
      <w:r w:rsidR="00EA32F6" w:rsidRPr="009A4012">
        <w:rPr>
          <w:rFonts w:cstheme="minorHAnsi"/>
        </w:rPr>
        <w:t xml:space="preserve"> (</w:t>
      </w:r>
      <w:r w:rsidR="001012BB" w:rsidRPr="009A4012">
        <w:rPr>
          <w:rFonts w:cstheme="minorHAnsi"/>
        </w:rPr>
        <w:t>Table 3</w:t>
      </w:r>
      <w:r w:rsidR="00EA32F6" w:rsidRPr="009A4012">
        <w:rPr>
          <w:rFonts w:cstheme="minorHAnsi"/>
        </w:rPr>
        <w:t>)</w:t>
      </w:r>
      <w:r w:rsidR="00145F6F" w:rsidRPr="009A4012">
        <w:rPr>
          <w:rFonts w:cstheme="minorHAnsi"/>
        </w:rPr>
        <w:t xml:space="preserve">. </w:t>
      </w:r>
      <w:r w:rsidRPr="009A4012">
        <w:rPr>
          <w:rFonts w:cstheme="minorHAnsi"/>
        </w:rPr>
        <w:t>Two of six factors had statistically significant differences in the average rating assigned</w:t>
      </w:r>
      <w:r w:rsidR="00C63E95" w:rsidRPr="009A4012">
        <w:rPr>
          <w:rFonts w:cstheme="minorHAnsi"/>
        </w:rPr>
        <w:t xml:space="preserve">: </w:t>
      </w:r>
      <w:r w:rsidRPr="009A4012">
        <w:rPr>
          <w:rFonts w:cstheme="minorHAnsi"/>
        </w:rPr>
        <w:t>‘</w:t>
      </w:r>
      <w:r w:rsidRPr="009A4012">
        <w:rPr>
          <w:rFonts w:cstheme="minorHAnsi"/>
          <w:color w:val="000000"/>
        </w:rPr>
        <w:t>Risks related to TAT use’ and ‘Lack of support from colleagues,’ with surgeons assigning a higher average rating to the former (ranking it as the most important barrier), and neonatologists assigning a higher average rating to the latter (ranking it the second most important barrier). These differences may be because surgeons are usually the sole decision-makers about TAT placement</w:t>
      </w:r>
      <w:r w:rsidR="00C63E95" w:rsidRPr="009A4012">
        <w:rPr>
          <w:rFonts w:cstheme="minorHAnsi"/>
          <w:color w:val="000000"/>
        </w:rPr>
        <w:t>, therefore</w:t>
      </w:r>
      <w:r w:rsidR="00F6250D" w:rsidRPr="009A4012">
        <w:rPr>
          <w:rFonts w:cstheme="minorHAnsi"/>
          <w:color w:val="000000"/>
        </w:rPr>
        <w:t xml:space="preserve">, </w:t>
      </w:r>
      <w:r w:rsidRPr="009A4012">
        <w:rPr>
          <w:rFonts w:cstheme="minorHAnsi"/>
          <w:color w:val="000000"/>
        </w:rPr>
        <w:t xml:space="preserve">they may feel responsible for any complications arising, but </w:t>
      </w:r>
      <w:r w:rsidR="00F6250D" w:rsidRPr="009A4012">
        <w:rPr>
          <w:rFonts w:cstheme="minorHAnsi"/>
          <w:color w:val="000000"/>
        </w:rPr>
        <w:t xml:space="preserve">are </w:t>
      </w:r>
      <w:r w:rsidRPr="009A4012">
        <w:rPr>
          <w:rFonts w:cstheme="minorHAnsi"/>
          <w:color w:val="000000"/>
        </w:rPr>
        <w:t>also less likely to require colleagues</w:t>
      </w:r>
      <w:r w:rsidR="00145F6F" w:rsidRPr="009A4012">
        <w:rPr>
          <w:rFonts w:cstheme="minorHAnsi"/>
          <w:color w:val="000000"/>
        </w:rPr>
        <w:t>’</w:t>
      </w:r>
      <w:r w:rsidRPr="009A4012">
        <w:rPr>
          <w:rFonts w:cstheme="minorHAnsi"/>
          <w:color w:val="000000"/>
        </w:rPr>
        <w:t xml:space="preserve"> support to change practice. </w:t>
      </w:r>
    </w:p>
    <w:p w14:paraId="16FFF45B" w14:textId="25B99FE2" w:rsidR="00B23EED" w:rsidRPr="009A4012" w:rsidRDefault="0076144F" w:rsidP="00F71341">
      <w:pPr>
        <w:spacing w:after="240" w:line="360" w:lineRule="auto"/>
        <w:rPr>
          <w:rFonts w:eastAsia="Times New Roman" w:cstheme="minorHAnsi"/>
          <w:color w:val="FF0000"/>
          <w:kern w:val="0"/>
          <w:lang w:eastAsia="en-GB"/>
          <w14:ligatures w14:val="none"/>
        </w:rPr>
      </w:pPr>
      <w:r w:rsidRPr="009A4012">
        <w:rPr>
          <w:rFonts w:cstheme="minorHAnsi"/>
        </w:rPr>
        <w:t xml:space="preserve">In </w:t>
      </w:r>
      <w:r w:rsidR="00434785" w:rsidRPr="009A4012">
        <w:rPr>
          <w:rFonts w:cstheme="minorHAnsi"/>
        </w:rPr>
        <w:t>open-ended</w:t>
      </w:r>
      <w:r w:rsidRPr="009A4012">
        <w:rPr>
          <w:rFonts w:cstheme="minorHAnsi"/>
        </w:rPr>
        <w:t xml:space="preserve"> replies, surgeons and neonatologists</w:t>
      </w:r>
      <w:r w:rsidR="00C2786D" w:rsidRPr="009A4012">
        <w:rPr>
          <w:rFonts w:cstheme="minorHAnsi"/>
        </w:rPr>
        <w:t xml:space="preserve"> </w:t>
      </w:r>
      <w:r w:rsidRPr="009A4012">
        <w:rPr>
          <w:rFonts w:cstheme="minorHAnsi"/>
        </w:rPr>
        <w:t xml:space="preserve">with a negative or neutral/contingent view on TATs highlighted the absence of research </w:t>
      </w:r>
      <w:r w:rsidR="004B10FD" w:rsidRPr="009A4012">
        <w:rPr>
          <w:rFonts w:cstheme="minorHAnsi"/>
        </w:rPr>
        <w:t>using specific methods such as</w:t>
      </w:r>
      <w:r w:rsidR="006C04C1" w:rsidRPr="009A4012">
        <w:rPr>
          <w:rFonts w:cstheme="minorHAnsi"/>
        </w:rPr>
        <w:t xml:space="preserve"> </w:t>
      </w:r>
      <w:r w:rsidRPr="009A4012">
        <w:rPr>
          <w:rFonts w:cstheme="minorHAnsi"/>
        </w:rPr>
        <w:t xml:space="preserve">case control and cohort studies, </w:t>
      </w:r>
      <w:r w:rsidR="00CE28B8" w:rsidRPr="009A4012">
        <w:rPr>
          <w:rFonts w:cstheme="minorHAnsi"/>
        </w:rPr>
        <w:t xml:space="preserve">in addition to </w:t>
      </w:r>
      <w:r w:rsidRPr="009A4012">
        <w:rPr>
          <w:rFonts w:cstheme="minorHAnsi"/>
        </w:rPr>
        <w:t>TAT-specific risks</w:t>
      </w:r>
      <w:r w:rsidR="00CE28B8" w:rsidRPr="009A4012">
        <w:rPr>
          <w:rFonts w:cstheme="minorHAnsi"/>
        </w:rPr>
        <w:t>,</w:t>
      </w:r>
      <w:r w:rsidR="00145F6F" w:rsidRPr="009A4012">
        <w:rPr>
          <w:rFonts w:cstheme="minorHAnsi"/>
        </w:rPr>
        <w:t xml:space="preserve"> as barriers.</w:t>
      </w:r>
      <w:r w:rsidRPr="009A4012">
        <w:rPr>
          <w:rFonts w:cstheme="minorHAnsi"/>
        </w:rPr>
        <w:t xml:space="preserve"> Some gaps in training and skills were outlined, especially related to nurses’ lack of experience and training with TATs. </w:t>
      </w:r>
    </w:p>
    <w:p w14:paraId="576B13B0" w14:textId="4F06DDDF" w:rsidR="007763E2" w:rsidRPr="009A4012" w:rsidRDefault="00FD064C" w:rsidP="00AC622D">
      <w:pPr>
        <w:spacing w:after="240" w:line="360" w:lineRule="auto"/>
        <w:rPr>
          <w:rFonts w:eastAsia="Times New Roman" w:cstheme="minorHAnsi"/>
          <w:color w:val="000000"/>
          <w:kern w:val="0"/>
          <w:lang w:eastAsia="en-GB"/>
          <w14:ligatures w14:val="none"/>
        </w:rPr>
      </w:pPr>
      <w:r w:rsidRPr="009A4012">
        <w:rPr>
          <w:rFonts w:eastAsia="Times New Roman" w:cstheme="minorHAnsi"/>
          <w:color w:val="000000"/>
          <w:kern w:val="0"/>
          <w:lang w:eastAsia="en-GB"/>
          <w14:ligatures w14:val="none"/>
        </w:rPr>
        <w:t xml:space="preserve">In the ‘select all that apply’ statements, the </w:t>
      </w:r>
      <w:r w:rsidR="007763E2" w:rsidRPr="009A4012">
        <w:rPr>
          <w:rFonts w:eastAsia="Times New Roman" w:cstheme="minorHAnsi"/>
          <w:color w:val="000000"/>
          <w:kern w:val="0"/>
          <w:lang w:eastAsia="en-GB"/>
          <w14:ligatures w14:val="none"/>
        </w:rPr>
        <w:t>highest ranked barriers to (increased) TAT usage were</w:t>
      </w:r>
      <w:r w:rsidR="00FB1B3D" w:rsidRPr="009A4012">
        <w:rPr>
          <w:rFonts w:eastAsia="Times New Roman" w:cstheme="minorHAnsi"/>
          <w:color w:val="000000"/>
          <w:kern w:val="0"/>
          <w:lang w:eastAsia="en-GB"/>
          <w14:ligatures w14:val="none"/>
        </w:rPr>
        <w:t xml:space="preserve"> concerns about perforations</w:t>
      </w:r>
      <w:r w:rsidR="00743F80" w:rsidRPr="009A4012">
        <w:rPr>
          <w:rFonts w:eastAsia="Times New Roman" w:cstheme="minorHAnsi"/>
          <w:color w:val="000000"/>
          <w:kern w:val="0"/>
          <w:lang w:eastAsia="en-GB"/>
          <w14:ligatures w14:val="none"/>
        </w:rPr>
        <w:t xml:space="preserve"> and </w:t>
      </w:r>
      <w:r w:rsidR="00FB1B3D" w:rsidRPr="009A4012">
        <w:rPr>
          <w:rFonts w:eastAsia="Times New Roman" w:cstheme="minorHAnsi"/>
          <w:color w:val="000000"/>
          <w:kern w:val="0"/>
          <w:lang w:eastAsia="en-GB"/>
          <w14:ligatures w14:val="none"/>
        </w:rPr>
        <w:t>a lack of existing research</w:t>
      </w:r>
      <w:r w:rsidR="00FA437A" w:rsidRPr="009A4012">
        <w:rPr>
          <w:rFonts w:eastAsia="Times New Roman" w:cstheme="minorHAnsi"/>
          <w:color w:val="000000"/>
          <w:kern w:val="0"/>
          <w:lang w:eastAsia="en-GB"/>
          <w14:ligatures w14:val="none"/>
        </w:rPr>
        <w:t xml:space="preserve"> evidence</w:t>
      </w:r>
      <w:r w:rsidR="00FB1B3D" w:rsidRPr="009A4012">
        <w:rPr>
          <w:rFonts w:eastAsia="Times New Roman" w:cstheme="minorHAnsi"/>
          <w:color w:val="000000"/>
          <w:kern w:val="0"/>
          <w:lang w:eastAsia="en-GB"/>
          <w14:ligatures w14:val="none"/>
        </w:rPr>
        <w:t xml:space="preserve"> supporting TATs (especially RCTs)</w:t>
      </w:r>
      <w:r w:rsidR="00743F80" w:rsidRPr="009A4012">
        <w:rPr>
          <w:rFonts w:eastAsia="Times New Roman" w:cstheme="minorHAnsi"/>
          <w:color w:val="000000"/>
          <w:kern w:val="0"/>
          <w:lang w:eastAsia="en-GB"/>
          <w14:ligatures w14:val="none"/>
        </w:rPr>
        <w:t>.</w:t>
      </w:r>
    </w:p>
    <w:p w14:paraId="5D42CFEF" w14:textId="69EA6F0A" w:rsidR="00BF3B33" w:rsidRPr="009A4012" w:rsidRDefault="00BF3B33" w:rsidP="00F71341">
      <w:pPr>
        <w:spacing w:after="240" w:line="360" w:lineRule="auto"/>
        <w:rPr>
          <w:rFonts w:cstheme="minorHAnsi"/>
        </w:rPr>
        <w:sectPr w:rsidR="00BF3B33" w:rsidRPr="009A4012" w:rsidSect="00A16DB0">
          <w:pgSz w:w="11906" w:h="16838"/>
          <w:pgMar w:top="1440" w:right="1440" w:bottom="1440" w:left="1440" w:header="709" w:footer="709" w:gutter="0"/>
          <w:cols w:space="708"/>
          <w:docGrid w:linePitch="360"/>
        </w:sectPr>
      </w:pPr>
    </w:p>
    <w:p w14:paraId="1E3F89F6" w14:textId="59645895" w:rsidR="00485152" w:rsidRPr="009A4012" w:rsidRDefault="00485152" w:rsidP="00F71341">
      <w:pPr>
        <w:pStyle w:val="Caption"/>
        <w:keepNext/>
        <w:spacing w:after="240" w:line="360" w:lineRule="auto"/>
        <w:rPr>
          <w:rFonts w:cstheme="minorHAnsi"/>
        </w:rPr>
      </w:pPr>
      <w:r w:rsidRPr="009A4012">
        <w:rPr>
          <w:rFonts w:cstheme="minorHAnsi"/>
        </w:rPr>
        <w:lastRenderedPageBreak/>
        <w:t xml:space="preserve">Table </w:t>
      </w:r>
      <w:r w:rsidR="00656D24" w:rsidRPr="009A4012">
        <w:rPr>
          <w:rFonts w:cstheme="minorHAnsi"/>
        </w:rPr>
        <w:t xml:space="preserve">3 </w:t>
      </w:r>
      <w:r w:rsidR="00D33B37" w:rsidRPr="009A4012">
        <w:rPr>
          <w:rFonts w:cstheme="minorHAnsi"/>
        </w:rPr>
        <w:t xml:space="preserve">- </w:t>
      </w:r>
      <w:r w:rsidR="00A46A74" w:rsidRPr="009A4012">
        <w:rPr>
          <w:rFonts w:cstheme="minorHAnsi"/>
        </w:rPr>
        <w:t>Barriers to TAT use amongst surgeons and neonatologists with illustrative themes</w:t>
      </w:r>
    </w:p>
    <w:tbl>
      <w:tblPr>
        <w:tblStyle w:val="GridTable4-Accent1"/>
        <w:tblW w:w="1551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1566"/>
        <w:gridCol w:w="680"/>
        <w:gridCol w:w="680"/>
        <w:gridCol w:w="680"/>
        <w:gridCol w:w="3969"/>
        <w:gridCol w:w="3969"/>
        <w:gridCol w:w="3969"/>
      </w:tblGrid>
      <w:tr w:rsidR="00F71341" w:rsidRPr="009A4012" w14:paraId="196C6D9C" w14:textId="77777777" w:rsidTr="00F71341">
        <w:trPr>
          <w:cnfStyle w:val="100000000000" w:firstRow="1" w:lastRow="0" w:firstColumn="0" w:lastColumn="0" w:oddVBand="0" w:evenVBand="0" w:oddHBand="0" w:evenHBand="0" w:firstRowFirstColumn="0" w:firstRowLastColumn="0" w:lastRowFirstColumn="0" w:lastRowLastColumn="0"/>
          <w:trHeight w:val="821"/>
        </w:trPr>
        <w:tc>
          <w:tcPr>
            <w:cnfStyle w:val="001000000000" w:firstRow="0" w:lastRow="0" w:firstColumn="1" w:lastColumn="0" w:oddVBand="0" w:evenVBand="0" w:oddHBand="0" w:evenHBand="0" w:firstRowFirstColumn="0" w:firstRowLastColumn="0" w:lastRowFirstColumn="0" w:lastRowLastColumn="0"/>
            <w:tcW w:w="1566" w:type="dxa"/>
            <w:shd w:val="clear" w:color="auto" w:fill="auto"/>
            <w:noWrap/>
          </w:tcPr>
          <w:p w14:paraId="4B71B5EF" w14:textId="5209CBD1" w:rsidR="00F71341" w:rsidRPr="009A4012" w:rsidRDefault="00F71341" w:rsidP="00F71341">
            <w:pPr>
              <w:rPr>
                <w:rFonts w:cstheme="minorHAnsi"/>
                <w:color w:val="000000"/>
                <w:sz w:val="20"/>
                <w:szCs w:val="20"/>
              </w:rPr>
            </w:pPr>
            <w:bookmarkStart w:id="2" w:name="_Hlk164257759"/>
            <w:r w:rsidRPr="009A4012">
              <w:rPr>
                <w:rFonts w:eastAsia="Times New Roman" w:cstheme="minorHAnsi"/>
                <w:color w:val="000000"/>
                <w:kern w:val="0"/>
                <w:sz w:val="20"/>
                <w:szCs w:val="20"/>
                <w:lang w:eastAsia="en-GB"/>
                <w14:ligatures w14:val="none"/>
              </w:rPr>
              <w:t>Factor</w:t>
            </w:r>
          </w:p>
        </w:tc>
        <w:tc>
          <w:tcPr>
            <w:tcW w:w="680" w:type="dxa"/>
            <w:shd w:val="clear" w:color="auto" w:fill="auto"/>
            <w:noWrap/>
          </w:tcPr>
          <w:p w14:paraId="645D649E" w14:textId="5CDCDF26" w:rsidR="00F71341" w:rsidRPr="009A4012" w:rsidRDefault="00F71341" w:rsidP="00F71341">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Surgeons</w:t>
            </w:r>
          </w:p>
        </w:tc>
        <w:tc>
          <w:tcPr>
            <w:tcW w:w="680" w:type="dxa"/>
            <w:shd w:val="clear" w:color="auto" w:fill="auto"/>
            <w:noWrap/>
          </w:tcPr>
          <w:p w14:paraId="6DE9F695" w14:textId="2069A6EC" w:rsidR="00F71341" w:rsidRPr="009A4012" w:rsidRDefault="00F71341" w:rsidP="00F71341">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Neonatologists</w:t>
            </w:r>
          </w:p>
        </w:tc>
        <w:tc>
          <w:tcPr>
            <w:tcW w:w="680" w:type="dxa"/>
            <w:shd w:val="clear" w:color="auto" w:fill="auto"/>
            <w:noWrap/>
          </w:tcPr>
          <w:p w14:paraId="43A5B5A1" w14:textId="103577B7" w:rsidR="00F71341" w:rsidRPr="009A4012" w:rsidRDefault="00F71341" w:rsidP="00F71341">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P-value</w:t>
            </w:r>
          </w:p>
        </w:tc>
        <w:tc>
          <w:tcPr>
            <w:tcW w:w="3969" w:type="dxa"/>
            <w:shd w:val="clear" w:color="auto" w:fill="auto"/>
          </w:tcPr>
          <w:p w14:paraId="4735B2EF" w14:textId="6E3E61FF" w:rsidR="00F71341" w:rsidRPr="009A4012" w:rsidRDefault="00F71341" w:rsidP="00F71341">
            <w:pPr>
              <w:pStyle w:val="ListParagraph"/>
              <w:ind w:left="36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themeColor="text1"/>
                <w:sz w:val="20"/>
                <w:szCs w:val="20"/>
                <w:lang w:eastAsia="en-GB"/>
              </w:rPr>
              <w:t xml:space="preserve">Surgeons and neonatologists </w:t>
            </w:r>
            <w:r w:rsidRPr="009A4012">
              <w:rPr>
                <w:rFonts w:eastAsia="Times New Roman" w:cstheme="minorHAnsi"/>
                <w:color w:val="000000"/>
                <w:kern w:val="0"/>
                <w:sz w:val="20"/>
                <w:szCs w:val="20"/>
                <w:lang w:eastAsia="en-GB"/>
                <w14:ligatures w14:val="none"/>
              </w:rPr>
              <w:t>with a positive disposition towards TATs</w:t>
            </w:r>
          </w:p>
        </w:tc>
        <w:tc>
          <w:tcPr>
            <w:tcW w:w="3969" w:type="dxa"/>
            <w:shd w:val="clear" w:color="auto" w:fill="auto"/>
          </w:tcPr>
          <w:p w14:paraId="721E65AB" w14:textId="6A426E84" w:rsidR="00F71341" w:rsidRPr="00D870B0" w:rsidRDefault="00F71341" w:rsidP="00D870B0">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D870B0">
              <w:rPr>
                <w:rFonts w:eastAsia="Times New Roman" w:cstheme="minorHAnsi"/>
                <w:color w:val="000000"/>
                <w:kern w:val="0"/>
                <w:sz w:val="20"/>
                <w:szCs w:val="20"/>
                <w:lang w:eastAsia="en-GB"/>
                <w14:ligatures w14:val="none"/>
              </w:rPr>
              <w:t>Surgeons and neonatologists with a neutral or contingent disposition towards TATs</w:t>
            </w:r>
          </w:p>
        </w:tc>
        <w:tc>
          <w:tcPr>
            <w:tcW w:w="3969" w:type="dxa"/>
            <w:shd w:val="clear" w:color="auto" w:fill="auto"/>
          </w:tcPr>
          <w:p w14:paraId="132F5213" w14:textId="1196B9F6" w:rsidR="00F71341" w:rsidRPr="00D870B0" w:rsidRDefault="00F71341" w:rsidP="00D870B0">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D870B0">
              <w:rPr>
                <w:rFonts w:eastAsia="Times New Roman" w:cstheme="minorHAnsi"/>
                <w:color w:val="000000"/>
                <w:kern w:val="0"/>
                <w:sz w:val="20"/>
                <w:szCs w:val="20"/>
                <w:lang w:eastAsia="en-GB"/>
                <w14:ligatures w14:val="none"/>
              </w:rPr>
              <w:t>Surgeons and neonatologists with a negative disposition towards TATs</w:t>
            </w:r>
          </w:p>
        </w:tc>
      </w:tr>
      <w:tr w:rsidR="0076144F" w:rsidRPr="009A4012" w14:paraId="5E74A64D" w14:textId="2964DCC9" w:rsidTr="00F71341">
        <w:trPr>
          <w:cnfStyle w:val="000000100000" w:firstRow="0" w:lastRow="0" w:firstColumn="0" w:lastColumn="0" w:oddVBand="0" w:evenVBand="0" w:oddHBand="1" w:evenHBand="0" w:firstRowFirstColumn="0" w:firstRowLastColumn="0" w:lastRowFirstColumn="0" w:lastRowLastColumn="0"/>
          <w:trHeight w:val="1821"/>
        </w:trPr>
        <w:tc>
          <w:tcPr>
            <w:cnfStyle w:val="001000000000" w:firstRow="0" w:lastRow="0" w:firstColumn="1" w:lastColumn="0" w:oddVBand="0" w:evenVBand="0" w:oddHBand="0" w:evenHBand="0" w:firstRowFirstColumn="0" w:firstRowLastColumn="0" w:lastRowFirstColumn="0" w:lastRowLastColumn="0"/>
            <w:tcW w:w="1566" w:type="dxa"/>
            <w:shd w:val="clear" w:color="auto" w:fill="auto"/>
            <w:noWrap/>
          </w:tcPr>
          <w:p w14:paraId="1FD79665" w14:textId="5C495BA8" w:rsidR="005902B8" w:rsidRPr="009A4012" w:rsidRDefault="005902B8" w:rsidP="00D33B37">
            <w:pPr>
              <w:rPr>
                <w:rFonts w:eastAsia="Times New Roman" w:cstheme="minorHAnsi"/>
                <w:color w:val="000000"/>
                <w:kern w:val="0"/>
                <w:sz w:val="20"/>
                <w:szCs w:val="20"/>
                <w:lang w:eastAsia="en-GB"/>
                <w14:ligatures w14:val="none"/>
              </w:rPr>
            </w:pPr>
            <w:r w:rsidRPr="009A4012">
              <w:rPr>
                <w:rFonts w:cstheme="minorHAnsi"/>
                <w:color w:val="000000"/>
                <w:sz w:val="20"/>
                <w:szCs w:val="20"/>
              </w:rPr>
              <w:t>Lack of research supporting TAT use</w:t>
            </w:r>
          </w:p>
        </w:tc>
        <w:tc>
          <w:tcPr>
            <w:tcW w:w="680" w:type="dxa"/>
            <w:shd w:val="clear" w:color="auto" w:fill="auto"/>
            <w:noWrap/>
          </w:tcPr>
          <w:p w14:paraId="2CB1761C" w14:textId="61B2C233" w:rsidR="005902B8" w:rsidRPr="009A4012" w:rsidRDefault="005902B8" w:rsidP="00D33B3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3.26</w:t>
            </w:r>
          </w:p>
        </w:tc>
        <w:tc>
          <w:tcPr>
            <w:tcW w:w="680" w:type="dxa"/>
            <w:shd w:val="clear" w:color="auto" w:fill="auto"/>
            <w:noWrap/>
          </w:tcPr>
          <w:p w14:paraId="2F0CECB6" w14:textId="16FE9788" w:rsidR="005902B8" w:rsidRPr="009A4012" w:rsidRDefault="005902B8" w:rsidP="00D33B3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3.79</w:t>
            </w:r>
          </w:p>
        </w:tc>
        <w:tc>
          <w:tcPr>
            <w:tcW w:w="680" w:type="dxa"/>
            <w:shd w:val="clear" w:color="auto" w:fill="auto"/>
            <w:noWrap/>
          </w:tcPr>
          <w:p w14:paraId="78E0644A" w14:textId="40080576" w:rsidR="005902B8" w:rsidRPr="009A4012" w:rsidRDefault="005902B8" w:rsidP="00D33B3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139</w:t>
            </w:r>
          </w:p>
        </w:tc>
        <w:tc>
          <w:tcPr>
            <w:tcW w:w="3969" w:type="dxa"/>
            <w:shd w:val="clear" w:color="auto" w:fill="auto"/>
          </w:tcPr>
          <w:p w14:paraId="302BB25F" w14:textId="6AFEDFD4" w:rsidR="00C52668" w:rsidRPr="009A4012" w:rsidRDefault="2B769B7F" w:rsidP="00C52668">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research/evidence is a prerequisite to practice change</w:t>
            </w:r>
          </w:p>
          <w:p w14:paraId="437AB9E3" w14:textId="4EDDB569" w:rsidR="00C52668" w:rsidRPr="009A4012" w:rsidRDefault="2B769B7F" w:rsidP="00C52668">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Unawareness of current research/evidence</w:t>
            </w:r>
          </w:p>
          <w:p w14:paraId="02C1A8D6" w14:textId="2A855E7A" w:rsidR="003323A3" w:rsidRPr="009A4012" w:rsidRDefault="2B769B7F" w:rsidP="00C52668">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current evidence/research on TATs can be manipulated to support preferences</w:t>
            </w:r>
          </w:p>
          <w:p w14:paraId="3CEA9DE2" w14:textId="716EC0E2" w:rsidR="005902B8" w:rsidRPr="009A4012" w:rsidRDefault="2B769B7F"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Existing research/evidence is adequate but insufficiently well-known/convincing</w:t>
            </w:r>
          </w:p>
        </w:tc>
        <w:tc>
          <w:tcPr>
            <w:tcW w:w="3969" w:type="dxa"/>
            <w:shd w:val="clear" w:color="auto" w:fill="auto"/>
          </w:tcPr>
          <w:p w14:paraId="792FDBDE" w14:textId="40EAA0DA" w:rsidR="008572D7" w:rsidRPr="009A4012" w:rsidRDefault="2B769B7F" w:rsidP="003323A3">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Unawareness of current research/evidence </w:t>
            </w:r>
          </w:p>
          <w:p w14:paraId="541A9EE9" w14:textId="2AF9D921" w:rsidR="00B9578F" w:rsidRPr="009A4012" w:rsidRDefault="2B769B7F" w:rsidP="003323A3">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Lack of specific research/evidence</w:t>
            </w:r>
            <w:r w:rsidR="003323A3" w:rsidRPr="009A4012">
              <w:rPr>
                <w:rFonts w:eastAsia="Times New Roman" w:cstheme="minorHAnsi"/>
                <w:color w:val="000000"/>
                <w:kern w:val="0"/>
                <w:sz w:val="20"/>
                <w:szCs w:val="20"/>
                <w:lang w:eastAsia="en-GB"/>
                <w14:ligatures w14:val="none"/>
              </w:rPr>
              <w:t xml:space="preserve"> (e.g. c</w:t>
            </w:r>
            <w:r w:rsidRPr="009A4012">
              <w:rPr>
                <w:rFonts w:eastAsia="Times New Roman" w:cstheme="minorHAnsi"/>
                <w:color w:val="000000"/>
                <w:kern w:val="0"/>
                <w:sz w:val="20"/>
                <w:szCs w:val="20"/>
                <w:lang w:eastAsia="en-GB"/>
                <w14:ligatures w14:val="none"/>
              </w:rPr>
              <w:t>ase control stud</w:t>
            </w:r>
            <w:r w:rsidR="006A60D0" w:rsidRPr="009A4012">
              <w:rPr>
                <w:rFonts w:eastAsia="Times New Roman" w:cstheme="minorHAnsi"/>
                <w:color w:val="000000"/>
                <w:kern w:val="0"/>
                <w:sz w:val="20"/>
                <w:szCs w:val="20"/>
                <w:lang w:eastAsia="en-GB"/>
                <w14:ligatures w14:val="none"/>
              </w:rPr>
              <w:t>ies</w:t>
            </w:r>
            <w:r w:rsidR="008572D7" w:rsidRPr="009A4012">
              <w:rPr>
                <w:rFonts w:eastAsia="Times New Roman" w:cstheme="minorHAnsi"/>
                <w:color w:val="000000"/>
                <w:kern w:val="0"/>
                <w:sz w:val="20"/>
                <w:szCs w:val="20"/>
                <w:lang w:eastAsia="en-GB"/>
                <w14:ligatures w14:val="none"/>
              </w:rPr>
              <w:t>, o</w:t>
            </w:r>
            <w:r w:rsidRPr="009A4012">
              <w:rPr>
                <w:rFonts w:eastAsia="Times New Roman" w:cstheme="minorHAnsi"/>
                <w:color w:val="000000"/>
                <w:kern w:val="0"/>
                <w:sz w:val="20"/>
                <w:szCs w:val="20"/>
                <w:lang w:eastAsia="en-GB"/>
                <w14:ligatures w14:val="none"/>
              </w:rPr>
              <w:t>bservational studies of standardised management</w:t>
            </w:r>
            <w:r w:rsidR="008572D7" w:rsidRPr="009A4012">
              <w:rPr>
                <w:rFonts w:eastAsia="Times New Roman" w:cstheme="minorHAnsi"/>
                <w:color w:val="000000"/>
                <w:kern w:val="0"/>
                <w:sz w:val="20"/>
                <w:szCs w:val="20"/>
                <w:lang w:eastAsia="en-GB"/>
                <w14:ligatures w14:val="none"/>
              </w:rPr>
              <w:t>)</w:t>
            </w:r>
          </w:p>
          <w:p w14:paraId="5E0E8A2F" w14:textId="4E0B8567" w:rsidR="006A60D0" w:rsidRPr="009A4012" w:rsidRDefault="2B769B7F" w:rsidP="003323A3">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Existing research/evidence is equivocal</w:t>
            </w:r>
          </w:p>
          <w:p w14:paraId="668BAAEB" w14:textId="2B09A606" w:rsidR="006A60D0" w:rsidRPr="009A4012" w:rsidRDefault="2B769B7F" w:rsidP="003323A3">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Existing research/evidence is insufficient</w:t>
            </w:r>
          </w:p>
          <w:p w14:paraId="45692E0E" w14:textId="63BBBB1C" w:rsidR="005902B8" w:rsidRPr="009A4012" w:rsidDel="00931DD9" w:rsidRDefault="2B769B7F"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Existing research/evidence demonstrate</w:t>
            </w:r>
            <w:r w:rsidR="008572D7" w:rsidRPr="009A4012">
              <w:rPr>
                <w:rFonts w:eastAsia="Times New Roman" w:cstheme="minorHAnsi"/>
                <w:color w:val="000000"/>
                <w:kern w:val="0"/>
                <w:sz w:val="20"/>
                <w:szCs w:val="20"/>
                <w:lang w:eastAsia="en-GB"/>
                <w14:ligatures w14:val="none"/>
              </w:rPr>
              <w:t>s</w:t>
            </w:r>
            <w:r w:rsidRPr="009A4012">
              <w:rPr>
                <w:rFonts w:eastAsia="Times New Roman" w:cstheme="minorHAnsi"/>
                <w:color w:val="000000"/>
                <w:kern w:val="0"/>
                <w:sz w:val="20"/>
                <w:szCs w:val="20"/>
                <w:lang w:eastAsia="en-GB"/>
                <w14:ligatures w14:val="none"/>
              </w:rPr>
              <w:t xml:space="preserve"> only marginal benefits of TATs</w:t>
            </w:r>
          </w:p>
        </w:tc>
        <w:tc>
          <w:tcPr>
            <w:tcW w:w="3969" w:type="dxa"/>
            <w:shd w:val="clear" w:color="auto" w:fill="auto"/>
          </w:tcPr>
          <w:p w14:paraId="437D3B42" w14:textId="186E4E3C" w:rsidR="006A60D0" w:rsidRPr="009A4012" w:rsidRDefault="2B769B7F" w:rsidP="003323A3">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Lack of specific research/evidence</w:t>
            </w:r>
            <w:r w:rsidR="006A60D0" w:rsidRPr="009A4012">
              <w:rPr>
                <w:rFonts w:eastAsia="Times New Roman" w:cstheme="minorHAnsi"/>
                <w:color w:val="000000"/>
                <w:kern w:val="0"/>
                <w:sz w:val="20"/>
                <w:szCs w:val="20"/>
                <w:lang w:eastAsia="en-GB"/>
                <w14:ligatures w14:val="none"/>
              </w:rPr>
              <w:t xml:space="preserve"> (e.g. l</w:t>
            </w:r>
            <w:r w:rsidRPr="009A4012">
              <w:rPr>
                <w:rFonts w:eastAsia="Times New Roman" w:cstheme="minorHAnsi"/>
                <w:color w:val="000000"/>
                <w:kern w:val="0"/>
                <w:sz w:val="20"/>
                <w:szCs w:val="20"/>
                <w:lang w:eastAsia="en-GB"/>
                <w14:ligatures w14:val="none"/>
              </w:rPr>
              <w:t>ocal evidence</w:t>
            </w:r>
            <w:r w:rsidR="006A60D0" w:rsidRPr="009A4012">
              <w:rPr>
                <w:rFonts w:eastAsia="Times New Roman" w:cstheme="minorHAnsi"/>
                <w:color w:val="000000"/>
                <w:kern w:val="0"/>
                <w:sz w:val="20"/>
                <w:szCs w:val="20"/>
                <w:lang w:eastAsia="en-GB"/>
                <w14:ligatures w14:val="none"/>
              </w:rPr>
              <w:t>, r</w:t>
            </w:r>
            <w:r w:rsidRPr="009A4012">
              <w:rPr>
                <w:rFonts w:eastAsia="Times New Roman" w:cstheme="minorHAnsi"/>
                <w:color w:val="000000"/>
                <w:kern w:val="0"/>
                <w:sz w:val="20"/>
                <w:szCs w:val="20"/>
                <w:lang w:eastAsia="en-GB"/>
                <w14:ligatures w14:val="none"/>
              </w:rPr>
              <w:t>egistry/cohort stud</w:t>
            </w:r>
            <w:r w:rsidR="006A60D0" w:rsidRPr="009A4012">
              <w:rPr>
                <w:rFonts w:eastAsia="Times New Roman" w:cstheme="minorHAnsi"/>
                <w:color w:val="000000"/>
                <w:kern w:val="0"/>
                <w:sz w:val="20"/>
                <w:szCs w:val="20"/>
                <w:lang w:eastAsia="en-GB"/>
                <w14:ligatures w14:val="none"/>
              </w:rPr>
              <w:t>ies, n</w:t>
            </w:r>
            <w:r w:rsidRPr="009A4012">
              <w:rPr>
                <w:rFonts w:eastAsia="Times New Roman" w:cstheme="minorHAnsi"/>
                <w:color w:val="000000"/>
                <w:kern w:val="0"/>
                <w:sz w:val="20"/>
                <w:szCs w:val="20"/>
                <w:lang w:eastAsia="en-GB"/>
                <w14:ligatures w14:val="none"/>
              </w:rPr>
              <w:t>ational data on safety profile about adverse events of TAT vs PN</w:t>
            </w:r>
            <w:r w:rsidR="006A60D0" w:rsidRPr="009A4012">
              <w:rPr>
                <w:rFonts w:eastAsia="Times New Roman" w:cstheme="minorHAnsi"/>
                <w:color w:val="000000"/>
                <w:kern w:val="0"/>
                <w:sz w:val="20"/>
                <w:szCs w:val="20"/>
                <w:lang w:eastAsia="en-GB"/>
                <w14:ligatures w14:val="none"/>
              </w:rPr>
              <w:t>)</w:t>
            </w:r>
          </w:p>
          <w:p w14:paraId="1D76D55A" w14:textId="0AD9028A" w:rsidR="005902B8" w:rsidRPr="009A4012" w:rsidDel="00931DD9" w:rsidRDefault="2B769B7F"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Existing research/evidence is insufficient</w:t>
            </w:r>
          </w:p>
        </w:tc>
      </w:tr>
      <w:tr w:rsidR="005902B8" w:rsidRPr="009A4012" w14:paraId="612106BB" w14:textId="72E3985D" w:rsidTr="00F71341">
        <w:trPr>
          <w:trHeight w:val="313"/>
        </w:trPr>
        <w:tc>
          <w:tcPr>
            <w:cnfStyle w:val="001000000000" w:firstRow="0" w:lastRow="0" w:firstColumn="1" w:lastColumn="0" w:oddVBand="0" w:evenVBand="0" w:oddHBand="0" w:evenHBand="0" w:firstRowFirstColumn="0" w:firstRowLastColumn="0" w:lastRowFirstColumn="0" w:lastRowLastColumn="0"/>
            <w:tcW w:w="1566" w:type="dxa"/>
            <w:shd w:val="clear" w:color="auto" w:fill="auto"/>
            <w:noWrap/>
          </w:tcPr>
          <w:p w14:paraId="3A1326E0" w14:textId="6F67A6BF" w:rsidR="005902B8" w:rsidRPr="009A4012" w:rsidRDefault="005902B8" w:rsidP="00D33B37">
            <w:pPr>
              <w:rPr>
                <w:rFonts w:cstheme="minorHAnsi"/>
                <w:color w:val="000000"/>
                <w:sz w:val="20"/>
                <w:szCs w:val="20"/>
              </w:rPr>
            </w:pPr>
            <w:r w:rsidRPr="009A4012">
              <w:rPr>
                <w:rFonts w:cstheme="minorHAnsi"/>
                <w:color w:val="000000"/>
                <w:sz w:val="20"/>
                <w:szCs w:val="20"/>
              </w:rPr>
              <w:t>Risks related to TAT use</w:t>
            </w:r>
          </w:p>
        </w:tc>
        <w:tc>
          <w:tcPr>
            <w:tcW w:w="680" w:type="dxa"/>
            <w:shd w:val="clear" w:color="auto" w:fill="auto"/>
            <w:noWrap/>
          </w:tcPr>
          <w:p w14:paraId="0BC73146" w14:textId="635CE9F0" w:rsidR="005902B8" w:rsidRPr="009A4012" w:rsidRDefault="005902B8" w:rsidP="00D33B3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3.46</w:t>
            </w:r>
          </w:p>
        </w:tc>
        <w:tc>
          <w:tcPr>
            <w:tcW w:w="680" w:type="dxa"/>
            <w:shd w:val="clear" w:color="auto" w:fill="auto"/>
            <w:noWrap/>
          </w:tcPr>
          <w:p w14:paraId="73BA125C" w14:textId="42431756" w:rsidR="005902B8" w:rsidRPr="009A4012" w:rsidRDefault="005902B8" w:rsidP="00D33B3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2.75</w:t>
            </w:r>
          </w:p>
        </w:tc>
        <w:tc>
          <w:tcPr>
            <w:tcW w:w="680" w:type="dxa"/>
            <w:shd w:val="clear" w:color="auto" w:fill="auto"/>
            <w:noWrap/>
          </w:tcPr>
          <w:p w14:paraId="14801C42" w14:textId="22E328B8" w:rsidR="005902B8" w:rsidRPr="009A4012" w:rsidRDefault="005902B8" w:rsidP="00D33B3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sidDel="00676684">
              <w:rPr>
                <w:rFonts w:eastAsia="Times New Roman" w:cstheme="minorHAnsi"/>
                <w:color w:val="000000"/>
                <w:kern w:val="0"/>
                <w:sz w:val="20"/>
                <w:szCs w:val="20"/>
                <w:lang w:eastAsia="en-GB"/>
                <w14:ligatures w14:val="none"/>
              </w:rPr>
              <w:t xml:space="preserve"> </w:t>
            </w:r>
            <w:r w:rsidRPr="009A4012">
              <w:rPr>
                <w:rFonts w:eastAsia="Times New Roman" w:cstheme="minorHAnsi"/>
                <w:color w:val="000000"/>
                <w:kern w:val="0"/>
                <w:sz w:val="20"/>
                <w:szCs w:val="20"/>
                <w:lang w:eastAsia="en-GB"/>
                <w14:ligatures w14:val="none"/>
              </w:rPr>
              <w:t>0.018</w:t>
            </w:r>
          </w:p>
        </w:tc>
        <w:tc>
          <w:tcPr>
            <w:tcW w:w="3969" w:type="dxa"/>
            <w:shd w:val="clear" w:color="auto" w:fill="auto"/>
          </w:tcPr>
          <w:p w14:paraId="02E2C3E4" w14:textId="7F9DD296" w:rsidR="006A60D0" w:rsidRPr="009A4012" w:rsidRDefault="2B769B7F" w:rsidP="006A60D0">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Risk of perforation</w:t>
            </w:r>
            <w:r w:rsidR="005D2F66" w:rsidRPr="009A4012">
              <w:rPr>
                <w:rFonts w:eastAsia="Times New Roman" w:cstheme="minorHAnsi"/>
                <w:color w:val="000000"/>
                <w:kern w:val="0"/>
                <w:sz w:val="20"/>
                <w:szCs w:val="20"/>
                <w:lang w:eastAsia="en-GB"/>
                <w14:ligatures w14:val="none"/>
              </w:rPr>
              <w:t xml:space="preserve"> when using TATs</w:t>
            </w:r>
          </w:p>
          <w:p w14:paraId="29213312" w14:textId="64A4CA16" w:rsidR="006A60D0" w:rsidRPr="009A4012" w:rsidRDefault="2B769B7F" w:rsidP="006A60D0">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Other clinicians' concerns about nutritional risks</w:t>
            </w:r>
          </w:p>
          <w:p w14:paraId="11C8D85C" w14:textId="54B2F6BC" w:rsidR="005902B8" w:rsidRPr="009A4012" w:rsidRDefault="2B769B7F"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Risk that TATs alone may not provide adequate nutrition</w:t>
            </w:r>
          </w:p>
        </w:tc>
        <w:tc>
          <w:tcPr>
            <w:tcW w:w="3969" w:type="dxa"/>
            <w:shd w:val="clear" w:color="auto" w:fill="auto"/>
          </w:tcPr>
          <w:p w14:paraId="400841C5" w14:textId="70B0779D" w:rsidR="006A60D0" w:rsidRPr="009A4012" w:rsidRDefault="2B769B7F" w:rsidP="006A60D0">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Risk of perforation</w:t>
            </w:r>
          </w:p>
          <w:p w14:paraId="0DA7EE53" w14:textId="6EE18F13" w:rsidR="006A60D0" w:rsidRPr="009A4012" w:rsidRDefault="2B769B7F" w:rsidP="006A60D0">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Difficulty inserting</w:t>
            </w:r>
            <w:r w:rsidR="1EB60207" w:rsidRPr="009A4012">
              <w:rPr>
                <w:rFonts w:eastAsia="Times New Roman" w:cstheme="minorHAnsi"/>
                <w:color w:val="000000"/>
                <w:kern w:val="0"/>
                <w:sz w:val="20"/>
                <w:szCs w:val="20"/>
                <w:lang w:eastAsia="en-GB"/>
                <w14:ligatures w14:val="none"/>
              </w:rPr>
              <w:t xml:space="preserve"> </w:t>
            </w:r>
            <w:r w:rsidRPr="009A4012">
              <w:rPr>
                <w:rFonts w:eastAsia="Times New Roman" w:cstheme="minorHAnsi"/>
                <w:color w:val="000000"/>
                <w:kern w:val="0"/>
                <w:sz w:val="20"/>
                <w:szCs w:val="20"/>
                <w:lang w:eastAsia="en-GB"/>
                <w14:ligatures w14:val="none"/>
              </w:rPr>
              <w:t>TATs</w:t>
            </w:r>
          </w:p>
          <w:p w14:paraId="20DBB4D9" w14:textId="349C8D08" w:rsidR="005902B8" w:rsidRPr="009A4012" w:rsidDel="00931DD9" w:rsidRDefault="2B769B7F"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Lack of evidence/research about risks</w:t>
            </w:r>
          </w:p>
        </w:tc>
        <w:tc>
          <w:tcPr>
            <w:tcW w:w="3969" w:type="dxa"/>
            <w:shd w:val="clear" w:color="auto" w:fill="auto"/>
          </w:tcPr>
          <w:p w14:paraId="381866D7" w14:textId="74DB47D7" w:rsidR="006A60D0" w:rsidRPr="009A4012" w:rsidRDefault="2B769B7F" w:rsidP="006A60D0">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Difficulty inserting TATs</w:t>
            </w:r>
          </w:p>
          <w:p w14:paraId="147C5B37" w14:textId="1B5FFE71" w:rsidR="006A60D0" w:rsidRPr="009A4012" w:rsidRDefault="2B769B7F" w:rsidP="006A60D0">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Risk/benefit profile does not support changing practice </w:t>
            </w:r>
          </w:p>
          <w:p w14:paraId="58A83B6B" w14:textId="4CB0E7ED" w:rsidR="006A60D0" w:rsidRPr="009A4012" w:rsidRDefault="2B769B7F" w:rsidP="006A60D0">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Risk of perforation </w:t>
            </w:r>
            <w:r w:rsidR="005D2F66" w:rsidRPr="009A4012">
              <w:rPr>
                <w:rFonts w:eastAsia="Times New Roman" w:cstheme="minorHAnsi"/>
                <w:color w:val="000000"/>
                <w:kern w:val="0"/>
                <w:sz w:val="20"/>
                <w:szCs w:val="20"/>
                <w:lang w:eastAsia="en-GB"/>
                <w14:ligatures w14:val="none"/>
              </w:rPr>
              <w:t>when using TATs</w:t>
            </w:r>
          </w:p>
          <w:p w14:paraId="68B89B24" w14:textId="39BE55C0" w:rsidR="006A60D0" w:rsidRPr="009A4012" w:rsidRDefault="2B769B7F" w:rsidP="006A60D0">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Risk of obstruction</w:t>
            </w:r>
            <w:r w:rsidR="005D2F66" w:rsidRPr="009A4012">
              <w:rPr>
                <w:rFonts w:eastAsia="Times New Roman" w:cstheme="minorHAnsi"/>
                <w:color w:val="000000"/>
                <w:kern w:val="0"/>
                <w:sz w:val="20"/>
                <w:szCs w:val="20"/>
                <w:lang w:eastAsia="en-GB"/>
                <w14:ligatures w14:val="none"/>
              </w:rPr>
              <w:t xml:space="preserve"> when using TATs</w:t>
            </w:r>
          </w:p>
          <w:p w14:paraId="3024A0E3" w14:textId="55EC7ABE" w:rsidR="006A60D0" w:rsidRPr="009A4012" w:rsidRDefault="2B769B7F" w:rsidP="006A60D0">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Technical difficulties passing TATs</w:t>
            </w:r>
          </w:p>
          <w:p w14:paraId="571FCD8F" w14:textId="6C2DBC9D" w:rsidR="006A60D0" w:rsidRPr="009A4012" w:rsidRDefault="2B769B7F" w:rsidP="006A60D0">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Risk of Necrotising enterocolitis (NEC)</w:t>
            </w:r>
          </w:p>
          <w:p w14:paraId="540E1230" w14:textId="31A9BAF6" w:rsidR="006A60D0" w:rsidRPr="009A4012" w:rsidRDefault="2B769B7F" w:rsidP="006A60D0">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Unawareness of risk/benefit profile </w:t>
            </w:r>
          </w:p>
          <w:p w14:paraId="20590A3E" w14:textId="50BB7BE2" w:rsidR="005902B8" w:rsidRPr="009A4012" w:rsidDel="00931DD9" w:rsidRDefault="2B769B7F"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Scepticism of risks/benefits mentioned in existing research/evidence</w:t>
            </w:r>
          </w:p>
        </w:tc>
      </w:tr>
      <w:tr w:rsidR="005902B8" w:rsidRPr="009A4012" w14:paraId="0FF121A2" w14:textId="12EABA14" w:rsidTr="00F71341">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566" w:type="dxa"/>
            <w:shd w:val="clear" w:color="auto" w:fill="auto"/>
            <w:noWrap/>
          </w:tcPr>
          <w:p w14:paraId="3C1CCA04" w14:textId="054E314C" w:rsidR="005902B8" w:rsidRPr="009A4012" w:rsidRDefault="005902B8" w:rsidP="00D33B37">
            <w:pPr>
              <w:rPr>
                <w:rFonts w:eastAsia="Times New Roman" w:cstheme="minorHAnsi"/>
                <w:color w:val="000000"/>
                <w:kern w:val="0"/>
                <w:sz w:val="20"/>
                <w:szCs w:val="20"/>
                <w:lang w:eastAsia="en-GB"/>
                <w14:ligatures w14:val="none"/>
              </w:rPr>
            </w:pPr>
            <w:r w:rsidRPr="009A4012">
              <w:rPr>
                <w:rFonts w:cstheme="minorHAnsi"/>
                <w:color w:val="000000"/>
                <w:sz w:val="20"/>
                <w:szCs w:val="20"/>
              </w:rPr>
              <w:t>Lack of support from colleagues</w:t>
            </w:r>
          </w:p>
        </w:tc>
        <w:tc>
          <w:tcPr>
            <w:tcW w:w="680" w:type="dxa"/>
            <w:shd w:val="clear" w:color="auto" w:fill="auto"/>
            <w:noWrap/>
          </w:tcPr>
          <w:p w14:paraId="377EC077" w14:textId="1EB5A984" w:rsidR="005902B8" w:rsidRPr="009A4012" w:rsidRDefault="005902B8" w:rsidP="00D33B3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2.70</w:t>
            </w:r>
          </w:p>
        </w:tc>
        <w:tc>
          <w:tcPr>
            <w:tcW w:w="680" w:type="dxa"/>
            <w:shd w:val="clear" w:color="auto" w:fill="auto"/>
            <w:noWrap/>
          </w:tcPr>
          <w:p w14:paraId="14AA53E0" w14:textId="438C7208" w:rsidR="005902B8" w:rsidRPr="009A4012" w:rsidRDefault="005902B8" w:rsidP="00D33B3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3.68</w:t>
            </w:r>
          </w:p>
        </w:tc>
        <w:tc>
          <w:tcPr>
            <w:tcW w:w="680" w:type="dxa"/>
            <w:shd w:val="clear" w:color="auto" w:fill="auto"/>
            <w:noWrap/>
          </w:tcPr>
          <w:p w14:paraId="3E3BE5B2" w14:textId="7DFF6A14" w:rsidR="005902B8" w:rsidRPr="009A4012" w:rsidRDefault="005902B8" w:rsidP="00D33B3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006</w:t>
            </w:r>
          </w:p>
        </w:tc>
        <w:tc>
          <w:tcPr>
            <w:tcW w:w="3969" w:type="dxa"/>
            <w:shd w:val="clear" w:color="auto" w:fill="auto"/>
          </w:tcPr>
          <w:p w14:paraId="45A57591" w14:textId="4A9584EA" w:rsidR="006A60D0" w:rsidRPr="009A4012" w:rsidRDefault="2B769B7F" w:rsidP="006A60D0">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Colleagues' resistance to change </w:t>
            </w:r>
          </w:p>
          <w:p w14:paraId="1587ED72" w14:textId="06FEB2F0" w:rsidR="006A60D0" w:rsidRPr="009A4012" w:rsidRDefault="2B769B7F" w:rsidP="006A60D0">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Colleagues' fear of complications </w:t>
            </w:r>
          </w:p>
          <w:p w14:paraId="6A0A1D26" w14:textId="0AAD4CD9" w:rsidR="006A60D0" w:rsidRPr="009A4012" w:rsidRDefault="2B769B7F" w:rsidP="006A60D0">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Colleagues' lack of knowledge and interest</w:t>
            </w:r>
          </w:p>
          <w:p w14:paraId="18EE7DC2" w14:textId="371CB6B8" w:rsidR="006A60D0" w:rsidRPr="009A4012" w:rsidRDefault="2B769B7F" w:rsidP="006A60D0">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Fragmented care leads status quo to continue </w:t>
            </w:r>
          </w:p>
          <w:p w14:paraId="2B870534" w14:textId="386008EC" w:rsidR="006A60D0" w:rsidRPr="009A4012" w:rsidRDefault="2B769B7F" w:rsidP="006A60D0">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Neonatologists decide to use PN before giving TATs a chance</w:t>
            </w:r>
          </w:p>
          <w:p w14:paraId="1AE7BD5A" w14:textId="0033DAC1" w:rsidR="005902B8" w:rsidRPr="009A4012" w:rsidRDefault="2B769B7F"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Colleagues may have difficulty inserting TATs</w:t>
            </w:r>
          </w:p>
        </w:tc>
        <w:tc>
          <w:tcPr>
            <w:tcW w:w="3969" w:type="dxa"/>
            <w:shd w:val="clear" w:color="auto" w:fill="auto"/>
          </w:tcPr>
          <w:p w14:paraId="7DE1B6A5" w14:textId="605BDD0D" w:rsidR="006A60D0" w:rsidRPr="009A4012" w:rsidRDefault="2B769B7F" w:rsidP="006A60D0">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Colleagues' resistance to change</w:t>
            </w:r>
          </w:p>
          <w:p w14:paraId="21131D4B" w14:textId="0266EF18" w:rsidR="006A60D0" w:rsidRPr="009A4012" w:rsidRDefault="2B769B7F" w:rsidP="006A60D0">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Colleagues do not believe TATs are clinically important </w:t>
            </w:r>
          </w:p>
          <w:p w14:paraId="2590E936" w14:textId="0DEE4E72" w:rsidR="006A60D0" w:rsidRPr="009A4012" w:rsidRDefault="2B769B7F" w:rsidP="006A60D0">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Lack of discussion with colleagues </w:t>
            </w:r>
          </w:p>
          <w:p w14:paraId="1B0E2296" w14:textId="720306C4" w:rsidR="006A60D0" w:rsidRPr="009A4012" w:rsidRDefault="2B769B7F" w:rsidP="006A60D0">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Surgeons' views drive practice</w:t>
            </w:r>
          </w:p>
          <w:p w14:paraId="5F0F28E1" w14:textId="7AB99F5C" w:rsidR="006A60D0" w:rsidRPr="009A4012" w:rsidRDefault="2B769B7F" w:rsidP="006A60D0">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Varied practice amongst colleagues</w:t>
            </w:r>
          </w:p>
          <w:p w14:paraId="008D2E18" w14:textId="52120604" w:rsidR="005902B8" w:rsidRPr="009A4012" w:rsidDel="00931DD9" w:rsidRDefault="2B769B7F"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Lack of colleagues' ability to influence practice</w:t>
            </w:r>
          </w:p>
        </w:tc>
        <w:tc>
          <w:tcPr>
            <w:tcW w:w="3969" w:type="dxa"/>
            <w:shd w:val="clear" w:color="auto" w:fill="auto"/>
          </w:tcPr>
          <w:p w14:paraId="22E98F3E" w14:textId="2745648C" w:rsidR="00293B35" w:rsidRPr="009A4012" w:rsidRDefault="2B769B7F" w:rsidP="00293B35">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Lack of strong reasons for colleagues to change practice</w:t>
            </w:r>
          </w:p>
          <w:p w14:paraId="2F44A74D" w14:textId="2772D5A0" w:rsidR="00293B35" w:rsidRPr="009A4012" w:rsidRDefault="2B769B7F" w:rsidP="00293B35">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Local experience show</w:t>
            </w:r>
            <w:r w:rsidR="00293B35" w:rsidRPr="009A4012">
              <w:rPr>
                <w:rFonts w:eastAsia="Times New Roman" w:cstheme="minorHAnsi"/>
                <w:color w:val="000000"/>
                <w:kern w:val="0"/>
                <w:sz w:val="20"/>
                <w:szCs w:val="20"/>
                <w:lang w:eastAsia="en-GB"/>
                <w14:ligatures w14:val="none"/>
              </w:rPr>
              <w:t>s</w:t>
            </w:r>
            <w:r w:rsidRPr="009A4012">
              <w:rPr>
                <w:rFonts w:eastAsia="Times New Roman" w:cstheme="minorHAnsi"/>
                <w:color w:val="000000"/>
                <w:kern w:val="0"/>
                <w:sz w:val="20"/>
                <w:szCs w:val="20"/>
                <w:lang w:eastAsia="en-GB"/>
                <w14:ligatures w14:val="none"/>
              </w:rPr>
              <w:t xml:space="preserve"> TATs offer insufficient benefits </w:t>
            </w:r>
          </w:p>
          <w:p w14:paraId="79BA8039" w14:textId="0004EE0D" w:rsidR="00293B35" w:rsidRPr="009A4012" w:rsidRDefault="2B769B7F"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Colleagues do not advocate for TATs </w:t>
            </w:r>
          </w:p>
          <w:p w14:paraId="51F144AA" w14:textId="53F07599" w:rsidR="005902B8" w:rsidRPr="009A4012" w:rsidDel="00931DD9" w:rsidRDefault="005902B8" w:rsidP="00D33B3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p>
        </w:tc>
      </w:tr>
      <w:tr w:rsidR="005902B8" w:rsidRPr="009A4012" w14:paraId="7966706D" w14:textId="2FE41ED3" w:rsidTr="00F71341">
        <w:trPr>
          <w:trHeight w:val="313"/>
        </w:trPr>
        <w:tc>
          <w:tcPr>
            <w:cnfStyle w:val="001000000000" w:firstRow="0" w:lastRow="0" w:firstColumn="1" w:lastColumn="0" w:oddVBand="0" w:evenVBand="0" w:oddHBand="0" w:evenHBand="0" w:firstRowFirstColumn="0" w:firstRowLastColumn="0" w:lastRowFirstColumn="0" w:lastRowLastColumn="0"/>
            <w:tcW w:w="1566" w:type="dxa"/>
            <w:shd w:val="clear" w:color="auto" w:fill="auto"/>
            <w:noWrap/>
          </w:tcPr>
          <w:p w14:paraId="30A408F0" w14:textId="23C5EE5A" w:rsidR="005902B8" w:rsidRPr="009A4012" w:rsidRDefault="005902B8" w:rsidP="00D33B37">
            <w:pPr>
              <w:rPr>
                <w:rFonts w:eastAsia="Times New Roman" w:cstheme="minorHAnsi"/>
                <w:color w:val="000000"/>
                <w:kern w:val="0"/>
                <w:sz w:val="20"/>
                <w:szCs w:val="20"/>
                <w:lang w:eastAsia="en-GB"/>
                <w14:ligatures w14:val="none"/>
              </w:rPr>
            </w:pPr>
            <w:r w:rsidRPr="009A4012">
              <w:rPr>
                <w:rFonts w:cstheme="minorHAnsi"/>
                <w:color w:val="000000"/>
                <w:sz w:val="20"/>
                <w:szCs w:val="20"/>
              </w:rPr>
              <w:t xml:space="preserve">Lack of experience of and </w:t>
            </w:r>
            <w:r w:rsidRPr="009A4012">
              <w:rPr>
                <w:rFonts w:cstheme="minorHAnsi"/>
                <w:color w:val="000000"/>
                <w:sz w:val="20"/>
                <w:szCs w:val="20"/>
              </w:rPr>
              <w:lastRenderedPageBreak/>
              <w:t>training on TAT use</w:t>
            </w:r>
          </w:p>
        </w:tc>
        <w:tc>
          <w:tcPr>
            <w:tcW w:w="680" w:type="dxa"/>
            <w:shd w:val="clear" w:color="auto" w:fill="auto"/>
            <w:noWrap/>
          </w:tcPr>
          <w:p w14:paraId="1FF7A4CC" w14:textId="38953303" w:rsidR="005902B8" w:rsidRPr="009A4012" w:rsidRDefault="005902B8" w:rsidP="00D33B3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lastRenderedPageBreak/>
              <w:t>2.83</w:t>
            </w:r>
          </w:p>
        </w:tc>
        <w:tc>
          <w:tcPr>
            <w:tcW w:w="680" w:type="dxa"/>
            <w:shd w:val="clear" w:color="auto" w:fill="auto"/>
            <w:noWrap/>
          </w:tcPr>
          <w:p w14:paraId="7A79F621" w14:textId="4ADC5A2E" w:rsidR="005902B8" w:rsidRPr="009A4012" w:rsidRDefault="005902B8" w:rsidP="00D33B3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3.50</w:t>
            </w:r>
          </w:p>
        </w:tc>
        <w:tc>
          <w:tcPr>
            <w:tcW w:w="680" w:type="dxa"/>
            <w:shd w:val="clear" w:color="auto" w:fill="auto"/>
            <w:noWrap/>
          </w:tcPr>
          <w:p w14:paraId="58D9BA10" w14:textId="027C6A43" w:rsidR="005902B8" w:rsidRPr="009A4012" w:rsidRDefault="005902B8" w:rsidP="00D33B3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086</w:t>
            </w:r>
          </w:p>
        </w:tc>
        <w:tc>
          <w:tcPr>
            <w:tcW w:w="3969" w:type="dxa"/>
            <w:shd w:val="clear" w:color="auto" w:fill="auto"/>
          </w:tcPr>
          <w:p w14:paraId="5B73A18C" w14:textId="7A052DC1" w:rsidR="00293B35" w:rsidRPr="009A4012" w:rsidRDefault="2B769B7F" w:rsidP="00293B35">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Lack of experience/training </w:t>
            </w:r>
          </w:p>
          <w:p w14:paraId="33C3E8A8" w14:textId="2272589B" w:rsidR="005902B8" w:rsidRPr="009A4012" w:rsidRDefault="2B769B7F"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lastRenderedPageBreak/>
              <w:t xml:space="preserve">Lack of communication between clinicians </w:t>
            </w:r>
            <w:r w:rsidR="005902B8" w:rsidRPr="009A4012">
              <w:rPr>
                <w:rFonts w:eastAsia="Times New Roman" w:cstheme="minorHAnsi"/>
                <w:color w:val="000000"/>
                <w:kern w:val="0"/>
                <w:sz w:val="20"/>
                <w:szCs w:val="20"/>
                <w:lang w:eastAsia="en-GB"/>
                <w14:ligatures w14:val="none"/>
              </w:rPr>
              <w:br/>
            </w:r>
            <w:r w:rsidRPr="009A4012">
              <w:rPr>
                <w:rFonts w:eastAsia="Times New Roman" w:cstheme="minorHAnsi"/>
                <w:color w:val="000000"/>
                <w:kern w:val="0"/>
                <w:sz w:val="20"/>
                <w:szCs w:val="20"/>
                <w:lang w:eastAsia="en-GB"/>
                <w14:ligatures w14:val="none"/>
              </w:rPr>
              <w:t xml:space="preserve">Resistance to change </w:t>
            </w:r>
          </w:p>
        </w:tc>
        <w:tc>
          <w:tcPr>
            <w:tcW w:w="3969" w:type="dxa"/>
            <w:shd w:val="clear" w:color="auto" w:fill="auto"/>
          </w:tcPr>
          <w:p w14:paraId="2E6134A2" w14:textId="17BDEB2F" w:rsidR="00293B35" w:rsidRPr="009A4012" w:rsidRDefault="2B769B7F" w:rsidP="00293B35">
            <w:pPr>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lastRenderedPageBreak/>
              <w:t xml:space="preserve">Nurses lack experience/training </w:t>
            </w:r>
          </w:p>
          <w:p w14:paraId="552B8A6B" w14:textId="6BF41861" w:rsidR="00293B35" w:rsidRPr="009A4012" w:rsidRDefault="2B769B7F" w:rsidP="00293B35">
            <w:pPr>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lastRenderedPageBreak/>
              <w:t xml:space="preserve">Lack of training on NICU </w:t>
            </w:r>
          </w:p>
          <w:p w14:paraId="5830BD29" w14:textId="10B80632" w:rsidR="005902B8" w:rsidRPr="009A4012" w:rsidDel="00931DD9" w:rsidRDefault="2B769B7F" w:rsidP="00F71341">
            <w:pPr>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Lack of experience/training </w:t>
            </w:r>
          </w:p>
        </w:tc>
        <w:tc>
          <w:tcPr>
            <w:tcW w:w="3969" w:type="dxa"/>
            <w:shd w:val="clear" w:color="auto" w:fill="auto"/>
          </w:tcPr>
          <w:p w14:paraId="37D35B9E" w14:textId="34061397" w:rsidR="00293B35" w:rsidRPr="009A4012" w:rsidRDefault="2B769B7F" w:rsidP="00293B35">
            <w:pPr>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lastRenderedPageBreak/>
              <w:t xml:space="preserve">Difficulty training </w:t>
            </w:r>
            <w:r w:rsidR="00E6587C" w:rsidRPr="009A4012">
              <w:rPr>
                <w:rFonts w:eastAsia="Times New Roman" w:cstheme="minorHAnsi"/>
                <w:color w:val="000000"/>
                <w:kern w:val="0"/>
                <w:sz w:val="20"/>
                <w:szCs w:val="20"/>
                <w:lang w:eastAsia="en-GB"/>
                <w14:ligatures w14:val="none"/>
              </w:rPr>
              <w:t xml:space="preserve">residents </w:t>
            </w:r>
            <w:r w:rsidRPr="009A4012">
              <w:rPr>
                <w:rFonts w:eastAsia="Times New Roman" w:cstheme="minorHAnsi"/>
                <w:color w:val="000000"/>
                <w:kern w:val="0"/>
                <w:sz w:val="20"/>
                <w:szCs w:val="20"/>
                <w:lang w:eastAsia="en-GB"/>
                <w14:ligatures w14:val="none"/>
              </w:rPr>
              <w:t xml:space="preserve">without any personal experience of TATs </w:t>
            </w:r>
          </w:p>
          <w:p w14:paraId="2F6E12B3" w14:textId="6669F6BC" w:rsidR="00293B35" w:rsidRPr="009A4012" w:rsidRDefault="2B769B7F" w:rsidP="00293B35">
            <w:pPr>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lastRenderedPageBreak/>
              <w:t>Nurses lack experience/training</w:t>
            </w:r>
          </w:p>
          <w:p w14:paraId="600E4468" w14:textId="0A2B650A" w:rsidR="00293B35" w:rsidRPr="009A4012" w:rsidRDefault="2B769B7F" w:rsidP="00293B35">
            <w:pPr>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Surgical teams lack experience/training </w:t>
            </w:r>
          </w:p>
          <w:p w14:paraId="78AC9BBA" w14:textId="3DCFE2D6" w:rsidR="00293B35" w:rsidRPr="009A4012" w:rsidRDefault="2B769B7F" w:rsidP="00293B35">
            <w:pPr>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Lack of buy-in from nurses </w:t>
            </w:r>
          </w:p>
          <w:p w14:paraId="5D7F6229" w14:textId="3F5ABBE9" w:rsidR="005902B8" w:rsidRPr="009A4012" w:rsidDel="00931DD9" w:rsidRDefault="2B769B7F" w:rsidP="00F71341">
            <w:pPr>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Lack of experience/training </w:t>
            </w:r>
          </w:p>
        </w:tc>
      </w:tr>
      <w:tr w:rsidR="005902B8" w:rsidRPr="009A4012" w14:paraId="3E582A1B" w14:textId="7AE5B31B" w:rsidTr="00F71341">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566" w:type="dxa"/>
            <w:shd w:val="clear" w:color="auto" w:fill="auto"/>
            <w:noWrap/>
          </w:tcPr>
          <w:p w14:paraId="71B02777" w14:textId="23B18B2C" w:rsidR="005902B8" w:rsidRPr="009A4012" w:rsidRDefault="005902B8" w:rsidP="00D33B37">
            <w:pPr>
              <w:rPr>
                <w:rFonts w:eastAsia="Times New Roman" w:cstheme="minorHAnsi"/>
                <w:color w:val="000000"/>
                <w:kern w:val="0"/>
                <w:sz w:val="20"/>
                <w:szCs w:val="20"/>
                <w:lang w:eastAsia="en-GB"/>
                <w14:ligatures w14:val="none"/>
              </w:rPr>
            </w:pPr>
            <w:r w:rsidRPr="009A4012">
              <w:rPr>
                <w:rFonts w:cstheme="minorHAnsi"/>
                <w:color w:val="000000"/>
                <w:sz w:val="20"/>
                <w:szCs w:val="20"/>
              </w:rPr>
              <w:lastRenderedPageBreak/>
              <w:t>Opinions of parents and carers</w:t>
            </w:r>
          </w:p>
        </w:tc>
        <w:tc>
          <w:tcPr>
            <w:tcW w:w="680" w:type="dxa"/>
            <w:shd w:val="clear" w:color="auto" w:fill="auto"/>
            <w:noWrap/>
          </w:tcPr>
          <w:p w14:paraId="0DE7023C" w14:textId="3B73ED1A" w:rsidR="005902B8" w:rsidRPr="009A4012" w:rsidRDefault="005902B8" w:rsidP="00D33B3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2.48</w:t>
            </w:r>
          </w:p>
        </w:tc>
        <w:tc>
          <w:tcPr>
            <w:tcW w:w="680" w:type="dxa"/>
            <w:shd w:val="clear" w:color="auto" w:fill="auto"/>
            <w:noWrap/>
          </w:tcPr>
          <w:p w14:paraId="724D70F7" w14:textId="16E7B62F" w:rsidR="005902B8" w:rsidRPr="009A4012" w:rsidRDefault="005902B8" w:rsidP="00D33B3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2.53</w:t>
            </w:r>
          </w:p>
        </w:tc>
        <w:tc>
          <w:tcPr>
            <w:tcW w:w="680" w:type="dxa"/>
            <w:shd w:val="clear" w:color="auto" w:fill="auto"/>
            <w:noWrap/>
          </w:tcPr>
          <w:p w14:paraId="60F1E4AC" w14:textId="5244E910" w:rsidR="005902B8" w:rsidRPr="009A4012" w:rsidRDefault="005902B8" w:rsidP="00D33B3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939</w:t>
            </w:r>
          </w:p>
        </w:tc>
        <w:tc>
          <w:tcPr>
            <w:tcW w:w="3969" w:type="dxa"/>
            <w:shd w:val="clear" w:color="auto" w:fill="auto"/>
          </w:tcPr>
          <w:p w14:paraId="43736666" w14:textId="38ADE94C" w:rsidR="00293B35" w:rsidRPr="009A4012" w:rsidRDefault="2B769B7F" w:rsidP="00293B35">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Parents' and carers' preferences do not influence practice </w:t>
            </w:r>
          </w:p>
          <w:p w14:paraId="683A31A2" w14:textId="02DBE453" w:rsidR="00293B35" w:rsidRPr="009A4012" w:rsidRDefault="2B769B7F" w:rsidP="00293B35">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Belief that parents and carers support TATs </w:t>
            </w:r>
          </w:p>
          <w:p w14:paraId="7582868B" w14:textId="48D30437" w:rsidR="00293B35" w:rsidRPr="009A4012" w:rsidRDefault="2B769B7F" w:rsidP="00293B35">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Unawareness of parents' and carers' preferences </w:t>
            </w:r>
          </w:p>
          <w:p w14:paraId="3ADE931F" w14:textId="682A4957" w:rsidR="005902B8" w:rsidRPr="009A4012" w:rsidRDefault="0008236A"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These opinions are not</w:t>
            </w:r>
            <w:r w:rsidR="00576986" w:rsidRPr="009A4012">
              <w:rPr>
                <w:rFonts w:eastAsia="Times New Roman" w:cstheme="minorHAnsi"/>
                <w:color w:val="000000"/>
                <w:kern w:val="0"/>
                <w:sz w:val="20"/>
                <w:szCs w:val="20"/>
                <w:lang w:eastAsia="en-GB"/>
                <w14:ligatures w14:val="none"/>
              </w:rPr>
              <w:t xml:space="preserve"> applicable due to the belief</w:t>
            </w:r>
            <w:r w:rsidR="2B769B7F" w:rsidRPr="009A4012">
              <w:rPr>
                <w:rFonts w:eastAsia="Times New Roman" w:cstheme="minorHAnsi"/>
                <w:color w:val="000000"/>
                <w:kern w:val="0"/>
                <w:sz w:val="20"/>
                <w:szCs w:val="20"/>
                <w:lang w:eastAsia="en-GB"/>
                <w14:ligatures w14:val="none"/>
              </w:rPr>
              <w:t xml:space="preserve"> that parents and carers cannot make informed choice</w:t>
            </w:r>
            <w:r w:rsidR="00293B35" w:rsidRPr="009A4012">
              <w:rPr>
                <w:rFonts w:eastAsia="Times New Roman" w:cstheme="minorHAnsi"/>
                <w:color w:val="000000"/>
                <w:kern w:val="0"/>
                <w:sz w:val="20"/>
                <w:szCs w:val="20"/>
                <w:lang w:eastAsia="en-GB"/>
                <w14:ligatures w14:val="none"/>
              </w:rPr>
              <w:t>s</w:t>
            </w:r>
            <w:r w:rsidR="2B769B7F" w:rsidRPr="009A4012">
              <w:rPr>
                <w:rFonts w:eastAsia="Times New Roman" w:cstheme="minorHAnsi"/>
                <w:color w:val="000000"/>
                <w:kern w:val="0"/>
                <w:sz w:val="20"/>
                <w:szCs w:val="20"/>
                <w:lang w:eastAsia="en-GB"/>
                <w14:ligatures w14:val="none"/>
              </w:rPr>
              <w:t xml:space="preserve"> about TATs</w:t>
            </w:r>
          </w:p>
        </w:tc>
        <w:tc>
          <w:tcPr>
            <w:tcW w:w="3969" w:type="dxa"/>
            <w:shd w:val="clear" w:color="auto" w:fill="auto"/>
          </w:tcPr>
          <w:p w14:paraId="334F033E" w14:textId="452AB5C1" w:rsidR="00293B35" w:rsidRPr="009A4012" w:rsidRDefault="2B769B7F" w:rsidP="00293B35">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Unawareness of parents' and carers' preferences </w:t>
            </w:r>
          </w:p>
          <w:p w14:paraId="67BFF8BD" w14:textId="128B8336" w:rsidR="00293B35" w:rsidRPr="009A4012" w:rsidRDefault="2B769B7F" w:rsidP="00293B35">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Belief that parents and carers prefer enteral feeding where possible </w:t>
            </w:r>
          </w:p>
          <w:p w14:paraId="03EED6AA" w14:textId="3A89D43A" w:rsidR="005902B8" w:rsidRPr="009A4012" w:rsidDel="00931DD9" w:rsidRDefault="2B769B7F"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Parents' and carers' preferences do not influence practice </w:t>
            </w:r>
          </w:p>
        </w:tc>
        <w:tc>
          <w:tcPr>
            <w:tcW w:w="3969" w:type="dxa"/>
            <w:shd w:val="clear" w:color="auto" w:fill="auto"/>
          </w:tcPr>
          <w:p w14:paraId="234B3443" w14:textId="549F9773" w:rsidR="00293B35" w:rsidRPr="009A4012" w:rsidRDefault="2B769B7F" w:rsidP="00293B35">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Belief that parents and carers do not have strong preferences about TATs </w:t>
            </w:r>
          </w:p>
          <w:p w14:paraId="728DB7C8" w14:textId="09820394" w:rsidR="00293B35" w:rsidRPr="009A4012" w:rsidRDefault="2B769B7F" w:rsidP="00293B35">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Parents' and carers' preferences do not influence practice </w:t>
            </w:r>
          </w:p>
          <w:p w14:paraId="59150872" w14:textId="4DCFDE9B" w:rsidR="005902B8" w:rsidRPr="009A4012" w:rsidDel="00931DD9" w:rsidRDefault="2B769B7F" w:rsidP="00F71341">
            <w:pPr>
              <w:pStyle w:val="ListParagraph"/>
              <w:numPr>
                <w:ilvl w:val="0"/>
                <w:numId w:val="122"/>
              </w:num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Unawareness of parents' and carers' preferences </w:t>
            </w:r>
          </w:p>
        </w:tc>
      </w:tr>
      <w:tr w:rsidR="005902B8" w:rsidRPr="009A4012" w14:paraId="2ADCA62D" w14:textId="16F1DE26" w:rsidTr="00F71341">
        <w:trPr>
          <w:trHeight w:val="313"/>
        </w:trPr>
        <w:tc>
          <w:tcPr>
            <w:cnfStyle w:val="001000000000" w:firstRow="0" w:lastRow="0" w:firstColumn="1" w:lastColumn="0" w:oddVBand="0" w:evenVBand="0" w:oddHBand="0" w:evenHBand="0" w:firstRowFirstColumn="0" w:firstRowLastColumn="0" w:lastRowFirstColumn="0" w:lastRowLastColumn="0"/>
            <w:tcW w:w="1566" w:type="dxa"/>
            <w:shd w:val="clear" w:color="auto" w:fill="auto"/>
            <w:noWrap/>
          </w:tcPr>
          <w:p w14:paraId="0003AF68" w14:textId="6D34CBF5" w:rsidR="005902B8" w:rsidRPr="009A4012" w:rsidRDefault="005902B8" w:rsidP="00D33B37">
            <w:pPr>
              <w:rPr>
                <w:rFonts w:eastAsia="Times New Roman" w:cstheme="minorHAnsi"/>
                <w:color w:val="000000"/>
                <w:kern w:val="0"/>
                <w:sz w:val="20"/>
                <w:szCs w:val="20"/>
                <w:lang w:eastAsia="en-GB"/>
                <w14:ligatures w14:val="none"/>
              </w:rPr>
            </w:pPr>
            <w:r w:rsidRPr="009A4012">
              <w:rPr>
                <w:rFonts w:cstheme="minorHAnsi"/>
                <w:color w:val="000000"/>
                <w:sz w:val="20"/>
                <w:szCs w:val="20"/>
              </w:rPr>
              <w:t>Other barriers</w:t>
            </w:r>
          </w:p>
        </w:tc>
        <w:tc>
          <w:tcPr>
            <w:tcW w:w="680" w:type="dxa"/>
            <w:shd w:val="clear" w:color="auto" w:fill="auto"/>
            <w:noWrap/>
          </w:tcPr>
          <w:p w14:paraId="286CE9BF" w14:textId="0AF451FF" w:rsidR="005902B8" w:rsidRPr="009A4012" w:rsidRDefault="005902B8" w:rsidP="00D33B3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2.50</w:t>
            </w:r>
          </w:p>
        </w:tc>
        <w:tc>
          <w:tcPr>
            <w:tcW w:w="680" w:type="dxa"/>
            <w:shd w:val="clear" w:color="auto" w:fill="auto"/>
            <w:noWrap/>
          </w:tcPr>
          <w:p w14:paraId="75500A5E" w14:textId="3A9BCED4" w:rsidR="005902B8" w:rsidRPr="009A4012" w:rsidRDefault="005902B8" w:rsidP="00D33B3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2.75</w:t>
            </w:r>
          </w:p>
        </w:tc>
        <w:tc>
          <w:tcPr>
            <w:tcW w:w="680" w:type="dxa"/>
            <w:shd w:val="clear" w:color="auto" w:fill="auto"/>
            <w:noWrap/>
          </w:tcPr>
          <w:p w14:paraId="2281D591" w14:textId="065A71C9" w:rsidR="005902B8" w:rsidRPr="009A4012" w:rsidRDefault="005902B8" w:rsidP="00D33B3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0.864</w:t>
            </w:r>
          </w:p>
        </w:tc>
        <w:tc>
          <w:tcPr>
            <w:tcW w:w="3969" w:type="dxa"/>
            <w:shd w:val="clear" w:color="auto" w:fill="auto"/>
          </w:tcPr>
          <w:p w14:paraId="3F263BDB" w14:textId="56CBEC88" w:rsidR="008864F4" w:rsidRPr="009A4012" w:rsidRDefault="2B769B7F" w:rsidP="00293B35">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Lack of (appropriate/preferred) TATs </w:t>
            </w:r>
          </w:p>
          <w:p w14:paraId="38E037BE" w14:textId="683E064E" w:rsidR="008864F4" w:rsidRPr="009A4012" w:rsidRDefault="2B769B7F" w:rsidP="00293B35">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Difficulty using TATs </w:t>
            </w:r>
          </w:p>
          <w:p w14:paraId="1B699815" w14:textId="2E84C391" w:rsidR="008864F4" w:rsidRPr="009A4012" w:rsidRDefault="2B769B7F" w:rsidP="00293B35">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Post-operative risks of TATs </w:t>
            </w:r>
          </w:p>
          <w:p w14:paraId="2D80DF38" w14:textId="364F545D" w:rsidR="008864F4" w:rsidRPr="009A4012" w:rsidRDefault="2B769B7F" w:rsidP="00293B35">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Risk of perforation </w:t>
            </w:r>
            <w:r w:rsidR="005D2F66" w:rsidRPr="009A4012">
              <w:rPr>
                <w:rFonts w:eastAsia="Times New Roman" w:cstheme="minorHAnsi"/>
                <w:color w:val="000000"/>
                <w:kern w:val="0"/>
                <w:sz w:val="20"/>
                <w:szCs w:val="20"/>
                <w:lang w:eastAsia="en-GB"/>
                <w14:ligatures w14:val="none"/>
              </w:rPr>
              <w:t>when using TATs</w:t>
            </w:r>
          </w:p>
          <w:p w14:paraId="3F0EE41F" w14:textId="1C644097" w:rsidR="005D2F66" w:rsidRPr="009A4012" w:rsidRDefault="2B769B7F" w:rsidP="008864F4">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Risk of delayed gastric feeding with TATs </w:t>
            </w:r>
          </w:p>
          <w:p w14:paraId="16603CD0" w14:textId="4468A686" w:rsidR="005D2F66" w:rsidRPr="009A4012" w:rsidRDefault="2B769B7F" w:rsidP="008864F4">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Risk of necrosis </w:t>
            </w:r>
            <w:r w:rsidR="005D2F66" w:rsidRPr="009A4012">
              <w:rPr>
                <w:rFonts w:eastAsia="Times New Roman" w:cstheme="minorHAnsi"/>
                <w:color w:val="000000"/>
                <w:kern w:val="0"/>
                <w:sz w:val="20"/>
                <w:szCs w:val="20"/>
                <w:lang w:eastAsia="en-GB"/>
                <w14:ligatures w14:val="none"/>
              </w:rPr>
              <w:t>when using TATs</w:t>
            </w:r>
          </w:p>
          <w:p w14:paraId="69EADDC3" w14:textId="7C77D87B" w:rsidR="005902B8" w:rsidRPr="009A4012" w:rsidRDefault="2B769B7F"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Risk of obstruction </w:t>
            </w:r>
            <w:r w:rsidR="005D2F66" w:rsidRPr="009A4012">
              <w:rPr>
                <w:rFonts w:eastAsia="Times New Roman" w:cstheme="minorHAnsi"/>
                <w:color w:val="000000"/>
                <w:kern w:val="0"/>
                <w:sz w:val="20"/>
                <w:szCs w:val="20"/>
                <w:lang w:eastAsia="en-GB"/>
                <w14:ligatures w14:val="none"/>
              </w:rPr>
              <w:t>when using TATs</w:t>
            </w:r>
          </w:p>
        </w:tc>
        <w:tc>
          <w:tcPr>
            <w:tcW w:w="3969" w:type="dxa"/>
            <w:shd w:val="clear" w:color="auto" w:fill="auto"/>
          </w:tcPr>
          <w:p w14:paraId="3250AB91" w14:textId="1CB8E1DE" w:rsidR="008864F4" w:rsidRPr="009A4012" w:rsidRDefault="2B769B7F" w:rsidP="00293B35">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Lack of (appropriate/preferred) TATs </w:t>
            </w:r>
          </w:p>
          <w:p w14:paraId="09DC98AF" w14:textId="7BBDCCCC" w:rsidR="008864F4" w:rsidRPr="009A4012" w:rsidRDefault="2B769B7F" w:rsidP="00293B35">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Mixed practice amongst senior colleagues</w:t>
            </w:r>
          </w:p>
          <w:p w14:paraId="5CC2366E" w14:textId="3B66B56E" w:rsidR="008864F4" w:rsidRPr="009A4012" w:rsidRDefault="2B769B7F" w:rsidP="00293B35">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Belief that TATs may require more effort </w:t>
            </w:r>
          </w:p>
          <w:p w14:paraId="384E4126" w14:textId="25A7FEAE" w:rsidR="005902B8" w:rsidRPr="009A4012" w:rsidDel="00931DD9" w:rsidRDefault="2B769B7F"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Risk of perforation</w:t>
            </w:r>
            <w:r w:rsidR="005D2F66" w:rsidRPr="009A4012">
              <w:rPr>
                <w:rFonts w:eastAsia="Times New Roman" w:cstheme="minorHAnsi"/>
                <w:color w:val="000000"/>
                <w:kern w:val="0"/>
                <w:sz w:val="20"/>
                <w:szCs w:val="20"/>
                <w:lang w:eastAsia="en-GB"/>
                <w14:ligatures w14:val="none"/>
              </w:rPr>
              <w:t xml:space="preserve"> when using TATs</w:t>
            </w:r>
          </w:p>
        </w:tc>
        <w:tc>
          <w:tcPr>
            <w:tcW w:w="3969" w:type="dxa"/>
            <w:shd w:val="clear" w:color="auto" w:fill="auto"/>
          </w:tcPr>
          <w:p w14:paraId="0B04EFAB" w14:textId="77777777" w:rsidR="005D2F66" w:rsidRPr="009A4012" w:rsidRDefault="2B769B7F" w:rsidP="00293B35">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TATs cannot be reliably inserted</w:t>
            </w:r>
          </w:p>
          <w:p w14:paraId="647DBD47" w14:textId="38E21DEC" w:rsidR="005D2F66" w:rsidRPr="009A4012" w:rsidRDefault="005D2F66" w:rsidP="00293B35">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 xml:space="preserve">Belief that infants have 'done well' without TATs </w:t>
            </w:r>
          </w:p>
          <w:p w14:paraId="146434C6" w14:textId="63494BDF" w:rsidR="005D2F66" w:rsidRPr="009A4012" w:rsidRDefault="005D2F66" w:rsidP="00293B35">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local benefit shows a lack of benefits when using TATs</w:t>
            </w:r>
          </w:p>
          <w:p w14:paraId="7D5D43F4" w14:textId="7E04EEBC" w:rsidR="005D2F66" w:rsidRPr="009A4012" w:rsidRDefault="005D2F66" w:rsidP="00293B35">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Lack of (appropriate/preferred) TATs</w:t>
            </w:r>
          </w:p>
          <w:p w14:paraId="489EC156" w14:textId="47409A2B" w:rsidR="005D2F66" w:rsidRPr="009A4012" w:rsidRDefault="005D2F66" w:rsidP="00293B35">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Risk of perforation when using TATs</w:t>
            </w:r>
          </w:p>
          <w:p w14:paraId="755A3675" w14:textId="5D4195EA" w:rsidR="005D2F66" w:rsidRPr="009A4012" w:rsidRDefault="005D2F66" w:rsidP="00F71341">
            <w:pPr>
              <w:pStyle w:val="ListParagraph"/>
              <w:numPr>
                <w:ilvl w:val="0"/>
                <w:numId w:val="122"/>
              </w:num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sz w:val="20"/>
                <w:szCs w:val="20"/>
                <w:lang w:eastAsia="en-GB"/>
                <w14:ligatures w14:val="none"/>
              </w:rPr>
            </w:pPr>
            <w:r w:rsidRPr="009A4012">
              <w:rPr>
                <w:rFonts w:eastAsia="Times New Roman" w:cstheme="minorHAnsi"/>
                <w:color w:val="000000"/>
                <w:kern w:val="0"/>
                <w:sz w:val="20"/>
                <w:szCs w:val="20"/>
                <w:lang w:eastAsia="en-GB"/>
                <w14:ligatures w14:val="none"/>
              </w:rPr>
              <w:t>Belief that TATs lack benefits compared to PN</w:t>
            </w:r>
          </w:p>
          <w:p w14:paraId="57E41E63" w14:textId="6373106C" w:rsidR="005902B8" w:rsidRPr="009A4012" w:rsidDel="00931DD9" w:rsidRDefault="005902B8" w:rsidP="00F71341">
            <w:pPr>
              <w:pStyle w:val="ListParagraph"/>
              <w:cnfStyle w:val="000000000000" w:firstRow="0" w:lastRow="0" w:firstColumn="0" w:lastColumn="0" w:oddVBand="0" w:evenVBand="0" w:oddHBand="0" w:evenHBand="0" w:firstRowFirstColumn="0" w:firstRowLastColumn="0" w:lastRowFirstColumn="0" w:lastRowLastColumn="0"/>
              <w:rPr>
                <w:rFonts w:cstheme="minorHAnsi"/>
                <w:lang w:eastAsia="en-GB"/>
              </w:rPr>
            </w:pPr>
          </w:p>
        </w:tc>
      </w:tr>
      <w:bookmarkEnd w:id="2"/>
    </w:tbl>
    <w:p w14:paraId="672FE741" w14:textId="77777777" w:rsidR="001658F1" w:rsidRPr="009A4012" w:rsidRDefault="001658F1" w:rsidP="00F71341">
      <w:pPr>
        <w:pStyle w:val="Heading1"/>
        <w:spacing w:before="0" w:after="240" w:line="360" w:lineRule="auto"/>
        <w:rPr>
          <w:rFonts w:cstheme="minorHAnsi"/>
        </w:rPr>
        <w:sectPr w:rsidR="001658F1" w:rsidRPr="009A4012" w:rsidSect="00A16DB0">
          <w:pgSz w:w="16838" w:h="11906" w:orient="landscape"/>
          <w:pgMar w:top="1440" w:right="1440" w:bottom="1440" w:left="1440" w:header="709" w:footer="709" w:gutter="0"/>
          <w:cols w:space="708"/>
          <w:docGrid w:linePitch="360"/>
        </w:sectPr>
      </w:pPr>
    </w:p>
    <w:p w14:paraId="3C0739B6" w14:textId="3E5002D2" w:rsidR="00642DD3" w:rsidRPr="009A4012" w:rsidRDefault="00A16D3C" w:rsidP="00F71341">
      <w:pPr>
        <w:pStyle w:val="Heading1"/>
        <w:spacing w:before="0" w:after="240" w:line="360" w:lineRule="auto"/>
        <w:rPr>
          <w:rFonts w:cstheme="minorHAnsi"/>
        </w:rPr>
      </w:pPr>
      <w:r w:rsidRPr="009A4012">
        <w:rPr>
          <w:rFonts w:cstheme="minorHAnsi"/>
        </w:rPr>
        <w:lastRenderedPageBreak/>
        <w:t xml:space="preserve">Discussion </w:t>
      </w:r>
    </w:p>
    <w:p w14:paraId="2C04079F" w14:textId="2B3F42A7" w:rsidR="0076144F" w:rsidRPr="009A4012" w:rsidRDefault="004A2F4B" w:rsidP="00F71341">
      <w:pPr>
        <w:spacing w:after="240" w:line="360" w:lineRule="auto"/>
        <w:rPr>
          <w:rFonts w:cstheme="minorHAnsi"/>
        </w:rPr>
      </w:pPr>
      <w:r w:rsidRPr="009A4012">
        <w:rPr>
          <w:rFonts w:cstheme="minorHAnsi"/>
        </w:rPr>
        <w:t>This survey</w:t>
      </w:r>
      <w:r w:rsidR="57BF6984" w:rsidRPr="009A4012">
        <w:rPr>
          <w:rFonts w:cstheme="minorHAnsi"/>
        </w:rPr>
        <w:t xml:space="preserve"> </w:t>
      </w:r>
      <w:r w:rsidRPr="009A4012">
        <w:rPr>
          <w:rFonts w:cstheme="minorHAnsi"/>
        </w:rPr>
        <w:t>explored</w:t>
      </w:r>
      <w:r w:rsidR="57BF6984" w:rsidRPr="009A4012">
        <w:rPr>
          <w:rFonts w:cstheme="minorHAnsi"/>
        </w:rPr>
        <w:t xml:space="preserve"> how feeding practices are determined in infants with CDO, the rat</w:t>
      </w:r>
      <w:r w:rsidR="450FD87A" w:rsidRPr="009A4012">
        <w:rPr>
          <w:rFonts w:cstheme="minorHAnsi"/>
        </w:rPr>
        <w:t>ionale for this</w:t>
      </w:r>
      <w:r w:rsidR="00814E71" w:rsidRPr="009A4012">
        <w:rPr>
          <w:rFonts w:cstheme="minorHAnsi"/>
        </w:rPr>
        <w:t xml:space="preserve">, </w:t>
      </w:r>
      <w:r w:rsidR="450FD87A" w:rsidRPr="009A4012">
        <w:rPr>
          <w:rFonts w:cstheme="minorHAnsi"/>
        </w:rPr>
        <w:t xml:space="preserve">and </w:t>
      </w:r>
      <w:r w:rsidR="57BF6984" w:rsidRPr="009A4012">
        <w:rPr>
          <w:rFonts w:cstheme="minorHAnsi"/>
        </w:rPr>
        <w:t xml:space="preserve">barriers to  TAT usage. </w:t>
      </w:r>
      <w:r w:rsidR="00814E71" w:rsidRPr="009A4012">
        <w:rPr>
          <w:rFonts w:cstheme="minorHAnsi"/>
        </w:rPr>
        <w:t>T</w:t>
      </w:r>
      <w:r w:rsidR="0076144F" w:rsidRPr="009A4012">
        <w:rPr>
          <w:rFonts w:cstheme="minorHAnsi"/>
        </w:rPr>
        <w:t>he decision to place a TAT</w:t>
      </w:r>
      <w:r w:rsidR="00AF08C1" w:rsidRPr="009A4012">
        <w:rPr>
          <w:rFonts w:cstheme="minorHAnsi"/>
        </w:rPr>
        <w:t xml:space="preserve"> </w:t>
      </w:r>
      <w:r w:rsidR="0076144F" w:rsidRPr="009A4012">
        <w:rPr>
          <w:rFonts w:cstheme="minorHAnsi"/>
        </w:rPr>
        <w:t xml:space="preserve">is typically exclusively </w:t>
      </w:r>
      <w:r w:rsidR="00AF08C1" w:rsidRPr="009A4012">
        <w:rPr>
          <w:rFonts w:cstheme="minorHAnsi"/>
        </w:rPr>
        <w:t>surgeon-led</w:t>
      </w:r>
      <w:r w:rsidR="0076144F" w:rsidRPr="009A4012">
        <w:rPr>
          <w:rFonts w:cstheme="minorHAnsi"/>
        </w:rPr>
        <w:t>, most strongly influenced by assessments of whether TATs provide appropriate nutrition and</w:t>
      </w:r>
      <w:r w:rsidR="001C409D" w:rsidRPr="009A4012">
        <w:rPr>
          <w:rFonts w:cstheme="minorHAnsi"/>
        </w:rPr>
        <w:t xml:space="preserve"> TAT</w:t>
      </w:r>
      <w:r w:rsidR="00777304" w:rsidRPr="009A4012">
        <w:rPr>
          <w:rFonts w:cstheme="minorHAnsi"/>
        </w:rPr>
        <w:t xml:space="preserve"> </w:t>
      </w:r>
      <w:r w:rsidR="0076144F" w:rsidRPr="009A4012">
        <w:rPr>
          <w:rFonts w:cstheme="minorHAnsi"/>
        </w:rPr>
        <w:t>risks.</w:t>
      </w:r>
      <w:r w:rsidR="21361C6E" w:rsidRPr="009A4012">
        <w:rPr>
          <w:rFonts w:cstheme="minorHAnsi"/>
        </w:rPr>
        <w:t xml:space="preserve"> </w:t>
      </w:r>
      <w:r w:rsidR="6E362364" w:rsidRPr="009A4012">
        <w:rPr>
          <w:rFonts w:cstheme="minorHAnsi"/>
        </w:rPr>
        <w:t xml:space="preserve">Whilst this may be anticipated </w:t>
      </w:r>
      <w:r w:rsidR="08B0F417" w:rsidRPr="009A4012">
        <w:rPr>
          <w:rFonts w:cstheme="minorHAnsi"/>
        </w:rPr>
        <w:t xml:space="preserve">since </w:t>
      </w:r>
      <w:r w:rsidR="70668FF9" w:rsidRPr="009A4012">
        <w:rPr>
          <w:rFonts w:cstheme="minorHAnsi"/>
        </w:rPr>
        <w:t xml:space="preserve">placing </w:t>
      </w:r>
      <w:r w:rsidR="08B0F417" w:rsidRPr="009A4012">
        <w:rPr>
          <w:rFonts w:cstheme="minorHAnsi"/>
        </w:rPr>
        <w:t xml:space="preserve">a TAT is </w:t>
      </w:r>
      <w:r w:rsidR="24A8617C" w:rsidRPr="009A4012">
        <w:rPr>
          <w:rFonts w:cstheme="minorHAnsi"/>
        </w:rPr>
        <w:t xml:space="preserve">a physical act performed </w:t>
      </w:r>
      <w:r w:rsidR="009E4184" w:rsidRPr="009A4012">
        <w:rPr>
          <w:rFonts w:cstheme="minorHAnsi"/>
        </w:rPr>
        <w:t xml:space="preserve"> by </w:t>
      </w:r>
      <w:r w:rsidR="15C1D478" w:rsidRPr="009A4012">
        <w:rPr>
          <w:rFonts w:cstheme="minorHAnsi"/>
        </w:rPr>
        <w:t xml:space="preserve">a </w:t>
      </w:r>
      <w:r w:rsidR="009E4184" w:rsidRPr="009A4012">
        <w:rPr>
          <w:rFonts w:cstheme="minorHAnsi"/>
        </w:rPr>
        <w:t>surgeon</w:t>
      </w:r>
      <w:r w:rsidR="698624EC" w:rsidRPr="009A4012">
        <w:rPr>
          <w:rFonts w:cstheme="minorHAnsi"/>
        </w:rPr>
        <w:t xml:space="preserve"> during the </w:t>
      </w:r>
      <w:r w:rsidR="09101559" w:rsidRPr="009A4012">
        <w:rPr>
          <w:rFonts w:cstheme="minorHAnsi"/>
        </w:rPr>
        <w:t xml:space="preserve">operation it is notable that </w:t>
      </w:r>
      <w:r w:rsidR="698624EC" w:rsidRPr="009A4012">
        <w:rPr>
          <w:rFonts w:cstheme="minorHAnsi"/>
        </w:rPr>
        <w:t>in most cases the</w:t>
      </w:r>
      <w:r w:rsidR="2344186A" w:rsidRPr="009A4012">
        <w:rPr>
          <w:rFonts w:cstheme="minorHAnsi"/>
        </w:rPr>
        <w:t xml:space="preserve"> surgeon </w:t>
      </w:r>
      <w:r w:rsidR="698624EC" w:rsidRPr="009A4012">
        <w:rPr>
          <w:rFonts w:cstheme="minorHAnsi"/>
        </w:rPr>
        <w:t>appear</w:t>
      </w:r>
      <w:r w:rsidR="67312C05" w:rsidRPr="009A4012">
        <w:rPr>
          <w:rFonts w:cstheme="minorHAnsi"/>
        </w:rPr>
        <w:t>s</w:t>
      </w:r>
      <w:r w:rsidR="698624EC" w:rsidRPr="009A4012">
        <w:rPr>
          <w:rFonts w:cstheme="minorHAnsi"/>
        </w:rPr>
        <w:t xml:space="preserve"> to </w:t>
      </w:r>
      <w:r w:rsidR="2EBFC7A9" w:rsidRPr="009A4012">
        <w:rPr>
          <w:rFonts w:cstheme="minorHAnsi"/>
        </w:rPr>
        <w:t>be making this decision unilaterally.</w:t>
      </w:r>
      <w:r w:rsidR="698624EC" w:rsidRPr="009A4012">
        <w:rPr>
          <w:rFonts w:cstheme="minorHAnsi"/>
        </w:rPr>
        <w:t xml:space="preserve"> </w:t>
      </w:r>
      <w:r w:rsidR="3033FFA9" w:rsidRPr="009A4012">
        <w:rPr>
          <w:rFonts w:cstheme="minorHAnsi"/>
        </w:rPr>
        <w:t>Conversely, t</w:t>
      </w:r>
      <w:r w:rsidR="21361C6E" w:rsidRPr="009A4012">
        <w:rPr>
          <w:rFonts w:cstheme="minorHAnsi"/>
        </w:rPr>
        <w:t>he decision to use PN is most frequently decided jointly by surgeons and neonatologists, and second most frequently by neonatologists in isolation; this is</w:t>
      </w:r>
      <w:r w:rsidR="00E613DF" w:rsidRPr="009A4012">
        <w:rPr>
          <w:rFonts w:cstheme="minorHAnsi"/>
        </w:rPr>
        <w:t xml:space="preserve"> again</w:t>
      </w:r>
      <w:r w:rsidR="21361C6E" w:rsidRPr="009A4012">
        <w:rPr>
          <w:rFonts w:cstheme="minorHAnsi"/>
        </w:rPr>
        <w:t xml:space="preserve"> primarily driven by considerations of providing appropriate nutrition and risks</w:t>
      </w:r>
      <w:r w:rsidR="07FECCCE" w:rsidRPr="009A4012">
        <w:rPr>
          <w:rFonts w:cstheme="minorHAnsi"/>
        </w:rPr>
        <w:t xml:space="preserve"> but the approach to this decision appears more multidisciplinary</w:t>
      </w:r>
      <w:r w:rsidR="21361C6E" w:rsidRPr="009A4012">
        <w:rPr>
          <w:rFonts w:cstheme="minorHAnsi"/>
        </w:rPr>
        <w:t>. Approximately two thirds of neonatologists believe PN should always be given to infants (regardless of TAT usage), whereas only approximately one third of surgeons do.</w:t>
      </w:r>
      <w:r w:rsidR="540F08BD" w:rsidRPr="009A4012">
        <w:rPr>
          <w:rFonts w:cstheme="minorHAnsi"/>
        </w:rPr>
        <w:t xml:space="preserve"> </w:t>
      </w:r>
      <w:r w:rsidR="004B3E52" w:rsidRPr="009A4012">
        <w:rPr>
          <w:rFonts w:cstheme="minorHAnsi"/>
        </w:rPr>
        <w:t>Furthermore</w:t>
      </w:r>
      <w:r w:rsidR="00156AF2" w:rsidRPr="009A4012">
        <w:rPr>
          <w:rFonts w:cstheme="minorHAnsi"/>
        </w:rPr>
        <w:t>,</w:t>
      </w:r>
      <w:r w:rsidR="004B3E52" w:rsidRPr="009A4012">
        <w:rPr>
          <w:rFonts w:cstheme="minorHAnsi"/>
        </w:rPr>
        <w:t xml:space="preserve"> </w:t>
      </w:r>
      <w:r w:rsidRPr="009A4012">
        <w:rPr>
          <w:rFonts w:cstheme="minorHAnsi"/>
        </w:rPr>
        <w:t>most</w:t>
      </w:r>
      <w:r w:rsidR="00F2244A" w:rsidRPr="009A4012">
        <w:rPr>
          <w:rFonts w:cstheme="minorHAnsi"/>
        </w:rPr>
        <w:t xml:space="preserve"> neonatologists intend to place </w:t>
      </w:r>
      <w:r w:rsidR="004B3E52" w:rsidRPr="009A4012">
        <w:rPr>
          <w:rFonts w:cstheme="minorHAnsi"/>
        </w:rPr>
        <w:t xml:space="preserve">a CVC prior to </w:t>
      </w:r>
      <w:r w:rsidR="63A1E330" w:rsidRPr="009A4012">
        <w:rPr>
          <w:rFonts w:cstheme="minorHAnsi"/>
        </w:rPr>
        <w:t xml:space="preserve">corrective </w:t>
      </w:r>
      <w:r w:rsidR="415454CC" w:rsidRPr="009A4012">
        <w:rPr>
          <w:rFonts w:cstheme="minorHAnsi"/>
        </w:rPr>
        <w:t>s</w:t>
      </w:r>
      <w:r w:rsidR="00CC7EDD" w:rsidRPr="009A4012">
        <w:rPr>
          <w:rFonts w:cstheme="minorHAnsi"/>
        </w:rPr>
        <w:t>urgery.</w:t>
      </w:r>
      <w:r w:rsidR="004B3E52" w:rsidRPr="009A4012">
        <w:rPr>
          <w:rFonts w:cstheme="minorHAnsi"/>
        </w:rPr>
        <w:t xml:space="preserve"> </w:t>
      </w:r>
      <w:r w:rsidR="00F2244A" w:rsidRPr="009A4012">
        <w:rPr>
          <w:rFonts w:cstheme="minorHAnsi"/>
        </w:rPr>
        <w:t>K</w:t>
      </w:r>
      <w:r w:rsidR="0076144F" w:rsidRPr="009A4012">
        <w:rPr>
          <w:rFonts w:cstheme="minorHAnsi"/>
        </w:rPr>
        <w:t xml:space="preserve">ey barriers to (increased) TAT usage </w:t>
      </w:r>
      <w:r w:rsidR="1AF6715D" w:rsidRPr="009A4012">
        <w:rPr>
          <w:rFonts w:cstheme="minorHAnsi"/>
        </w:rPr>
        <w:t xml:space="preserve">cited by surgeons </w:t>
      </w:r>
      <w:r w:rsidR="0076144F" w:rsidRPr="009A4012">
        <w:rPr>
          <w:rFonts w:cstheme="minorHAnsi"/>
        </w:rPr>
        <w:t>include a lack of research demonstrating TATs’ safety and efficacy</w:t>
      </w:r>
      <w:r w:rsidR="71389314" w:rsidRPr="009A4012">
        <w:rPr>
          <w:rFonts w:cstheme="minorHAnsi"/>
        </w:rPr>
        <w:t xml:space="preserve"> (including an RCT)</w:t>
      </w:r>
      <w:r w:rsidR="0076144F" w:rsidRPr="009A4012">
        <w:rPr>
          <w:rFonts w:cstheme="minorHAnsi"/>
        </w:rPr>
        <w:t>, and</w:t>
      </w:r>
      <w:r w:rsidR="007F1D08" w:rsidRPr="009A4012">
        <w:rPr>
          <w:rFonts w:cstheme="minorHAnsi"/>
        </w:rPr>
        <w:t xml:space="preserve"> </w:t>
      </w:r>
      <w:r w:rsidR="0076144F" w:rsidRPr="009A4012">
        <w:rPr>
          <w:rFonts w:cstheme="minorHAnsi"/>
        </w:rPr>
        <w:t xml:space="preserve">perceptions of TATs’ risks. </w:t>
      </w:r>
      <w:r w:rsidR="3E58F9BF" w:rsidRPr="009A4012">
        <w:rPr>
          <w:rFonts w:cstheme="minorHAnsi"/>
        </w:rPr>
        <w:t>Overall</w:t>
      </w:r>
      <w:r w:rsidR="00144965" w:rsidRPr="009A4012">
        <w:rPr>
          <w:rFonts w:cstheme="minorHAnsi"/>
        </w:rPr>
        <w:t xml:space="preserve">, </w:t>
      </w:r>
      <w:r w:rsidR="3E58F9BF" w:rsidRPr="009A4012">
        <w:rPr>
          <w:rFonts w:cstheme="minorHAnsi"/>
        </w:rPr>
        <w:t>s</w:t>
      </w:r>
      <w:r w:rsidR="0076144F" w:rsidRPr="009A4012">
        <w:rPr>
          <w:rFonts w:cstheme="minorHAnsi"/>
        </w:rPr>
        <w:t xml:space="preserve">urgeons’ </w:t>
      </w:r>
      <w:r w:rsidR="2B0C7A56" w:rsidRPr="009A4012">
        <w:rPr>
          <w:rFonts w:cstheme="minorHAnsi"/>
        </w:rPr>
        <w:t xml:space="preserve">current </w:t>
      </w:r>
      <w:r w:rsidR="0076144F" w:rsidRPr="009A4012">
        <w:rPr>
          <w:rFonts w:cstheme="minorHAnsi"/>
        </w:rPr>
        <w:t>views on TATs form a roughly equal three-way split, with approximately one third always intending to use TATs</w:t>
      </w:r>
      <w:r w:rsidR="00777304" w:rsidRPr="009A4012">
        <w:rPr>
          <w:rFonts w:cstheme="minorHAnsi"/>
        </w:rPr>
        <w:t xml:space="preserve">, </w:t>
      </w:r>
      <w:r w:rsidR="0076144F" w:rsidRPr="009A4012">
        <w:rPr>
          <w:rFonts w:cstheme="minorHAnsi"/>
        </w:rPr>
        <w:t>and a third never intending to.</w:t>
      </w:r>
      <w:r w:rsidR="000646E8" w:rsidRPr="009A4012">
        <w:rPr>
          <w:rFonts w:cstheme="minorHAnsi"/>
        </w:rPr>
        <w:t xml:space="preserve"> </w:t>
      </w:r>
    </w:p>
    <w:p w14:paraId="0EDE4758" w14:textId="04A56F98" w:rsidR="000305B8" w:rsidRPr="009A4012" w:rsidRDefault="00665B03" w:rsidP="00F71341">
      <w:pPr>
        <w:spacing w:after="240" w:line="360" w:lineRule="auto"/>
        <w:rPr>
          <w:rFonts w:cstheme="minorHAnsi"/>
        </w:rPr>
      </w:pPr>
      <w:r w:rsidRPr="009A4012">
        <w:rPr>
          <w:rFonts w:cstheme="minorHAnsi"/>
        </w:rPr>
        <w:t>T</w:t>
      </w:r>
      <w:r w:rsidR="000305B8" w:rsidRPr="009A4012">
        <w:rPr>
          <w:rFonts w:cstheme="minorHAnsi"/>
        </w:rPr>
        <w:t xml:space="preserve">he wide range of views </w:t>
      </w:r>
      <w:r w:rsidR="006527E2" w:rsidRPr="009A4012">
        <w:rPr>
          <w:rFonts w:cstheme="minorHAnsi"/>
        </w:rPr>
        <w:t xml:space="preserve">about </w:t>
      </w:r>
      <w:r w:rsidR="000305B8" w:rsidRPr="009A4012">
        <w:rPr>
          <w:rFonts w:cstheme="minorHAnsi"/>
        </w:rPr>
        <w:t xml:space="preserve">TAT use suggest there are challenges with the uptake </w:t>
      </w:r>
      <w:r w:rsidR="00A337CB" w:rsidRPr="009A4012">
        <w:rPr>
          <w:rFonts w:cstheme="minorHAnsi"/>
        </w:rPr>
        <w:t>based on</w:t>
      </w:r>
      <w:r w:rsidR="000305B8" w:rsidRPr="009A4012">
        <w:rPr>
          <w:rFonts w:cstheme="minorHAnsi"/>
        </w:rPr>
        <w:t xml:space="preserve"> existing research evidence</w:t>
      </w:r>
      <w:r w:rsidR="003A5F19" w:rsidRPr="009A4012">
        <w:rPr>
          <w:rFonts w:cstheme="minorHAnsi"/>
        </w:rPr>
        <w:t xml:space="preserve">. Whilst </w:t>
      </w:r>
      <w:r w:rsidR="000305B8" w:rsidRPr="009A4012">
        <w:rPr>
          <w:rFonts w:cstheme="minorHAnsi"/>
        </w:rPr>
        <w:t>surgeons cite</w:t>
      </w:r>
      <w:r w:rsidR="00E75ED5" w:rsidRPr="009A4012">
        <w:rPr>
          <w:rFonts w:cstheme="minorHAnsi"/>
        </w:rPr>
        <w:t>d</w:t>
      </w:r>
      <w:r w:rsidR="000305B8" w:rsidRPr="009A4012">
        <w:rPr>
          <w:rFonts w:cstheme="minorHAnsi"/>
        </w:rPr>
        <w:t xml:space="preserve"> </w:t>
      </w:r>
      <w:r w:rsidR="005A60F8" w:rsidRPr="009A4012">
        <w:rPr>
          <w:rFonts w:cstheme="minorHAnsi"/>
        </w:rPr>
        <w:t>TAT risks as</w:t>
      </w:r>
      <w:r w:rsidR="000305B8" w:rsidRPr="009A4012">
        <w:rPr>
          <w:rFonts w:cstheme="minorHAnsi"/>
        </w:rPr>
        <w:t xml:space="preserve"> the principal barrier to their increased use, existing data (meta-analysis of nearly 300 cases) demonstrate no significant difference in </w:t>
      </w:r>
      <w:r w:rsidR="79377FE9" w:rsidRPr="009A4012">
        <w:rPr>
          <w:rFonts w:cstheme="minorHAnsi"/>
        </w:rPr>
        <w:t xml:space="preserve">risk in infants managed with or without a TAT. </w:t>
      </w:r>
      <w:r w:rsidR="006B5524" w:rsidRPr="009A4012">
        <w:rPr>
          <w:rFonts w:cstheme="minorHAnsi"/>
        </w:rPr>
        <w:t xml:space="preserve"> </w:t>
      </w:r>
      <w:r w:rsidR="1D0EB844" w:rsidRPr="009A4012">
        <w:rPr>
          <w:rFonts w:cstheme="minorHAnsi"/>
        </w:rPr>
        <w:t>N</w:t>
      </w:r>
      <w:r w:rsidR="000305B8" w:rsidRPr="009A4012">
        <w:rPr>
          <w:rFonts w:cstheme="minorHAnsi"/>
        </w:rPr>
        <w:t>eed for repeat laparotomy (</w:t>
      </w:r>
      <w:r w:rsidR="3A5430B7" w:rsidRPr="009A4012">
        <w:rPr>
          <w:rFonts w:cstheme="minorHAnsi"/>
        </w:rPr>
        <w:t xml:space="preserve">the consequence </w:t>
      </w:r>
      <w:r w:rsidR="000305B8" w:rsidRPr="009A4012">
        <w:rPr>
          <w:rFonts w:cstheme="minorHAnsi"/>
        </w:rPr>
        <w:t xml:space="preserve">of </w:t>
      </w:r>
      <w:r w:rsidR="480DAF00" w:rsidRPr="009A4012">
        <w:rPr>
          <w:rFonts w:cstheme="minorHAnsi"/>
        </w:rPr>
        <w:t>a</w:t>
      </w:r>
      <w:r w:rsidR="000305B8" w:rsidRPr="009A4012">
        <w:rPr>
          <w:rFonts w:cstheme="minorHAnsi"/>
        </w:rPr>
        <w:t xml:space="preserve"> TAT related perforation) between infants </w:t>
      </w:r>
      <w:r w:rsidR="00F029A7" w:rsidRPr="009A4012">
        <w:rPr>
          <w:rFonts w:cstheme="minorHAnsi"/>
        </w:rPr>
        <w:t xml:space="preserve">with CDO </w:t>
      </w:r>
      <w:r w:rsidR="000305B8" w:rsidRPr="009A4012">
        <w:rPr>
          <w:rFonts w:cstheme="minorHAnsi"/>
        </w:rPr>
        <w:t>managed with or without a TAT</w:t>
      </w:r>
      <w:r w:rsidR="089C5577" w:rsidRPr="009A4012">
        <w:rPr>
          <w:rFonts w:cstheme="minorHAnsi"/>
        </w:rPr>
        <w:t xml:space="preserve"> was similar</w:t>
      </w:r>
      <w:r w:rsidRPr="009A4012">
        <w:rPr>
          <w:rFonts w:cstheme="minorHAnsi"/>
        </w:rPr>
        <w:fldChar w:fldCharType="begin"/>
      </w:r>
      <w:r w:rsidRPr="009A4012">
        <w:rPr>
          <w:rFonts w:cstheme="minorHAnsi"/>
        </w:rPr>
        <w:instrText xml:space="preserve"> ADDIN EN.CITE &lt;EndNote&gt;&lt;Cite&gt;&lt;Author&gt;Bethell&lt;/Author&gt;&lt;Year&gt;2024&lt;/Year&gt;&lt;RecNum&gt;10&lt;/RecNum&gt;&lt;DisplayText&gt;[1]&lt;/DisplayText&gt;&lt;record&gt;&lt;rec-number&gt;10&lt;/rec-number&gt;&lt;foreign-keys&gt;&lt;key app="EN" db-id="df9t9vfdjwap56e2zv05z2st2x9dxartasw9" timestamp="1699258192"&gt;10&lt;/key&gt;&lt;/foreign-keys&gt;&lt;ref-type name="Journal Article"&gt;17&lt;/ref-type&gt;&lt;contributors&gt;&lt;authors&gt;&lt;author&gt;Bethell, George Stephen&lt;/author&gt;&lt;author&gt;Neville, Jonathan J&lt;/author&gt;&lt;author&gt;Johnson, Mark John&lt;/author&gt;&lt;author&gt;Turnbull, Joanne&lt;/author&gt;&lt;author&gt;Hall, Nigel J&lt;/author&gt;&lt;/authors&gt;&lt;/contributors&gt;&lt;titles&gt;&lt;title&gt;Congenital duodenal obstruction repair with and without transanastomotic tube feeding: a systematic review and meta-analysis&lt;/title&gt;&lt;secondary-title&gt;Archives of Disease in Childhood - Fetal and Neonatal Edition&lt;/secondary-title&gt;&lt;/titles&gt;&lt;periodical&gt;&lt;full-title&gt;Archives of Disease in Childhood - Fetal and Neonatal Edition&lt;/full-title&gt;&lt;abbr-1&gt;Arch Dis Child Fetal Neonatal Ed&lt;/abbr-1&gt;&lt;/periodical&gt;&lt;pages&gt;182-188&lt;/pages&gt;&lt;volume&gt;109&lt;/volume&gt;&lt;dates&gt;&lt;year&gt;2024&lt;/year&gt;&lt;/dates&gt;&lt;urls&gt;&lt;related-urls&gt;&lt;url&gt;http://fn.bmj.com/content/early/2023/11/03/archdischild-2023-325988.abstract&lt;/url&gt;&lt;/related-urls&gt;&lt;/urls&gt;&lt;electronic-resource-num&gt;10.1136/archdischild-2023-325988&lt;/electronic-resource-num&gt;&lt;/record&gt;&lt;/Cite&gt;&lt;/EndNote&gt;</w:instrText>
      </w:r>
      <w:r w:rsidRPr="009A4012">
        <w:rPr>
          <w:rFonts w:cstheme="minorHAnsi"/>
        </w:rPr>
        <w:fldChar w:fldCharType="separate"/>
      </w:r>
      <w:r w:rsidR="000305B8" w:rsidRPr="009A4012">
        <w:rPr>
          <w:rFonts w:cstheme="minorHAnsi"/>
        </w:rPr>
        <w:t>[1]</w:t>
      </w:r>
      <w:r w:rsidRPr="009A4012">
        <w:rPr>
          <w:rFonts w:cstheme="minorHAnsi"/>
        </w:rPr>
        <w:fldChar w:fldCharType="end"/>
      </w:r>
      <w:r w:rsidR="006B5524" w:rsidRPr="009A4012">
        <w:rPr>
          <w:rFonts w:cstheme="minorHAnsi"/>
        </w:rPr>
        <w:t xml:space="preserve">. This suggests that </w:t>
      </w:r>
      <w:r w:rsidR="000305B8" w:rsidRPr="009A4012">
        <w:rPr>
          <w:rFonts w:cstheme="minorHAnsi"/>
        </w:rPr>
        <w:t>some surgeons’ views contrad</w:t>
      </w:r>
      <w:r w:rsidR="009A6CA2" w:rsidRPr="009A4012">
        <w:rPr>
          <w:rFonts w:cstheme="minorHAnsi"/>
        </w:rPr>
        <w:t>ict</w:t>
      </w:r>
      <w:r w:rsidR="000305B8" w:rsidRPr="009A4012">
        <w:rPr>
          <w:rFonts w:cstheme="minorHAnsi"/>
        </w:rPr>
        <w:t xml:space="preserve"> </w:t>
      </w:r>
      <w:r w:rsidR="00F0178A" w:rsidRPr="009A4012">
        <w:rPr>
          <w:rFonts w:cstheme="minorHAnsi"/>
        </w:rPr>
        <w:t>existing published</w:t>
      </w:r>
      <w:r w:rsidR="000305B8" w:rsidRPr="009A4012">
        <w:rPr>
          <w:rFonts w:cstheme="minorHAnsi"/>
        </w:rPr>
        <w:t xml:space="preserve"> data. </w:t>
      </w:r>
      <w:r w:rsidR="00FD493B" w:rsidRPr="009A4012">
        <w:rPr>
          <w:rFonts w:cstheme="minorHAnsi"/>
        </w:rPr>
        <w:t>F</w:t>
      </w:r>
      <w:r w:rsidR="000305B8" w:rsidRPr="009A4012">
        <w:rPr>
          <w:rFonts w:cstheme="minorHAnsi"/>
        </w:rPr>
        <w:t xml:space="preserve">actors not prioritised by clinicians </w:t>
      </w:r>
      <w:r w:rsidR="009A6CA2" w:rsidRPr="009A4012">
        <w:rPr>
          <w:rFonts w:cstheme="minorHAnsi"/>
        </w:rPr>
        <w:t xml:space="preserve">were </w:t>
      </w:r>
      <w:r w:rsidR="00A800DE" w:rsidRPr="009A4012">
        <w:rPr>
          <w:rFonts w:cstheme="minorHAnsi"/>
        </w:rPr>
        <w:t>cost</w:t>
      </w:r>
      <w:r w:rsidR="000305B8" w:rsidRPr="009A4012">
        <w:rPr>
          <w:rFonts w:cstheme="minorHAnsi"/>
        </w:rPr>
        <w:t xml:space="preserve"> and </w:t>
      </w:r>
      <w:r w:rsidR="001E0753" w:rsidRPr="009A4012">
        <w:rPr>
          <w:rFonts w:cstheme="minorHAnsi"/>
        </w:rPr>
        <w:t xml:space="preserve">the views of </w:t>
      </w:r>
      <w:r w:rsidR="000305B8" w:rsidRPr="009A4012">
        <w:rPr>
          <w:rFonts w:cstheme="minorHAnsi"/>
        </w:rPr>
        <w:t>parent</w:t>
      </w:r>
      <w:r w:rsidR="001E0753" w:rsidRPr="009A4012">
        <w:rPr>
          <w:rFonts w:cstheme="minorHAnsi"/>
        </w:rPr>
        <w:t>s</w:t>
      </w:r>
      <w:r w:rsidR="000305B8" w:rsidRPr="009A4012">
        <w:rPr>
          <w:rFonts w:cstheme="minorHAnsi"/>
        </w:rPr>
        <w:t xml:space="preserve">. </w:t>
      </w:r>
      <w:r w:rsidR="00B2755B" w:rsidRPr="009A4012">
        <w:rPr>
          <w:rFonts w:cstheme="minorHAnsi"/>
        </w:rPr>
        <w:t>However, given the</w:t>
      </w:r>
      <w:r w:rsidR="000305B8" w:rsidRPr="009A4012">
        <w:rPr>
          <w:rFonts w:cstheme="minorHAnsi"/>
        </w:rPr>
        <w:t xml:space="preserve"> financial challenges </w:t>
      </w:r>
      <w:r w:rsidR="00B2755B" w:rsidRPr="009A4012">
        <w:rPr>
          <w:rFonts w:cstheme="minorHAnsi"/>
        </w:rPr>
        <w:t>facing</w:t>
      </w:r>
      <w:r w:rsidR="000305B8" w:rsidRPr="009A4012">
        <w:rPr>
          <w:rFonts w:cstheme="minorHAnsi"/>
        </w:rPr>
        <w:t xml:space="preserve"> many healthcare systems</w:t>
      </w:r>
      <w:r w:rsidR="004A4F5C" w:rsidRPr="009A4012">
        <w:rPr>
          <w:rFonts w:cstheme="minorHAnsi"/>
        </w:rPr>
        <w:t>,</w:t>
      </w:r>
      <w:r w:rsidR="000305B8" w:rsidRPr="009A4012">
        <w:rPr>
          <w:rFonts w:cstheme="minorHAnsi"/>
        </w:rPr>
        <w:t xml:space="preserve"> including the UK</w:t>
      </w:r>
      <w:r w:rsidR="00B2755B" w:rsidRPr="009A4012">
        <w:rPr>
          <w:rFonts w:cstheme="minorHAnsi"/>
        </w:rPr>
        <w:t xml:space="preserve"> NHS</w:t>
      </w:r>
      <w:r w:rsidR="000305B8" w:rsidRPr="009A4012">
        <w:rPr>
          <w:rFonts w:cstheme="minorHAnsi"/>
        </w:rPr>
        <w:t>,</w:t>
      </w:r>
      <w:r w:rsidR="00FD493B" w:rsidRPr="009A4012">
        <w:rPr>
          <w:rFonts w:cstheme="minorHAnsi"/>
        </w:rPr>
        <w:fldChar w:fldCharType="begin"/>
      </w:r>
      <w:r w:rsidR="00FD493B" w:rsidRPr="009A4012">
        <w:rPr>
          <w:rFonts w:cstheme="minorHAnsi"/>
        </w:rPr>
        <w:instrText xml:space="preserve"> ADDIN EN.CITE &lt;EndNote&gt;&lt;Cite&gt;&lt;Author&gt;Adrian&lt;/Author&gt;&lt;Year&gt;2022&lt;/Year&gt;&lt;RecNum&gt;47&lt;/RecNum&gt;&lt;DisplayText&gt;[14]&lt;/DisplayText&gt;&lt;record&gt;&lt;rec-number&gt;47&lt;/rec-number&gt;&lt;foreign-keys&gt;&lt;key app="EN" db-id="df9t9vfdjwap56e2zv05z2st2x9dxartasw9" timestamp="1701624329"&gt;47&lt;/key&gt;&lt;/foreign-keys&gt;&lt;ref-type name="Journal Article"&gt;17&lt;/ref-type&gt;&lt;contributors&gt;&lt;authors&gt;&lt;author&gt;Adrian, O.&lt;/author&gt;&lt;author&gt;Dowd,&lt;/author&gt;&lt;/authors&gt;&lt;/contributors&gt;&lt;titles&gt;&lt;title&gt;Growing pressure on NHS threatens frontline services&lt;/title&gt;&lt;secondary-title&gt;BMJ&lt;/secondary-title&gt;&lt;/titles&gt;&lt;periodical&gt;&lt;full-title&gt;BMJ&lt;/full-title&gt;&lt;/periodical&gt;&lt;pages&gt;o2439&lt;/pages&gt;&lt;volume&gt;379&lt;/volume&gt;&lt;dates&gt;&lt;year&gt;2022&lt;/year&gt;&lt;/dates&gt;&lt;urls&gt;&lt;related-urls&gt;&lt;url&gt;http://www.bmj.com/content/379/bmj.o2439.abstract&lt;/url&gt;&lt;/related-urls&gt;&lt;/urls&gt;&lt;electronic-resource-num&gt;10.1136/bmj.o2439&lt;/electronic-resource-num&gt;&lt;/record&gt;&lt;/Cite&gt;&lt;/EndNote&gt;</w:instrText>
      </w:r>
      <w:r w:rsidR="00FD493B" w:rsidRPr="009A4012">
        <w:rPr>
          <w:rFonts w:cstheme="minorHAnsi"/>
        </w:rPr>
        <w:fldChar w:fldCharType="separate"/>
      </w:r>
      <w:r w:rsidR="00FD493B" w:rsidRPr="009A4012">
        <w:rPr>
          <w:rFonts w:cstheme="minorHAnsi"/>
          <w:noProof/>
        </w:rPr>
        <w:t>[14]</w:t>
      </w:r>
      <w:r w:rsidR="00FD493B" w:rsidRPr="009A4012">
        <w:rPr>
          <w:rFonts w:cstheme="minorHAnsi"/>
        </w:rPr>
        <w:fldChar w:fldCharType="end"/>
      </w:r>
      <w:r w:rsidR="000305B8" w:rsidRPr="009A4012">
        <w:rPr>
          <w:rFonts w:cstheme="minorHAnsi"/>
        </w:rPr>
        <w:t xml:space="preserve"> </w:t>
      </w:r>
      <w:r w:rsidR="00D96702" w:rsidRPr="009A4012">
        <w:rPr>
          <w:rFonts w:cstheme="minorHAnsi"/>
        </w:rPr>
        <w:t>it is imperative for clinicians to consider cost-effectiveness</w:t>
      </w:r>
      <w:r w:rsidR="000305B8" w:rsidRPr="009A4012">
        <w:rPr>
          <w:rFonts w:cstheme="minorHAnsi"/>
        </w:rPr>
        <w:t xml:space="preserve">. </w:t>
      </w:r>
      <w:r w:rsidR="00CC7B2D" w:rsidRPr="009A4012">
        <w:rPr>
          <w:rFonts w:cstheme="minorHAnsi"/>
        </w:rPr>
        <w:t>TAT-associated cost savings</w:t>
      </w:r>
      <w:r w:rsidR="00DA440C" w:rsidRPr="009A4012">
        <w:rPr>
          <w:rFonts w:cstheme="minorHAnsi"/>
        </w:rPr>
        <w:t>,</w:t>
      </w:r>
      <w:r w:rsidR="00CC7B2D" w:rsidRPr="009A4012">
        <w:rPr>
          <w:rFonts w:cstheme="minorHAnsi"/>
        </w:rPr>
        <w:t xml:space="preserve"> as well as</w:t>
      </w:r>
      <w:r w:rsidR="00B84832" w:rsidRPr="009A4012">
        <w:rPr>
          <w:rFonts w:cstheme="minorHAnsi"/>
        </w:rPr>
        <w:t xml:space="preserve"> reduce</w:t>
      </w:r>
      <w:r w:rsidR="00CC7B2D" w:rsidRPr="009A4012">
        <w:rPr>
          <w:rFonts w:cstheme="minorHAnsi"/>
        </w:rPr>
        <w:t>d</w:t>
      </w:r>
      <w:r w:rsidR="00B84832" w:rsidRPr="009A4012">
        <w:rPr>
          <w:rFonts w:cstheme="minorHAnsi"/>
        </w:rPr>
        <w:t xml:space="preserve"> dependence on intravenous access</w:t>
      </w:r>
      <w:r w:rsidR="00DA440C" w:rsidRPr="009A4012">
        <w:rPr>
          <w:rFonts w:cstheme="minorHAnsi"/>
        </w:rPr>
        <w:t>,</w:t>
      </w:r>
      <w:r w:rsidR="00E57FB1" w:rsidRPr="009A4012">
        <w:rPr>
          <w:rFonts w:cstheme="minorHAnsi"/>
        </w:rPr>
        <w:t xml:space="preserve"> will also be of interest to clinicians in</w:t>
      </w:r>
      <w:r w:rsidR="000305B8" w:rsidRPr="009A4012">
        <w:rPr>
          <w:rFonts w:cstheme="minorHAnsi"/>
        </w:rPr>
        <w:t xml:space="preserve"> healthcare settings </w:t>
      </w:r>
      <w:r w:rsidR="00451E09" w:rsidRPr="009A4012">
        <w:rPr>
          <w:rFonts w:cstheme="minorHAnsi"/>
        </w:rPr>
        <w:t>in</w:t>
      </w:r>
      <w:r w:rsidR="000305B8" w:rsidRPr="009A4012">
        <w:rPr>
          <w:rFonts w:cstheme="minorHAnsi"/>
        </w:rPr>
        <w:t xml:space="preserve"> low- and middle-income countries</w:t>
      </w:r>
      <w:r w:rsidR="00DA440C" w:rsidRPr="009A4012">
        <w:rPr>
          <w:rFonts w:cstheme="minorHAnsi"/>
        </w:rPr>
        <w:t xml:space="preserve"> where there are limited resources</w:t>
      </w:r>
      <w:r w:rsidR="000305B8" w:rsidRPr="009A4012">
        <w:rPr>
          <w:rFonts w:cstheme="minorHAnsi"/>
        </w:rPr>
        <w:t xml:space="preserve"> </w:t>
      </w:r>
      <w:r w:rsidR="00FD493B" w:rsidRPr="009A4012">
        <w:rPr>
          <w:rFonts w:cstheme="minorHAnsi"/>
        </w:rPr>
        <w:fldChar w:fldCharType="begin">
          <w:fldData xml:space="preserve">PEVuZE5vdGU+PENpdGU+PEF1dGhvcj5TaGFybWE8L0F1dGhvcj48WWVhcj4yMDE5PC9ZZWFyPjxS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</w:fldData>
        </w:fldChar>
      </w:r>
      <w:r w:rsidR="00FD493B" w:rsidRPr="009A4012">
        <w:rPr>
          <w:rFonts w:cstheme="minorHAnsi"/>
        </w:rPr>
        <w:instrText xml:space="preserve"> ADDIN EN.CITE </w:instrText>
      </w:r>
      <w:r w:rsidR="00FD493B" w:rsidRPr="009A4012">
        <w:rPr>
          <w:rFonts w:cstheme="minorHAnsi"/>
        </w:rPr>
        <w:fldChar w:fldCharType="begin">
          <w:fldData xml:space="preserve">PEVuZE5vdGU+PENpdGU+PEF1dGhvcj5TaGFybWE8L0F1dGhvcj48WWVhcj4yMDE5PC9ZZWFyPjxS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</w:fldData>
        </w:fldChar>
      </w:r>
      <w:r w:rsidR="00FD493B" w:rsidRPr="009A4012">
        <w:rPr>
          <w:rFonts w:cstheme="minorHAnsi"/>
        </w:rPr>
        <w:instrText xml:space="preserve"> ADDIN EN.CITE.DATA </w:instrText>
      </w:r>
      <w:r w:rsidR="00FD493B" w:rsidRPr="009A4012">
        <w:rPr>
          <w:rFonts w:cstheme="minorHAnsi"/>
        </w:rPr>
      </w:r>
      <w:r w:rsidR="00FD493B" w:rsidRPr="009A4012">
        <w:rPr>
          <w:rFonts w:cstheme="minorHAnsi"/>
        </w:rPr>
        <w:fldChar w:fldCharType="end"/>
      </w:r>
      <w:r w:rsidR="00FD493B" w:rsidRPr="009A4012">
        <w:rPr>
          <w:rFonts w:cstheme="minorHAnsi"/>
        </w:rPr>
      </w:r>
      <w:r w:rsidR="00FD493B" w:rsidRPr="009A4012">
        <w:rPr>
          <w:rFonts w:cstheme="minorHAnsi"/>
        </w:rPr>
        <w:fldChar w:fldCharType="separate"/>
      </w:r>
      <w:r w:rsidR="00FD493B" w:rsidRPr="009A4012">
        <w:rPr>
          <w:rFonts w:cstheme="minorHAnsi"/>
          <w:noProof/>
        </w:rPr>
        <w:t>[7,15]</w:t>
      </w:r>
      <w:r w:rsidR="00FD493B" w:rsidRPr="009A4012">
        <w:rPr>
          <w:rFonts w:cstheme="minorHAnsi"/>
        </w:rPr>
        <w:fldChar w:fldCharType="end"/>
      </w:r>
      <w:r w:rsidR="000305B8" w:rsidRPr="009A4012">
        <w:rPr>
          <w:rFonts w:cstheme="minorHAnsi"/>
        </w:rPr>
        <w:t>.</w:t>
      </w:r>
    </w:p>
    <w:p w14:paraId="7E014F38" w14:textId="3C87C360" w:rsidR="00930307" w:rsidRPr="009A4012" w:rsidRDefault="00930307" w:rsidP="00AC622D">
      <w:pPr>
        <w:pStyle w:val="Heading2"/>
      </w:pPr>
      <w:r w:rsidRPr="009A4012">
        <w:lastRenderedPageBreak/>
        <w:t>Comparison to existing literature</w:t>
      </w:r>
    </w:p>
    <w:p w14:paraId="115AEEB3" w14:textId="14BD23FC" w:rsidR="008339E9" w:rsidRPr="009A4012" w:rsidRDefault="00F62019" w:rsidP="00F71341">
      <w:pPr>
        <w:spacing w:after="240" w:line="360" w:lineRule="auto"/>
        <w:rPr>
          <w:rFonts w:cstheme="minorHAnsi"/>
        </w:rPr>
      </w:pPr>
      <w:r w:rsidRPr="009A4012">
        <w:rPr>
          <w:rFonts w:cstheme="minorHAnsi"/>
        </w:rPr>
        <w:t xml:space="preserve">In the </w:t>
      </w:r>
      <w:r w:rsidR="00AB7C3E" w:rsidRPr="009A4012">
        <w:rPr>
          <w:rFonts w:cstheme="minorHAnsi"/>
        </w:rPr>
        <w:t>context of the ‘behavioural change wheel</w:t>
      </w:r>
      <w:r w:rsidR="00D96702" w:rsidRPr="009A4012">
        <w:rPr>
          <w:rFonts w:cstheme="minorHAnsi"/>
        </w:rPr>
        <w:t>,’</w:t>
      </w:r>
      <w:r w:rsidRPr="009A4012">
        <w:rPr>
          <w:rFonts w:cstheme="minorHAnsi"/>
        </w:rPr>
        <w:fldChar w:fldCharType="begin"/>
      </w:r>
      <w:r w:rsidRPr="009A4012">
        <w:rPr>
          <w:rFonts w:cstheme="minorHAnsi"/>
        </w:rPr>
        <w:instrText xml:space="preserve"> ADDIN EN.CITE &lt;EndNote&gt;&lt;Cite&gt;&lt;Author&gt;Michie&lt;/Author&gt;&lt;Year&gt;2011&lt;/Year&gt;&lt;RecNum&gt;45&lt;/RecNum&gt;&lt;DisplayText&gt;[9]&lt;/DisplayText&gt;&lt;record&gt;&lt;rec-number&gt;45&lt;/rec-number&gt;&lt;foreign-keys&gt;&lt;key app="EN" db-id="df9t9vfdjwap56e2zv05z2st2x9dxartasw9" timestamp="1701377578"&gt;45&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abbr-1&gt;Implement Sci&lt;/abbr-1&gt;&lt;/periodical&gt;&lt;pages&gt;42&lt;/pages&gt;&lt;volume&gt;6&lt;/volume&gt;&lt;number&gt;1&lt;/number&gt;&lt;dates&gt;&lt;year&gt;2011&lt;/year&gt;&lt;pub-dates&gt;&lt;date&gt;2011/04/23&lt;/date&gt;&lt;/pub-dates&gt;&lt;/dates&gt;&lt;isbn&gt;1748-5908&lt;/isbn&gt;&lt;urls&gt;&lt;related-urls&gt;&lt;url&gt;https://doi.org/10.1186/1748-5908-6-42&lt;/url&gt;&lt;/related-urls&gt;&lt;/urls&gt;&lt;electronic-resource-num&gt;10.1186/1748-5908-6-42&lt;/electronic-resource-num&gt;&lt;/record&gt;&lt;/Cite&gt;&lt;/EndNote&gt;</w:instrText>
      </w:r>
      <w:r w:rsidRPr="009A4012">
        <w:rPr>
          <w:rFonts w:cstheme="minorHAnsi"/>
        </w:rPr>
        <w:fldChar w:fldCharType="separate"/>
      </w:r>
      <w:r w:rsidR="005D0BF6" w:rsidRPr="009A4012">
        <w:rPr>
          <w:rFonts w:cstheme="minorHAnsi"/>
          <w:noProof/>
        </w:rPr>
        <w:t>[9]</w:t>
      </w:r>
      <w:r w:rsidRPr="009A4012">
        <w:rPr>
          <w:rFonts w:cstheme="minorHAnsi"/>
        </w:rPr>
        <w:fldChar w:fldCharType="end"/>
      </w:r>
      <w:r w:rsidR="00256A6A" w:rsidRPr="009A4012">
        <w:rPr>
          <w:rFonts w:cstheme="minorHAnsi"/>
        </w:rPr>
        <w:t xml:space="preserve"> where </w:t>
      </w:r>
      <w:r w:rsidR="000805AA" w:rsidRPr="009A4012">
        <w:rPr>
          <w:rFonts w:cstheme="minorHAnsi"/>
        </w:rPr>
        <w:t xml:space="preserve">capability, opportunity and motivation </w:t>
      </w:r>
      <w:r w:rsidR="002F6A77" w:rsidRPr="009A4012">
        <w:rPr>
          <w:rFonts w:cstheme="minorHAnsi"/>
        </w:rPr>
        <w:t xml:space="preserve">factors </w:t>
      </w:r>
      <w:r w:rsidR="000805AA" w:rsidRPr="009A4012">
        <w:rPr>
          <w:rFonts w:cstheme="minorHAnsi"/>
        </w:rPr>
        <w:t xml:space="preserve">interact, capability </w:t>
      </w:r>
      <w:r w:rsidR="002F6A77" w:rsidRPr="009A4012">
        <w:rPr>
          <w:rFonts w:cstheme="minorHAnsi"/>
        </w:rPr>
        <w:t xml:space="preserve">had </w:t>
      </w:r>
      <w:r w:rsidR="000805AA" w:rsidRPr="009A4012">
        <w:rPr>
          <w:rFonts w:cstheme="minorHAnsi"/>
        </w:rPr>
        <w:t xml:space="preserve">the </w:t>
      </w:r>
      <w:r w:rsidR="004518D5" w:rsidRPr="009A4012">
        <w:rPr>
          <w:rFonts w:cstheme="minorHAnsi"/>
        </w:rPr>
        <w:t xml:space="preserve">lowest </w:t>
      </w:r>
      <w:r w:rsidR="000805AA" w:rsidRPr="009A4012">
        <w:rPr>
          <w:rFonts w:cstheme="minorHAnsi"/>
        </w:rPr>
        <w:t xml:space="preserve">impact on TAT usage: </w:t>
      </w:r>
      <w:r w:rsidR="007A20E8" w:rsidRPr="009A4012">
        <w:rPr>
          <w:rFonts w:cstheme="minorHAnsi"/>
        </w:rPr>
        <w:t>surgeons</w:t>
      </w:r>
      <w:r w:rsidR="00F245A4" w:rsidRPr="009A4012">
        <w:rPr>
          <w:rFonts w:cstheme="minorHAnsi"/>
        </w:rPr>
        <w:t xml:space="preserve"> </w:t>
      </w:r>
      <w:r w:rsidR="000F3689" w:rsidRPr="009A4012">
        <w:rPr>
          <w:rFonts w:cstheme="minorHAnsi"/>
        </w:rPr>
        <w:t xml:space="preserve">typically </w:t>
      </w:r>
      <w:r w:rsidR="004518D5" w:rsidRPr="009A4012">
        <w:rPr>
          <w:rFonts w:cstheme="minorHAnsi"/>
        </w:rPr>
        <w:t>kn</w:t>
      </w:r>
      <w:r w:rsidR="3D3BDAAB" w:rsidRPr="009A4012">
        <w:rPr>
          <w:rFonts w:cstheme="minorHAnsi"/>
        </w:rPr>
        <w:t>o</w:t>
      </w:r>
      <w:r w:rsidR="004518D5" w:rsidRPr="009A4012">
        <w:rPr>
          <w:rFonts w:cstheme="minorHAnsi"/>
        </w:rPr>
        <w:t>w how to use TATs,</w:t>
      </w:r>
      <w:r w:rsidR="00F245A4" w:rsidRPr="009A4012">
        <w:rPr>
          <w:rFonts w:cstheme="minorHAnsi"/>
        </w:rPr>
        <w:t xml:space="preserve"> </w:t>
      </w:r>
      <w:r w:rsidR="007A20E8" w:rsidRPr="009A4012">
        <w:rPr>
          <w:rFonts w:cstheme="minorHAnsi"/>
        </w:rPr>
        <w:t xml:space="preserve">although some clinicians </w:t>
      </w:r>
      <w:r w:rsidR="00F245A4" w:rsidRPr="009A4012">
        <w:rPr>
          <w:rFonts w:cstheme="minorHAnsi"/>
        </w:rPr>
        <w:t xml:space="preserve">felt their knowledge of </w:t>
      </w:r>
      <w:r w:rsidR="536602FD" w:rsidRPr="009A4012">
        <w:rPr>
          <w:rFonts w:cstheme="minorHAnsi"/>
        </w:rPr>
        <w:t>feeding usin</w:t>
      </w:r>
      <w:r w:rsidR="00DA440C" w:rsidRPr="009A4012">
        <w:rPr>
          <w:rFonts w:cstheme="minorHAnsi"/>
        </w:rPr>
        <w:t>g</w:t>
      </w:r>
      <w:r w:rsidR="002F6A77" w:rsidRPr="009A4012">
        <w:rPr>
          <w:rFonts w:cstheme="minorHAnsi"/>
        </w:rPr>
        <w:t xml:space="preserve"> </w:t>
      </w:r>
      <w:r w:rsidR="00F245A4" w:rsidRPr="009A4012">
        <w:rPr>
          <w:rFonts w:cstheme="minorHAnsi"/>
        </w:rPr>
        <w:t xml:space="preserve">TATs could </w:t>
      </w:r>
      <w:r w:rsidR="004518D5" w:rsidRPr="009A4012">
        <w:rPr>
          <w:rFonts w:cstheme="minorHAnsi"/>
        </w:rPr>
        <w:t>improve</w:t>
      </w:r>
      <w:r w:rsidR="007A20E8" w:rsidRPr="009A4012">
        <w:rPr>
          <w:rFonts w:cstheme="minorHAnsi"/>
        </w:rPr>
        <w:t xml:space="preserve">. Respondents </w:t>
      </w:r>
      <w:r w:rsidR="00F245A4" w:rsidRPr="009A4012">
        <w:rPr>
          <w:rFonts w:cstheme="minorHAnsi"/>
        </w:rPr>
        <w:t xml:space="preserve">often </w:t>
      </w:r>
      <w:r w:rsidR="007A20E8" w:rsidRPr="009A4012">
        <w:rPr>
          <w:rFonts w:cstheme="minorHAnsi"/>
        </w:rPr>
        <w:t>had the opportunity to use TATs</w:t>
      </w:r>
      <w:r w:rsidR="002A7D94" w:rsidRPr="009A4012">
        <w:rPr>
          <w:rFonts w:cstheme="minorHAnsi"/>
        </w:rPr>
        <w:t>;</w:t>
      </w:r>
      <w:r w:rsidR="00C90B49" w:rsidRPr="009A4012">
        <w:rPr>
          <w:rFonts w:cstheme="minorHAnsi"/>
        </w:rPr>
        <w:t xml:space="preserve"> </w:t>
      </w:r>
      <w:r w:rsidR="002A7D94" w:rsidRPr="009A4012">
        <w:rPr>
          <w:rFonts w:cstheme="minorHAnsi"/>
        </w:rPr>
        <w:t>h</w:t>
      </w:r>
      <w:r w:rsidR="007A20E8" w:rsidRPr="009A4012">
        <w:rPr>
          <w:rFonts w:cstheme="minorHAnsi"/>
        </w:rPr>
        <w:t>owever, a lack of</w:t>
      </w:r>
      <w:r w:rsidR="00F245A4" w:rsidRPr="009A4012">
        <w:rPr>
          <w:rFonts w:cstheme="minorHAnsi"/>
        </w:rPr>
        <w:t xml:space="preserve"> </w:t>
      </w:r>
      <w:r w:rsidR="007A20E8" w:rsidRPr="009A4012">
        <w:rPr>
          <w:rFonts w:cstheme="minorHAnsi"/>
        </w:rPr>
        <w:t>appropriate</w:t>
      </w:r>
      <w:r w:rsidR="00F245A4" w:rsidRPr="009A4012">
        <w:rPr>
          <w:rFonts w:cstheme="minorHAnsi"/>
        </w:rPr>
        <w:t xml:space="preserve"> or preferred (typically softer and more pliable)</w:t>
      </w:r>
      <w:r w:rsidR="007A20E8" w:rsidRPr="009A4012">
        <w:rPr>
          <w:rFonts w:cstheme="minorHAnsi"/>
        </w:rPr>
        <w:t xml:space="preserve"> TATs was cited as a barrier in several open-text replies. The greatest factor impeding TAT usage was therefore ‘motivation</w:t>
      </w:r>
      <w:r w:rsidR="004A133B" w:rsidRPr="009A4012">
        <w:rPr>
          <w:rFonts w:cstheme="minorHAnsi"/>
        </w:rPr>
        <w:t>:’ some clinicians, crucially surgeons</w:t>
      </w:r>
      <w:r w:rsidR="2BDBFA60" w:rsidRPr="009A4012">
        <w:rPr>
          <w:rFonts w:cstheme="minorHAnsi"/>
        </w:rPr>
        <w:t xml:space="preserve"> (since they are typically the key decision makers regarding TAT placement)</w:t>
      </w:r>
      <w:r w:rsidR="004A133B" w:rsidRPr="009A4012">
        <w:rPr>
          <w:rFonts w:cstheme="minorHAnsi"/>
        </w:rPr>
        <w:t>, believed that TATs were too risky to use and/or did not believe that they provided adequate nutrition</w:t>
      </w:r>
      <w:r w:rsidRPr="009A4012">
        <w:rPr>
          <w:rFonts w:cstheme="minorHAnsi"/>
        </w:rPr>
        <w:t xml:space="preserve"> in isolation, hence little benefit to their use as PN would be required anyway.</w:t>
      </w:r>
      <w:r w:rsidR="00F819FB" w:rsidRPr="009A4012">
        <w:rPr>
          <w:rFonts w:cstheme="minorHAnsi"/>
        </w:rPr>
        <w:t xml:space="preserve"> </w:t>
      </w:r>
    </w:p>
    <w:p w14:paraId="24F64F9F" w14:textId="6C1118FD" w:rsidR="008339E9" w:rsidRPr="009A4012" w:rsidRDefault="00BD1F24" w:rsidP="00F71341">
      <w:pPr>
        <w:spacing w:after="240" w:line="360" w:lineRule="auto"/>
        <w:rPr>
          <w:rFonts w:cstheme="minorHAnsi"/>
        </w:rPr>
      </w:pPr>
      <w:r w:rsidRPr="009A4012">
        <w:rPr>
          <w:rFonts w:cstheme="minorHAnsi"/>
        </w:rPr>
        <w:t xml:space="preserve">A </w:t>
      </w:r>
      <w:r w:rsidR="00451E05" w:rsidRPr="009A4012">
        <w:rPr>
          <w:rFonts w:cstheme="minorHAnsi"/>
        </w:rPr>
        <w:t xml:space="preserve">widely accepted </w:t>
      </w:r>
      <w:r w:rsidR="008339E9" w:rsidRPr="009A4012">
        <w:rPr>
          <w:rFonts w:cstheme="minorHAnsi"/>
        </w:rPr>
        <w:t xml:space="preserve">explanation of </w:t>
      </w:r>
      <w:r w:rsidR="002B246B" w:rsidRPr="009A4012">
        <w:rPr>
          <w:rFonts w:cstheme="minorHAnsi"/>
        </w:rPr>
        <w:t xml:space="preserve">the </w:t>
      </w:r>
      <w:r w:rsidR="008339E9" w:rsidRPr="009A4012">
        <w:rPr>
          <w:rFonts w:cstheme="minorHAnsi"/>
        </w:rPr>
        <w:t>cognitive processes characterising human decision-making is ‘dual-process theory</w:t>
      </w:r>
      <w:r w:rsidR="006A02D8" w:rsidRPr="009A4012">
        <w:rPr>
          <w:rFonts w:cstheme="minorHAnsi"/>
        </w:rPr>
        <w:t>’</w:t>
      </w:r>
      <w:r w:rsidR="00FC2CFB" w:rsidRPr="009A4012">
        <w:rPr>
          <w:rFonts w:cstheme="minorHAnsi"/>
        </w:rPr>
        <w:fldChar w:fldCharType="begin"/>
      </w:r>
      <w:r w:rsidR="00FC2CFB" w:rsidRPr="009A4012">
        <w:rPr>
          <w:rFonts w:cstheme="minorHAnsi"/>
        </w:rPr>
        <w:instrText xml:space="preserve"> ADDIN EN.CITE &lt;EndNote&gt;&lt;Cite&gt;&lt;Author&gt;Djulbegovic&lt;/Author&gt;&lt;Year&gt;2012&lt;/Year&gt;&lt;RecNum&gt;74&lt;/RecNum&gt;&lt;DisplayText&gt;[16]&lt;/DisplayText&gt;&lt;record&gt;&lt;rec-number&gt;74&lt;/rec-number&gt;&lt;foreign-keys&gt;&lt;key app="EN" db-id="df9t9vfdjwap56e2zv05z2st2x9dxartasw9" timestamp="1709040199"&gt;74&lt;/key&gt;&lt;/foreign-keys&gt;&lt;ref-type name="Journal Article"&gt;17&lt;/ref-type&gt;&lt;contributors&gt;&lt;authors&gt;&lt;author&gt;Djulbegovic, Benjamin&lt;/author&gt;&lt;author&gt;Hozo, Iztok&lt;/author&gt;&lt;author&gt;Beckstead, Jason&lt;/author&gt;&lt;author&gt;Tsalatsanis, Athanasios&lt;/author&gt;&lt;author&gt;Pauker, Stephen G.&lt;/author&gt;&lt;/authors&gt;&lt;/contributors&gt;&lt;titles&gt;&lt;title&gt;Dual processing model of medical decision-making&lt;/title&gt;&lt;secondary-title&gt;BMC Medical Informatics and Decision Making&lt;/secondary-title&gt;&lt;/titles&gt;&lt;periodical&gt;&lt;full-title&gt;BMC Medical Informatics and Decision Making&lt;/full-title&gt;&lt;abbr-1&gt;BMC Med Inform Decis Mak&lt;/abbr-1&gt;&lt;/periodical&gt;&lt;pages&gt;94&lt;/pages&gt;&lt;volume&gt;12&lt;/volume&gt;&lt;number&gt;1&lt;/number&gt;&lt;dates&gt;&lt;year&gt;2012&lt;/year&gt;&lt;pub-dates&gt;&lt;date&gt;2012/09/03&lt;/date&gt;&lt;/pub-dates&gt;&lt;/dates&gt;&lt;isbn&gt;1472-6947&lt;/isbn&gt;&lt;urls&gt;&lt;related-urls&gt;&lt;url&gt;https://doi.org/10.1186/1472-6947-12-94&lt;/url&gt;&lt;/related-urls&gt;&lt;/urls&gt;&lt;electronic-resource-num&gt;10.1186/1472-6947-12-94&lt;/electronic-resource-num&gt;&lt;/record&gt;&lt;/Cite&gt;&lt;/EndNote&gt;</w:instrText>
      </w:r>
      <w:r w:rsidR="00FC2CFB" w:rsidRPr="009A4012">
        <w:rPr>
          <w:rFonts w:cstheme="minorHAnsi"/>
        </w:rPr>
        <w:fldChar w:fldCharType="separate"/>
      </w:r>
      <w:r w:rsidR="00FC2CFB" w:rsidRPr="009A4012">
        <w:rPr>
          <w:rFonts w:cstheme="minorHAnsi"/>
          <w:noProof/>
        </w:rPr>
        <w:t>[16]</w:t>
      </w:r>
      <w:r w:rsidR="00FC2CFB" w:rsidRPr="009A4012">
        <w:rPr>
          <w:rFonts w:cstheme="minorHAnsi"/>
        </w:rPr>
        <w:fldChar w:fldCharType="end"/>
      </w:r>
      <w:r w:rsidRPr="009A4012">
        <w:rPr>
          <w:rFonts w:cstheme="minorHAnsi"/>
        </w:rPr>
        <w:t>.</w:t>
      </w:r>
      <w:r w:rsidR="00F63BCD" w:rsidRPr="009A4012">
        <w:rPr>
          <w:rFonts w:cstheme="minorHAnsi"/>
        </w:rPr>
        <w:t xml:space="preserve"> </w:t>
      </w:r>
      <w:r w:rsidR="003A2C1F" w:rsidRPr="009A4012">
        <w:rPr>
          <w:rFonts w:cstheme="minorHAnsi"/>
        </w:rPr>
        <w:t xml:space="preserve">Building on previous empirical research, it </w:t>
      </w:r>
      <w:r w:rsidR="00E50A03" w:rsidRPr="009A4012">
        <w:rPr>
          <w:rFonts w:cstheme="minorHAnsi"/>
        </w:rPr>
        <w:t>argues that</w:t>
      </w:r>
      <w:r w:rsidR="008D18B1" w:rsidRPr="009A4012">
        <w:rPr>
          <w:rFonts w:cstheme="minorHAnsi"/>
        </w:rPr>
        <w:t xml:space="preserve"> human cognition is determined by </w:t>
      </w:r>
      <w:r w:rsidR="00261A36" w:rsidRPr="009A4012">
        <w:rPr>
          <w:rFonts w:cstheme="minorHAnsi"/>
        </w:rPr>
        <w:t>two</w:t>
      </w:r>
      <w:r w:rsidR="008D18B1" w:rsidRPr="009A4012">
        <w:rPr>
          <w:rFonts w:cstheme="minorHAnsi"/>
        </w:rPr>
        <w:t xml:space="preserve"> processes</w:t>
      </w:r>
      <w:r w:rsidR="00F504EB" w:rsidRPr="009A4012">
        <w:rPr>
          <w:rFonts w:cstheme="minorHAnsi"/>
        </w:rPr>
        <w:t xml:space="preserve">, </w:t>
      </w:r>
      <w:r w:rsidR="002B509A" w:rsidRPr="009A4012">
        <w:rPr>
          <w:rFonts w:cstheme="minorHAnsi"/>
        </w:rPr>
        <w:t>referred to as</w:t>
      </w:r>
      <w:r w:rsidR="00CE0EB4" w:rsidRPr="009A4012">
        <w:rPr>
          <w:rFonts w:cstheme="minorHAnsi"/>
        </w:rPr>
        <w:t xml:space="preserve"> ‘system’ 1 </w:t>
      </w:r>
      <w:r w:rsidR="006A02D8" w:rsidRPr="009A4012">
        <w:rPr>
          <w:rFonts w:cstheme="minorHAnsi"/>
        </w:rPr>
        <w:t xml:space="preserve">and </w:t>
      </w:r>
      <w:r w:rsidR="00CE0EB4" w:rsidRPr="009A4012">
        <w:rPr>
          <w:rFonts w:cstheme="minorHAnsi"/>
        </w:rPr>
        <w:t>2 (as popularised by Kahneman)</w:t>
      </w:r>
      <w:r w:rsidR="00270AD7" w:rsidRPr="009A4012">
        <w:rPr>
          <w:rFonts w:cstheme="minorHAnsi"/>
        </w:rPr>
        <w:fldChar w:fldCharType="begin">
          <w:fldData xml:space="preserve">PEVuZE5vdGU+PENpdGU+PEF1dGhvcj5LYWhuZW1hbjwvQXV0aG9yPjxZZWFyPjIwMDM8L1llYXI+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</w:fldData>
        </w:fldChar>
      </w:r>
      <w:r w:rsidR="00FC2CFB" w:rsidRPr="009A4012">
        <w:rPr>
          <w:rFonts w:cstheme="minorHAnsi"/>
        </w:rPr>
        <w:instrText xml:space="preserve"> ADDIN EN.CITE </w:instrText>
      </w:r>
      <w:r w:rsidR="00FC2CFB" w:rsidRPr="009A4012">
        <w:rPr>
          <w:rFonts w:cstheme="minorHAnsi"/>
        </w:rPr>
        <w:fldChar w:fldCharType="begin">
          <w:fldData xml:space="preserve">PEVuZE5vdGU+PENpdGU+PEF1dGhvcj5LYWhuZW1hbjwvQXV0aG9yPjxZZWFyPjIwMDM8L1llYXI+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</w:fldData>
        </w:fldChar>
      </w:r>
      <w:r w:rsidR="00FC2CFB" w:rsidRPr="009A4012">
        <w:rPr>
          <w:rFonts w:cstheme="minorHAnsi"/>
        </w:rPr>
        <w:instrText xml:space="preserve"> ADDIN EN.CITE.DATA </w:instrText>
      </w:r>
      <w:r w:rsidR="00FC2CFB" w:rsidRPr="009A4012">
        <w:rPr>
          <w:rFonts w:cstheme="minorHAnsi"/>
        </w:rPr>
      </w:r>
      <w:r w:rsidR="00FC2CFB" w:rsidRPr="009A4012">
        <w:rPr>
          <w:rFonts w:cstheme="minorHAnsi"/>
        </w:rPr>
        <w:fldChar w:fldCharType="end"/>
      </w:r>
      <w:r w:rsidR="00270AD7" w:rsidRPr="009A4012">
        <w:rPr>
          <w:rFonts w:cstheme="minorHAnsi"/>
        </w:rPr>
      </w:r>
      <w:r w:rsidR="00270AD7" w:rsidRPr="009A4012">
        <w:rPr>
          <w:rFonts w:cstheme="minorHAnsi"/>
        </w:rPr>
        <w:fldChar w:fldCharType="separate"/>
      </w:r>
      <w:r w:rsidR="00FC2CFB" w:rsidRPr="009A4012">
        <w:rPr>
          <w:rFonts w:cstheme="minorHAnsi"/>
          <w:noProof/>
        </w:rPr>
        <w:t>[17,18]</w:t>
      </w:r>
      <w:r w:rsidR="00270AD7" w:rsidRPr="009A4012">
        <w:rPr>
          <w:rFonts w:cstheme="minorHAnsi"/>
        </w:rPr>
        <w:fldChar w:fldCharType="end"/>
      </w:r>
      <w:r w:rsidR="002B509A" w:rsidRPr="009A4012">
        <w:rPr>
          <w:rFonts w:cstheme="minorHAnsi"/>
        </w:rPr>
        <w:t xml:space="preserve"> or ‘type</w:t>
      </w:r>
      <w:r w:rsidR="006A02D8" w:rsidRPr="009A4012">
        <w:rPr>
          <w:rFonts w:cstheme="minorHAnsi"/>
        </w:rPr>
        <w:t>’</w:t>
      </w:r>
      <w:r w:rsidR="002B509A" w:rsidRPr="009A4012">
        <w:rPr>
          <w:rFonts w:cstheme="minorHAnsi"/>
        </w:rPr>
        <w:t xml:space="preserve"> 1 and 2 processing</w:t>
      </w:r>
      <w:r w:rsidR="00E50A03" w:rsidRPr="009A4012">
        <w:rPr>
          <w:rFonts w:cstheme="minorHAnsi"/>
        </w:rPr>
        <w:t xml:space="preserve">: </w:t>
      </w:r>
      <w:r w:rsidR="004F7F17" w:rsidRPr="009A4012">
        <w:rPr>
          <w:rFonts w:cstheme="minorHAnsi"/>
        </w:rPr>
        <w:t>people make decisions based on interactions between ‘system 1’ (intuitive, experiential and tacit) and ‘system 2’ (analytical, rational, deliberate) thinking</w:t>
      </w:r>
      <w:r w:rsidR="00DA3E07" w:rsidRPr="009A4012">
        <w:rPr>
          <w:rFonts w:cstheme="minorHAnsi"/>
        </w:rPr>
        <w:fldChar w:fldCharType="begin">
          <w:fldData xml:space="preserve">PEVuZE5vdGU+PENpdGU+PEF1dGhvcj5QZWxhY2NpYTwvQXV0aG9yPjxZZWFyPjIwMTE8L1llYXI+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</w:fldData>
        </w:fldChar>
      </w:r>
      <w:r w:rsidR="00FC2CFB" w:rsidRPr="009A4012">
        <w:rPr>
          <w:rFonts w:cstheme="minorHAnsi"/>
        </w:rPr>
        <w:instrText xml:space="preserve"> ADDIN EN.CITE </w:instrText>
      </w:r>
      <w:r w:rsidR="00FC2CFB" w:rsidRPr="009A4012">
        <w:rPr>
          <w:rFonts w:cstheme="minorHAnsi"/>
        </w:rPr>
        <w:fldChar w:fldCharType="begin">
          <w:fldData xml:space="preserve">PEVuZE5vdGU+PENpdGU+PEF1dGhvcj5QZWxhY2NpYTwvQXV0aG9yPjxZZWFyPjIwMTE8L1llYXI+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</w:fldData>
        </w:fldChar>
      </w:r>
      <w:r w:rsidR="00FC2CFB" w:rsidRPr="009A4012">
        <w:rPr>
          <w:rFonts w:cstheme="minorHAnsi"/>
        </w:rPr>
        <w:instrText xml:space="preserve"> ADDIN EN.CITE.DATA </w:instrText>
      </w:r>
      <w:r w:rsidR="00FC2CFB" w:rsidRPr="009A4012">
        <w:rPr>
          <w:rFonts w:cstheme="minorHAnsi"/>
        </w:rPr>
      </w:r>
      <w:r w:rsidR="00FC2CFB" w:rsidRPr="009A4012">
        <w:rPr>
          <w:rFonts w:cstheme="minorHAnsi"/>
        </w:rPr>
        <w:fldChar w:fldCharType="end"/>
      </w:r>
      <w:r w:rsidR="00DA3E07" w:rsidRPr="009A4012">
        <w:rPr>
          <w:rFonts w:cstheme="minorHAnsi"/>
        </w:rPr>
      </w:r>
      <w:r w:rsidR="00DA3E07" w:rsidRPr="009A4012">
        <w:rPr>
          <w:rFonts w:cstheme="minorHAnsi"/>
        </w:rPr>
        <w:fldChar w:fldCharType="separate"/>
      </w:r>
      <w:r w:rsidR="00FC2CFB" w:rsidRPr="009A4012">
        <w:rPr>
          <w:rFonts w:cstheme="minorHAnsi"/>
          <w:noProof/>
        </w:rPr>
        <w:t>[16,19-21]</w:t>
      </w:r>
      <w:r w:rsidR="00DA3E07" w:rsidRPr="009A4012">
        <w:rPr>
          <w:rFonts w:cstheme="minorHAnsi"/>
        </w:rPr>
        <w:fldChar w:fldCharType="end"/>
      </w:r>
      <w:r w:rsidR="006A02D8" w:rsidRPr="009A4012">
        <w:rPr>
          <w:rFonts w:cstheme="minorHAnsi"/>
        </w:rPr>
        <w:t>.</w:t>
      </w:r>
      <w:r w:rsidR="00DA3E07" w:rsidRPr="009A4012">
        <w:rPr>
          <w:rFonts w:cstheme="minorHAnsi"/>
        </w:rPr>
        <w:t xml:space="preserve"> </w:t>
      </w:r>
      <w:r w:rsidR="00A756DF" w:rsidRPr="009A4012">
        <w:rPr>
          <w:rFonts w:cstheme="minorHAnsi"/>
        </w:rPr>
        <w:t>T</w:t>
      </w:r>
      <w:r w:rsidR="002B246B" w:rsidRPr="009A4012">
        <w:rPr>
          <w:rFonts w:cstheme="minorHAnsi"/>
        </w:rPr>
        <w:t>his aligns with findings that</w:t>
      </w:r>
      <w:r w:rsidR="008339E9" w:rsidRPr="009A4012">
        <w:rPr>
          <w:rFonts w:cstheme="minorHAnsi"/>
        </w:rPr>
        <w:t xml:space="preserve"> </w:t>
      </w:r>
      <w:r w:rsidR="002B246B" w:rsidRPr="009A4012">
        <w:rPr>
          <w:rFonts w:cstheme="minorHAnsi"/>
        </w:rPr>
        <w:t>surgeons</w:t>
      </w:r>
      <w:r w:rsidR="008339E9" w:rsidRPr="009A4012">
        <w:rPr>
          <w:rFonts w:cstheme="minorHAnsi"/>
        </w:rPr>
        <w:t xml:space="preserve"> utilise numerous decision-making processes, ranging from subconscious, intuitive approaches based on pattern recognition, to more analytical, deductive approaches </w:t>
      </w:r>
      <w:r w:rsidR="007946FB" w:rsidRPr="009A4012">
        <w:rPr>
          <w:rFonts w:cstheme="minorHAnsi"/>
        </w:rPr>
        <w:fldChar w:fldCharType="begin"/>
      </w:r>
      <w:r w:rsidR="00270AD7" w:rsidRPr="009A4012">
        <w:rPr>
          <w:rFonts w:cstheme="minorHAnsi"/>
        </w:rPr>
        <w:instrText xml:space="preserve"> ADDIN EN.CITE &lt;EndNote&gt;&lt;Cite&gt;&lt;Author&gt;Crebbin&lt;/Author&gt;&lt;Year&gt;2013&lt;/Year&gt;&lt;RecNum&gt;33&lt;/RecNum&gt;&lt;DisplayText&gt;[22]&lt;/DisplayText&gt;&lt;record&gt;&lt;rec-number&gt;33&lt;/rec-number&gt;&lt;foreign-keys&gt;&lt;key app="EN" db-id="df9t9vfdjwap56e2zv05z2st2x9dxartasw9" timestamp="1700765698"&gt;33&lt;/key&gt;&lt;/foreign-keys&gt;&lt;ref-type name="Journal Article"&gt;17&lt;/ref-type&gt;&lt;contributors&gt;&lt;authors&gt;&lt;author&gt;Crebbin, W.&lt;/author&gt;&lt;author&gt;Beasley, S. W.&lt;/author&gt;&lt;author&gt;Watters, D. A.&lt;/author&gt;&lt;/authors&gt;&lt;/contributors&gt;&lt;auth-address&gt;Education Development and Research Department, Royal Australasian College of Surgeons, Melbourne, Victoria, Australia. wendy.crebbin@surgeons.org&lt;/auth-address&gt;&lt;titles&gt;&lt;title&gt;Clinical decision making: how surgeons do it&lt;/title&gt;&lt;secondary-title&gt;ANZ J Surg&lt;/secondary-title&gt;&lt;/titles&gt;&lt;periodical&gt;&lt;full-title&gt;ANZ J Surg&lt;/full-title&gt;&lt;/periodical&gt;&lt;pages&gt;422-8&lt;/pages&gt;&lt;volume&gt;83&lt;/volume&gt;&lt;number&gt;6&lt;/number&gt;&lt;edition&gt;20130503&lt;/edition&gt;&lt;keywords&gt;&lt;keyword&gt;*Clinical Competence&lt;/keyword&gt;&lt;keyword&gt;*Decision Making&lt;/keyword&gt;&lt;keyword&gt;*General Surgery&lt;/keyword&gt;&lt;keyword&gt;Humans&lt;/keyword&gt;&lt;keyword&gt;Intuition&lt;/keyword&gt;&lt;keyword&gt;Physicians/psychology/*standards&lt;/keyword&gt;&lt;keyword&gt;Thinking&lt;/keyword&gt;&lt;keyword&gt;Unconscious, Psychology&lt;/keyword&gt;&lt;/keywords&gt;&lt;dates&gt;&lt;year&gt;2013&lt;/year&gt;&lt;pub-dates&gt;&lt;date&gt;Jun&lt;/date&gt;&lt;/pub-dates&gt;&lt;/dates&gt;&lt;isbn&gt;1445-2197 (Electronic)&amp;#xD;1445-1433 (Linking)&lt;/isbn&gt;&lt;accession-num&gt;23638720&lt;/accession-num&gt;&lt;urls&gt;&lt;related-urls&gt;&lt;url&gt;https://www.ncbi.nlm.nih.gov/pubmed/23638720&lt;/url&gt;&lt;/related-urls&gt;&lt;/urls&gt;&lt;electronic-resource-num&gt;10.1111/ans.12180&lt;/electronic-resource-num&gt;&lt;remote-database-name&gt;Medline&lt;/remote-database-name&gt;&lt;remote-database-provider&gt;NLM&lt;/remote-database-provider&gt;&lt;/record&gt;&lt;/Cite&gt;&lt;/EndNote&gt;</w:instrText>
      </w:r>
      <w:r w:rsidR="007946FB" w:rsidRPr="009A4012">
        <w:rPr>
          <w:rFonts w:cstheme="minorHAnsi"/>
        </w:rPr>
        <w:fldChar w:fldCharType="separate"/>
      </w:r>
      <w:r w:rsidR="00270AD7" w:rsidRPr="009A4012">
        <w:rPr>
          <w:rFonts w:cstheme="minorHAnsi"/>
          <w:noProof/>
        </w:rPr>
        <w:t>[22]</w:t>
      </w:r>
      <w:r w:rsidR="007946FB" w:rsidRPr="009A4012">
        <w:rPr>
          <w:rFonts w:cstheme="minorHAnsi"/>
        </w:rPr>
        <w:fldChar w:fldCharType="end"/>
      </w:r>
      <w:r w:rsidR="008339E9" w:rsidRPr="009A4012">
        <w:rPr>
          <w:rFonts w:cstheme="minorHAnsi"/>
        </w:rPr>
        <w:t xml:space="preserve">. Surgeons may disagree with published data and rely instead on experience or heuristics to make decisions </w:t>
      </w:r>
      <w:r w:rsidR="007946FB" w:rsidRPr="009A4012">
        <w:rPr>
          <w:rFonts w:cstheme="minorHAnsi"/>
        </w:rPr>
        <w:fldChar w:fldCharType="begin"/>
      </w:r>
      <w:r w:rsidR="00270AD7" w:rsidRPr="009A4012">
        <w:rPr>
          <w:rFonts w:cstheme="minorHAnsi"/>
        </w:rPr>
        <w:instrText xml:space="preserve"> ADDIN EN.CITE &lt;EndNote&gt;&lt;Cite&gt;&lt;Author&gt;Tubbs&lt;/Author&gt;&lt;Year&gt;2006&lt;/Year&gt;&lt;RecNum&gt;34&lt;/RecNum&gt;&lt;DisplayText&gt;[23]&lt;/DisplayText&gt;&lt;record&gt;&lt;rec-number&gt;34&lt;/rec-number&gt;&lt;foreign-keys&gt;&lt;key app="EN" db-id="df9t9vfdjwap56e2zv05z2st2x9dxartasw9" timestamp="1700766119"&gt;34&lt;/key&gt;&lt;/foreign-keys&gt;&lt;ref-type name="Journal Article"&gt;17&lt;/ref-type&gt;&lt;contributors&gt;&lt;authors&gt;&lt;author&gt;Tubbs, E. P.&lt;/author&gt;&lt;author&gt;Elrod, J. A.&lt;/author&gt;&lt;author&gt;Flum, D. R.&lt;/author&gt;&lt;/authors&gt;&lt;/contributors&gt;&lt;auth-address&gt;Department of Surgery, University of Washington, Seattle, Washington 98195-6410, USA.&lt;/auth-address&gt;&lt;titles&gt;&lt;title&gt;Risk taking and tolerance of uncertainty: implications for surgeons&lt;/title&gt;&lt;secondary-title&gt;J Surg Res&lt;/secondary-title&gt;&lt;/titles&gt;&lt;periodical&gt;&lt;full-title&gt;J Surg Res&lt;/full-title&gt;&lt;/periodical&gt;&lt;pages&gt;1-6&lt;/pages&gt;&lt;volume&gt;131&lt;/volume&gt;&lt;number&gt;1&lt;/number&gt;&lt;edition&gt;20050808&lt;/edition&gt;&lt;keywords&gt;&lt;keyword&gt;*Attitude of Health Personnel&lt;/keyword&gt;&lt;keyword&gt;Data Collection&lt;/keyword&gt;&lt;keyword&gt;Decision Making&lt;/keyword&gt;&lt;keyword&gt;Evidence-Based Medicine&lt;/keyword&gt;&lt;keyword&gt;*Guideline Adherence&lt;/keyword&gt;&lt;keyword&gt;Humans&lt;/keyword&gt;&lt;keyword&gt;Outcome Assessment, Health Care&lt;/keyword&gt;&lt;keyword&gt;Personality&lt;/keyword&gt;&lt;keyword&gt;Physicians&lt;/keyword&gt;&lt;keyword&gt;*Practice Guidelines as Topic&lt;/keyword&gt;&lt;keyword&gt;Psychometrics&lt;/keyword&gt;&lt;keyword&gt;Quality of Health Care&lt;/keyword&gt;&lt;keyword&gt;*Risk-Taking&lt;/keyword&gt;&lt;keyword&gt;Surgical Procedures, Operative/*standards&lt;/keyword&gt;&lt;/keywords&gt;&lt;dates&gt;&lt;year&gt;2006&lt;/year&gt;&lt;pub-dates&gt;&lt;date&gt;Mar&lt;/date&gt;&lt;/pub-dates&gt;&lt;/dates&gt;&lt;isbn&gt;0022-4804 (Print)&amp;#xD;0022-4804 (Linking)&lt;/isbn&gt;&lt;accession-num&gt;16085105&lt;/accession-num&gt;&lt;urls&gt;&lt;related-urls&gt;&lt;url&gt;https://www.ncbi.nlm.nih.gov/pubmed/16085105&lt;/url&gt;&lt;/related-urls&gt;&lt;/urls&gt;&lt;electronic-resource-num&gt;10.1016/j.jss.2005.06.010&lt;/electronic-resource-num&gt;&lt;remote-database-name&gt;Medline&lt;/remote-database-name&gt;&lt;remote-database-provider&gt;NLM&lt;/remote-database-provider&gt;&lt;/record&gt;&lt;/Cite&gt;&lt;/EndNote&gt;</w:instrText>
      </w:r>
      <w:r w:rsidR="007946FB" w:rsidRPr="009A4012">
        <w:rPr>
          <w:rFonts w:cstheme="minorHAnsi"/>
        </w:rPr>
        <w:fldChar w:fldCharType="separate"/>
      </w:r>
      <w:r w:rsidR="00270AD7" w:rsidRPr="009A4012">
        <w:rPr>
          <w:rFonts w:cstheme="minorHAnsi"/>
          <w:noProof/>
        </w:rPr>
        <w:t>[23]</w:t>
      </w:r>
      <w:r w:rsidR="007946FB" w:rsidRPr="009A4012">
        <w:rPr>
          <w:rFonts w:cstheme="minorHAnsi"/>
        </w:rPr>
        <w:fldChar w:fldCharType="end"/>
      </w:r>
      <w:r w:rsidR="008339E9" w:rsidRPr="009A4012">
        <w:rPr>
          <w:rFonts w:cstheme="minorHAnsi"/>
        </w:rPr>
        <w:t xml:space="preserve">. They may have cognitive biases such anchoring bias and inaccurate risk–benefit estimations </w:t>
      </w:r>
      <w:r w:rsidR="007946FB" w:rsidRPr="009A4012">
        <w:rPr>
          <w:rFonts w:cstheme="minorHAnsi"/>
        </w:rPr>
        <w:fldChar w:fldCharType="begin"/>
      </w:r>
      <w:r w:rsidR="00270AD7" w:rsidRPr="009A4012">
        <w:rPr>
          <w:rFonts w:cstheme="minorHAnsi"/>
        </w:rPr>
        <w:instrText xml:space="preserve"> ADDIN EN.CITE &lt;EndNote&gt;&lt;Cite&gt;&lt;Author&gt;Armstrong&lt;/Author&gt;&lt;Year&gt;2023&lt;/Year&gt;&lt;RecNum&gt;84&lt;/RecNum&gt;&lt;DisplayText&gt;[24]&lt;/DisplayText&gt;&lt;record&gt;&lt;rec-number&gt;84&lt;/rec-number&gt;&lt;foreign-keys&gt;&lt;key app="EN" db-id="df9t9vfdjwap56e2zv05z2st2x9dxartasw9" timestamp="1713223189"&gt;84&lt;/key&gt;&lt;/foreign-keys&gt;&lt;ref-type name="Journal Article"&gt;17&lt;/ref-type&gt;&lt;contributors&gt;&lt;authors&gt;&lt;author&gt;Armstrong, Bonnie A.&lt;/author&gt;&lt;author&gt;Dutescu, Ilinca A.&lt;/author&gt;&lt;author&gt;Tung, Arthur&lt;/author&gt;&lt;author&gt;Carter, Diana N.&lt;/author&gt;&lt;author&gt;Trbovich, Patricia L.&lt;/author&gt;&lt;author&gt;Wong, Sherman&lt;/author&gt;&lt;author&gt;Saposnik, Gustavo&lt;/author&gt;&lt;author&gt;Grantcharov, Teodor&lt;/author&gt;&lt;/authors&gt;&lt;/contributors&gt;&lt;titles&gt;&lt;title&gt;Cognitive biases in surgery: systematic review&lt;/title&gt;&lt;secondary-title&gt;British Journal of Surgery&lt;/secondary-title&gt;&lt;/titles&gt;&lt;periodical&gt;&lt;full-title&gt;British Journal of Surgery&lt;/full-title&gt;&lt;abbr-1&gt;Br J Surg&lt;/abbr-1&gt;&lt;/periodical&gt;&lt;pages&gt;645-654&lt;/pages&gt;&lt;volume&gt;110&lt;/volume&gt;&lt;number&gt;6&lt;/number&gt;&lt;dates&gt;&lt;year&gt;2023&lt;/year&gt;&lt;/dates&gt;&lt;isbn&gt;1365-2168&lt;/isbn&gt;&lt;urls&gt;&lt;related-urls&gt;&lt;url&gt;https://doi.org/10.1093/bjs/znad004&lt;/url&gt;&lt;/related-urls&gt;&lt;/urls&gt;&lt;electronic-resource-num&gt;10.1093/bjs/znad004&lt;/electronic-resource-num&gt;&lt;access-date&gt;4/15/2024&lt;/access-date&gt;&lt;/record&gt;&lt;/Cite&gt;&lt;/EndNote&gt;</w:instrText>
      </w:r>
      <w:r w:rsidR="007946FB" w:rsidRPr="009A4012">
        <w:rPr>
          <w:rFonts w:cstheme="minorHAnsi"/>
        </w:rPr>
        <w:fldChar w:fldCharType="separate"/>
      </w:r>
      <w:r w:rsidR="00270AD7" w:rsidRPr="009A4012">
        <w:rPr>
          <w:rFonts w:cstheme="minorHAnsi"/>
          <w:noProof/>
        </w:rPr>
        <w:t>[24]</w:t>
      </w:r>
      <w:r w:rsidR="007946FB" w:rsidRPr="009A4012">
        <w:rPr>
          <w:rFonts w:cstheme="minorHAnsi"/>
        </w:rPr>
        <w:fldChar w:fldCharType="end"/>
      </w:r>
      <w:r w:rsidR="008339E9" w:rsidRPr="009A4012">
        <w:rPr>
          <w:rFonts w:cstheme="minorHAnsi"/>
        </w:rPr>
        <w:t xml:space="preserve">. Surgeons’ assessments of the benefits and risks of operative versus nonoperative management can vary when presented with identical clinical vignettes </w:t>
      </w:r>
      <w:r w:rsidR="007946FB" w:rsidRPr="009A4012">
        <w:rPr>
          <w:rFonts w:cstheme="minorHAnsi"/>
        </w:rPr>
        <w:fldChar w:fldCharType="begin"/>
      </w:r>
      <w:r w:rsidR="00270AD7" w:rsidRPr="009A4012">
        <w:rPr>
          <w:rFonts w:cstheme="minorHAnsi"/>
        </w:rPr>
        <w:instrText xml:space="preserve"> ADDIN EN.CITE &lt;EndNote&gt;&lt;Cite&gt;&lt;Author&gt;Sacks&lt;/Author&gt;&lt;Year&gt;2016&lt;/Year&gt;&lt;RecNum&gt;36&lt;/RecNum&gt;&lt;DisplayText&gt;[25]&lt;/DisplayText&gt;&lt;record&gt;&lt;rec-number&gt;36&lt;/rec-number&gt;&lt;foreign-keys&gt;&lt;key app="EN" db-id="df9t9vfdjwap56e2zv05z2st2x9dxartasw9" timestamp="1701108100"&gt;36&lt;/key&gt;&lt;/foreign-keys&gt;&lt;ref-type name="Journal Article"&gt;17&lt;/ref-type&gt;&lt;contributors&gt;&lt;authors&gt;&lt;author&gt;Sacks, Greg D.&lt;/author&gt;&lt;author&gt;Dawes, Aaron J.&lt;/author&gt;&lt;author&gt;Ettner, Susan L.&lt;/author&gt;&lt;author&gt;Brook, Robert H.&lt;/author&gt;&lt;author&gt;Fox, Craig R.&lt;/author&gt;&lt;author&gt;Maggard-Gibbons, Melinda&lt;/author&gt;&lt;author&gt;Ko, Clifford Y.&lt;/author&gt;&lt;author&gt;Russell, Marcia M.&lt;/author&gt;&lt;/authors&gt;&lt;/contributors&gt;&lt;titles&gt;&lt;title&gt;Surgeon Perception of Risk and Benefit in the Decision to Operate&lt;/title&gt;&lt;secondary-title&gt;Annals of Surgery&lt;/secondary-title&gt;&lt;/titles&gt;&lt;periodical&gt;&lt;full-title&gt;Annals of Surgery&lt;/full-title&gt;&lt;abbr-1&gt;Ann Surg&lt;/abbr-1&gt;&lt;/periodical&gt;&lt;volume&gt;264&lt;/volume&gt;&lt;number&gt;6&lt;/number&gt;&lt;keywords&gt;&lt;keyword&gt;behavioral science: perception&lt;/keyword&gt;&lt;keyword&gt;risk and benefit&lt;/keyword&gt;&lt;keyword&gt;surgical decision making&lt;/keyword&gt;&lt;keyword&gt;variations&lt;/keyword&gt;&lt;/keywords&gt;&lt;dates&gt;&lt;year&gt;2016&lt;/year&gt;&lt;/dates&gt;&lt;isbn&gt;0003-4932&lt;/isbn&gt;&lt;urls&gt;&lt;related-urls&gt;&lt;url&gt;https://journals.lww.com/annalsofsurgery/fulltext/2016/12000/surgeon_perception_of_risk_and_benefit_in_the.4.aspx&lt;/url&gt;&lt;/related-urls&gt;&lt;/urls&gt;&lt;/record&gt;&lt;/Cite&gt;&lt;/EndNote&gt;</w:instrText>
      </w:r>
      <w:r w:rsidR="007946FB" w:rsidRPr="009A4012">
        <w:rPr>
          <w:rFonts w:cstheme="minorHAnsi"/>
        </w:rPr>
        <w:fldChar w:fldCharType="separate"/>
      </w:r>
      <w:r w:rsidR="00270AD7" w:rsidRPr="009A4012">
        <w:rPr>
          <w:rFonts w:cstheme="minorHAnsi"/>
          <w:noProof/>
        </w:rPr>
        <w:t>[25]</w:t>
      </w:r>
      <w:r w:rsidR="007946FB" w:rsidRPr="009A4012">
        <w:rPr>
          <w:rFonts w:cstheme="minorHAnsi"/>
        </w:rPr>
        <w:fldChar w:fldCharType="end"/>
      </w:r>
      <w:r w:rsidR="008339E9" w:rsidRPr="009A4012">
        <w:rPr>
          <w:rFonts w:cstheme="minorHAnsi"/>
        </w:rPr>
        <w:t xml:space="preserve">. This parallels </w:t>
      </w:r>
      <w:r w:rsidR="770A12F3" w:rsidRPr="009A4012">
        <w:rPr>
          <w:rFonts w:cstheme="minorHAnsi"/>
        </w:rPr>
        <w:t>our</w:t>
      </w:r>
      <w:r w:rsidR="008339E9" w:rsidRPr="009A4012">
        <w:rPr>
          <w:rFonts w:cstheme="minorHAnsi"/>
        </w:rPr>
        <w:t xml:space="preserve"> survey findings, notably that </w:t>
      </w:r>
      <w:r w:rsidR="00547F0E" w:rsidRPr="009A4012">
        <w:rPr>
          <w:rFonts w:cstheme="minorHAnsi"/>
        </w:rPr>
        <w:t xml:space="preserve">clinicians’ </w:t>
      </w:r>
      <w:r w:rsidR="008339E9" w:rsidRPr="009A4012">
        <w:rPr>
          <w:rFonts w:cstheme="minorHAnsi"/>
        </w:rPr>
        <w:t>interpretations of the existing evidence</w:t>
      </w:r>
      <w:r w:rsidR="0095610E" w:rsidRPr="009A4012">
        <w:rPr>
          <w:rFonts w:cstheme="minorHAnsi"/>
        </w:rPr>
        <w:t>,</w:t>
      </w:r>
      <w:r w:rsidR="008339E9" w:rsidRPr="009A4012">
        <w:rPr>
          <w:rFonts w:cstheme="minorHAnsi"/>
        </w:rPr>
        <w:t xml:space="preserve"> and risks related to TATs</w:t>
      </w:r>
      <w:r w:rsidR="0095610E" w:rsidRPr="009A4012">
        <w:rPr>
          <w:rFonts w:cstheme="minorHAnsi"/>
        </w:rPr>
        <w:t>,</w:t>
      </w:r>
      <w:r w:rsidR="008339E9" w:rsidRPr="009A4012">
        <w:rPr>
          <w:rFonts w:cstheme="minorHAnsi"/>
        </w:rPr>
        <w:t xml:space="preserve"> were heterogenous and </w:t>
      </w:r>
      <w:r w:rsidR="0095610E" w:rsidRPr="009A4012">
        <w:rPr>
          <w:rFonts w:cstheme="minorHAnsi"/>
        </w:rPr>
        <w:t xml:space="preserve">were </w:t>
      </w:r>
      <w:r w:rsidR="008339E9" w:rsidRPr="009A4012">
        <w:rPr>
          <w:rFonts w:cstheme="minorHAnsi"/>
        </w:rPr>
        <w:t>used to justify the full spectrum of TAT usage.</w:t>
      </w:r>
      <w:r w:rsidR="00F03777" w:rsidRPr="009A4012">
        <w:rPr>
          <w:rFonts w:cstheme="minorHAnsi"/>
        </w:rPr>
        <w:t xml:space="preserve"> </w:t>
      </w:r>
    </w:p>
    <w:p w14:paraId="553543A8" w14:textId="29C03AD8" w:rsidR="00930307" w:rsidRPr="009A4012" w:rsidRDefault="00930307" w:rsidP="00AC622D">
      <w:pPr>
        <w:pStyle w:val="Heading2"/>
      </w:pPr>
      <w:r w:rsidRPr="009A4012">
        <w:t xml:space="preserve">Strength and limitations </w:t>
      </w:r>
    </w:p>
    <w:p w14:paraId="16D61148" w14:textId="39FEE207" w:rsidR="00B53EB6" w:rsidRPr="009A4012" w:rsidRDefault="00695536" w:rsidP="00F71341">
      <w:pPr>
        <w:spacing w:after="240" w:line="360" w:lineRule="auto"/>
        <w:rPr>
          <w:rFonts w:cstheme="minorHAnsi"/>
        </w:rPr>
      </w:pPr>
      <w:r w:rsidRPr="009A4012">
        <w:rPr>
          <w:rFonts w:cstheme="minorHAnsi"/>
        </w:rPr>
        <w:t xml:space="preserve">A strength of this survey was the collection of </w:t>
      </w:r>
      <w:r w:rsidR="003A3079" w:rsidRPr="009A4012">
        <w:rPr>
          <w:rFonts w:cstheme="minorHAnsi"/>
        </w:rPr>
        <w:t xml:space="preserve">complementary </w:t>
      </w:r>
      <w:r w:rsidRPr="009A4012">
        <w:rPr>
          <w:rFonts w:cstheme="minorHAnsi"/>
        </w:rPr>
        <w:t>qualitative and quantitative data</w:t>
      </w:r>
      <w:r w:rsidR="00982910" w:rsidRPr="009A4012">
        <w:rPr>
          <w:rFonts w:cstheme="minorHAnsi"/>
        </w:rPr>
        <w:t xml:space="preserve">, </w:t>
      </w:r>
      <w:r w:rsidR="00583955" w:rsidRPr="009A4012">
        <w:rPr>
          <w:rFonts w:cstheme="minorHAnsi"/>
        </w:rPr>
        <w:t>which</w:t>
      </w:r>
      <w:r w:rsidR="00883D6F" w:rsidRPr="009A4012">
        <w:rPr>
          <w:rFonts w:cstheme="minorHAnsi"/>
        </w:rPr>
        <w:t xml:space="preserve"> can</w:t>
      </w:r>
      <w:r w:rsidRPr="009A4012">
        <w:rPr>
          <w:rFonts w:cstheme="minorHAnsi"/>
        </w:rPr>
        <w:t xml:space="preserve"> </w:t>
      </w:r>
      <w:r w:rsidR="00583955" w:rsidRPr="009A4012">
        <w:rPr>
          <w:rFonts w:cstheme="minorHAnsi"/>
        </w:rPr>
        <w:t>increase validity</w:t>
      </w:r>
      <w:r w:rsidR="00257E71" w:rsidRPr="009A4012">
        <w:rPr>
          <w:rFonts w:cstheme="minorHAnsi"/>
        </w:rPr>
        <w:t xml:space="preserve"> </w:t>
      </w:r>
      <w:r w:rsidRPr="009A4012">
        <w:rPr>
          <w:rFonts w:cstheme="minorHAnsi"/>
        </w:rPr>
        <w:t>and allow for clarification across methods</w:t>
      </w:r>
      <w:r w:rsidR="00A22369" w:rsidRPr="009A4012">
        <w:rPr>
          <w:rFonts w:cstheme="minorHAnsi"/>
        </w:rPr>
        <w:t xml:space="preserve"> </w:t>
      </w:r>
      <w:r w:rsidR="00A22369" w:rsidRPr="009A4012">
        <w:rPr>
          <w:rFonts w:cstheme="minorHAnsi"/>
        </w:rPr>
        <w:fldChar w:fldCharType="begin"/>
      </w:r>
      <w:r w:rsidR="00270AD7" w:rsidRPr="009A4012">
        <w:rPr>
          <w:rFonts w:cstheme="minorHAnsi"/>
        </w:rPr>
        <w:instrText xml:space="preserve"> ADDIN EN.CITE &lt;EndNote&gt;&lt;Cite&gt;&lt;Author&gt;Greene&lt;/Author&gt;&lt;Year&gt;1989&lt;/Year&gt;&lt;RecNum&gt;22&lt;/RecNum&gt;&lt;DisplayText&gt;[26]&lt;/DisplayText&gt;&lt;record&gt;&lt;rec-number&gt;22&lt;/rec-number&gt;&lt;foreign-keys&gt;&lt;key app="EN" db-id="df9t9vfdjwap56e2zv05z2st2x9dxartasw9" timestamp="1699379585"&gt;22&lt;/key&gt;&lt;/foreign-keys&gt;&lt;ref-type name="Journal Article"&gt;17&lt;/ref-type&gt;&lt;contributors&gt;&lt;authors&gt;&lt;author&gt;Greene, Jennifer C.&lt;/author&gt;&lt;author&gt;Caracelli, Valerie J.&lt;/author&gt;&lt;author&gt;Graham, Wendy F.&lt;/author&gt;&lt;/authors&gt;&lt;/contributors&gt;&lt;titles&gt;&lt;title&gt;Toward a Conceptual Framework for Mixed-Method Evaluation Designs&lt;/title&gt;&lt;secondary-title&gt;Educational Evaluation and Policy Analysis&lt;/secondary-title&gt;&lt;/titles&gt;&lt;periodical&gt;&lt;full-title&gt;Educational Evaluation and Policy Analysis&lt;/full-title&gt;&lt;abbr-1&gt;Educ Eval Policy Anal&lt;/abbr-1&gt;&lt;/periodical&gt;&lt;pages&gt;255-274&lt;/pages&gt;&lt;volume&gt;11&lt;/volume&gt;&lt;number&gt;3&lt;/number&gt;&lt;dates&gt;&lt;year&gt;1989&lt;/year&gt;&lt;/dates&gt;&lt;publisher&gt;[American Educational Research Association, Sage Publications, Inc.]&lt;/publisher&gt;&lt;isbn&gt;01623737, 19351062&lt;/isbn&gt;&lt;urls&gt;&lt;related-urls&gt;&lt;url&gt;http://www.jstor.org/stable/1163620&lt;/url&gt;&lt;/related-urls&gt;&lt;/urls&gt;&lt;custom1&gt;Full publication date: Autumn, 1989&lt;/custom1&gt;&lt;electronic-resource-num&gt;10.2307/1163620&lt;/electronic-resource-num&gt;&lt;remote-database-name&gt;JSTOR&lt;/remote-database-name&gt;&lt;access-date&gt;2023/11/07/&lt;/access-date&gt;&lt;/record&gt;&lt;/Cite&gt;&lt;/EndNote&gt;</w:instrText>
      </w:r>
      <w:r w:rsidR="00A22369" w:rsidRPr="009A4012">
        <w:rPr>
          <w:rFonts w:cstheme="minorHAnsi"/>
        </w:rPr>
        <w:fldChar w:fldCharType="separate"/>
      </w:r>
      <w:r w:rsidR="00270AD7" w:rsidRPr="009A4012">
        <w:rPr>
          <w:rFonts w:cstheme="minorHAnsi"/>
          <w:noProof/>
        </w:rPr>
        <w:t>[26]</w:t>
      </w:r>
      <w:r w:rsidR="00A22369" w:rsidRPr="009A4012">
        <w:rPr>
          <w:rFonts w:cstheme="minorHAnsi"/>
        </w:rPr>
        <w:fldChar w:fldCharType="end"/>
      </w:r>
      <w:r w:rsidR="00336A54" w:rsidRPr="009A4012">
        <w:rPr>
          <w:rFonts w:cstheme="minorHAnsi"/>
        </w:rPr>
        <w:t>.</w:t>
      </w:r>
      <w:r w:rsidR="00D76A8A" w:rsidRPr="009A4012">
        <w:rPr>
          <w:rFonts w:cstheme="minorHAnsi"/>
        </w:rPr>
        <w:t xml:space="preserve"> </w:t>
      </w:r>
      <w:r w:rsidR="00777304" w:rsidRPr="009A4012">
        <w:rPr>
          <w:rFonts w:cstheme="minorHAnsi"/>
        </w:rPr>
        <w:t>By s</w:t>
      </w:r>
      <w:r w:rsidR="00B53EB6" w:rsidRPr="009A4012">
        <w:rPr>
          <w:rFonts w:cstheme="minorHAnsi"/>
        </w:rPr>
        <w:t>urveying all</w:t>
      </w:r>
      <w:r w:rsidR="00106E1B" w:rsidRPr="009A4012">
        <w:rPr>
          <w:rFonts w:cstheme="minorHAnsi"/>
        </w:rPr>
        <w:t xml:space="preserve"> UK</w:t>
      </w:r>
      <w:r w:rsidR="00B53EB6" w:rsidRPr="009A4012">
        <w:rPr>
          <w:rFonts w:cstheme="minorHAnsi"/>
        </w:rPr>
        <w:t xml:space="preserve"> </w:t>
      </w:r>
      <w:r w:rsidR="00B53EB6" w:rsidRPr="009A4012">
        <w:rPr>
          <w:rStyle w:val="normaltextrun"/>
          <w:rFonts w:cstheme="minorHAnsi"/>
          <w:shd w:val="clear" w:color="auto" w:fill="FFFFFF"/>
        </w:rPr>
        <w:t>neonatal surgical units, a</w:t>
      </w:r>
      <w:r w:rsidR="007F1D08" w:rsidRPr="009A4012">
        <w:rPr>
          <w:rStyle w:val="normaltextrun"/>
          <w:rFonts w:cstheme="minorHAnsi"/>
        </w:rPr>
        <w:t xml:space="preserve"> </w:t>
      </w:r>
      <w:r w:rsidR="00B53EB6" w:rsidRPr="009A4012">
        <w:rPr>
          <w:rStyle w:val="normaltextrun"/>
          <w:rFonts w:cstheme="minorHAnsi"/>
          <w:shd w:val="clear" w:color="auto" w:fill="FFFFFF"/>
        </w:rPr>
        <w:t>national picture of clinicians’ reasons</w:t>
      </w:r>
      <w:r w:rsidR="00106E1B" w:rsidRPr="009A4012">
        <w:rPr>
          <w:rStyle w:val="normaltextrun"/>
          <w:rFonts w:cstheme="minorHAnsi"/>
          <w:shd w:val="clear" w:color="auto" w:fill="FFFFFF"/>
        </w:rPr>
        <w:t xml:space="preserve"> and thought processes underpinning their </w:t>
      </w:r>
      <w:r w:rsidR="00B53EB6" w:rsidRPr="009A4012">
        <w:rPr>
          <w:rStyle w:val="normaltextrun"/>
          <w:rFonts w:cstheme="minorHAnsi"/>
          <w:shd w:val="clear" w:color="auto" w:fill="FFFFFF"/>
        </w:rPr>
        <w:t xml:space="preserve">current nutritional management of infants with CDO was </w:t>
      </w:r>
      <w:r w:rsidR="00B53EB6" w:rsidRPr="009A4012">
        <w:rPr>
          <w:rStyle w:val="normaltextrun"/>
          <w:rFonts w:cstheme="minorHAnsi"/>
          <w:shd w:val="clear" w:color="auto" w:fill="FFFFFF"/>
        </w:rPr>
        <w:lastRenderedPageBreak/>
        <w:t xml:space="preserve">captured. </w:t>
      </w:r>
      <w:r w:rsidR="00777304" w:rsidRPr="009A4012">
        <w:rPr>
          <w:rFonts w:cstheme="minorHAnsi"/>
        </w:rPr>
        <w:t>T</w:t>
      </w:r>
      <w:r w:rsidR="00777304" w:rsidRPr="009A4012">
        <w:rPr>
          <w:rStyle w:val="normaltextrun"/>
          <w:rFonts w:cstheme="minorHAnsi"/>
        </w:rPr>
        <w:t xml:space="preserve">hese findings </w:t>
      </w:r>
      <w:r w:rsidR="0365AFF7" w:rsidRPr="009A4012">
        <w:rPr>
          <w:rStyle w:val="normaltextrun"/>
          <w:rFonts w:cstheme="minorHAnsi"/>
        </w:rPr>
        <w:t>reveal previously unexplored</w:t>
      </w:r>
      <w:r w:rsidR="00777304" w:rsidRPr="009A4012">
        <w:rPr>
          <w:rStyle w:val="normaltextrun"/>
          <w:rFonts w:cstheme="minorHAnsi"/>
        </w:rPr>
        <w:t xml:space="preserve"> explanation</w:t>
      </w:r>
      <w:r w:rsidR="54ABCD2A" w:rsidRPr="009A4012">
        <w:rPr>
          <w:rStyle w:val="normaltextrun"/>
          <w:rFonts w:cstheme="minorHAnsi"/>
        </w:rPr>
        <w:t>s</w:t>
      </w:r>
      <w:r w:rsidR="00777304" w:rsidRPr="009A4012">
        <w:rPr>
          <w:rStyle w:val="normaltextrun"/>
          <w:rFonts w:cstheme="minorHAnsi"/>
        </w:rPr>
        <w:t xml:space="preserve"> for the previously unexplained heterogeneity in post-operative feeding practices of infants with CDO documented in population-based research</w:t>
      </w:r>
      <w:r w:rsidR="00885D8B" w:rsidRPr="009A4012">
        <w:rPr>
          <w:rStyle w:val="normaltextrun"/>
          <w:rFonts w:cstheme="minorHAnsi"/>
        </w:rPr>
        <w:t xml:space="preserve"> </w:t>
      </w:r>
      <w:r w:rsidR="00417711" w:rsidRPr="009A4012">
        <w:rPr>
          <w:rStyle w:val="normaltextrun"/>
          <w:rFonts w:cstheme="minorHAnsi"/>
        </w:rPr>
        <w:fldChar w:fldCharType="begin">
          <w:fldData xml:space="preserve">PEVuZE5vdGU+PENpdGU+PEF1dGhvcj5CZXRoZWxsPC9BdXRob3I+PFllYXI+MjAyMzwvWWVhcj48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</w:fldData>
        </w:fldChar>
      </w:r>
      <w:r w:rsidR="00BA592B" w:rsidRPr="009A4012">
        <w:rPr>
          <w:rStyle w:val="normaltextrun"/>
          <w:rFonts w:cstheme="minorHAnsi"/>
        </w:rPr>
        <w:instrText xml:space="preserve"> ADDIN EN.CITE </w:instrText>
      </w:r>
      <w:r w:rsidR="00BA592B" w:rsidRPr="009A4012">
        <w:rPr>
          <w:rStyle w:val="normaltextrun"/>
          <w:rFonts w:cstheme="minorHAnsi"/>
        </w:rPr>
        <w:fldChar w:fldCharType="begin">
          <w:fldData xml:space="preserve">PEVuZE5vdGU+PENpdGU+PEF1dGhvcj5CZXRoZWxsPC9BdXRob3I+PFllYXI+MjAyMzwvWWVhcj48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</w:fldData>
        </w:fldChar>
      </w:r>
      <w:r w:rsidR="00BA592B" w:rsidRPr="009A4012">
        <w:rPr>
          <w:rStyle w:val="normaltextrun"/>
          <w:rFonts w:cstheme="minorHAnsi"/>
        </w:rPr>
        <w:instrText xml:space="preserve"> ADDIN EN.CITE.DATA </w:instrText>
      </w:r>
      <w:r w:rsidR="00BA592B" w:rsidRPr="009A4012">
        <w:rPr>
          <w:rStyle w:val="normaltextrun"/>
          <w:rFonts w:cstheme="minorHAnsi"/>
        </w:rPr>
      </w:r>
      <w:r w:rsidR="00BA592B" w:rsidRPr="009A4012">
        <w:rPr>
          <w:rStyle w:val="normaltextrun"/>
          <w:rFonts w:cstheme="minorHAnsi"/>
        </w:rPr>
        <w:fldChar w:fldCharType="end"/>
      </w:r>
      <w:r w:rsidR="00417711" w:rsidRPr="009A4012">
        <w:rPr>
          <w:rStyle w:val="normaltextrun"/>
          <w:rFonts w:cstheme="minorHAnsi"/>
        </w:rPr>
      </w:r>
      <w:r w:rsidR="00417711" w:rsidRPr="009A4012">
        <w:rPr>
          <w:rStyle w:val="normaltextrun"/>
          <w:rFonts w:cstheme="minorHAnsi"/>
        </w:rPr>
        <w:fldChar w:fldCharType="separate"/>
      </w:r>
      <w:r w:rsidR="00BA592B" w:rsidRPr="009A4012">
        <w:rPr>
          <w:rStyle w:val="normaltextrun"/>
          <w:rFonts w:cstheme="minorHAnsi"/>
          <w:noProof/>
        </w:rPr>
        <w:t>[2,4]</w:t>
      </w:r>
      <w:r w:rsidR="00417711" w:rsidRPr="009A4012">
        <w:rPr>
          <w:rStyle w:val="normaltextrun"/>
          <w:rFonts w:cstheme="minorHAnsi"/>
        </w:rPr>
        <w:fldChar w:fldCharType="end"/>
      </w:r>
      <w:r w:rsidR="00F172F8" w:rsidRPr="009A4012">
        <w:rPr>
          <w:rStyle w:val="normaltextrun"/>
          <w:rFonts w:cstheme="minorHAnsi"/>
        </w:rPr>
        <w:t>.</w:t>
      </w:r>
    </w:p>
    <w:p w14:paraId="0067A3B4" w14:textId="6B5065A1" w:rsidR="00525AA6" w:rsidRPr="009A4012" w:rsidRDefault="4BF90BDE" w:rsidP="00F71341">
      <w:pPr>
        <w:spacing w:after="240" w:line="360" w:lineRule="auto"/>
        <w:rPr>
          <w:rFonts w:cstheme="minorHAnsi"/>
        </w:rPr>
      </w:pPr>
      <w:r w:rsidRPr="009A4012">
        <w:rPr>
          <w:rFonts w:cstheme="minorHAnsi"/>
        </w:rPr>
        <w:t>Online</w:t>
      </w:r>
      <w:r w:rsidR="00695536" w:rsidRPr="009A4012">
        <w:rPr>
          <w:rFonts w:cstheme="minorHAnsi"/>
        </w:rPr>
        <w:t xml:space="preserve"> surveys have inherent limitations, such as</w:t>
      </w:r>
      <w:r w:rsidR="00885C30" w:rsidRPr="009A4012">
        <w:rPr>
          <w:rFonts w:cstheme="minorHAnsi"/>
        </w:rPr>
        <w:t xml:space="preserve"> potential</w:t>
      </w:r>
      <w:r w:rsidR="00695536" w:rsidRPr="009A4012">
        <w:rPr>
          <w:rFonts w:cstheme="minorHAnsi"/>
        </w:rPr>
        <w:t xml:space="preserve"> under-coverage, self-selection</w:t>
      </w:r>
      <w:r w:rsidR="00C34EB4" w:rsidRPr="009A4012">
        <w:rPr>
          <w:rFonts w:cstheme="minorHAnsi"/>
        </w:rPr>
        <w:t xml:space="preserve">, </w:t>
      </w:r>
      <w:r w:rsidR="00E14F27" w:rsidRPr="009A4012">
        <w:rPr>
          <w:rFonts w:cstheme="minorHAnsi"/>
        </w:rPr>
        <w:t xml:space="preserve">and </w:t>
      </w:r>
      <w:r w:rsidR="00C34EB4" w:rsidRPr="009A4012">
        <w:rPr>
          <w:rFonts w:cstheme="minorHAnsi"/>
        </w:rPr>
        <w:t>supply</w:t>
      </w:r>
      <w:r w:rsidR="00885C30" w:rsidRPr="009A4012">
        <w:rPr>
          <w:rFonts w:cstheme="minorHAnsi"/>
        </w:rPr>
        <w:t xml:space="preserve"> of</w:t>
      </w:r>
      <w:r w:rsidR="00C34EB4" w:rsidRPr="009A4012">
        <w:rPr>
          <w:rFonts w:cstheme="minorHAnsi"/>
        </w:rPr>
        <w:t xml:space="preserve"> false information</w:t>
      </w:r>
      <w:r w:rsidR="00885C30" w:rsidRPr="009A4012">
        <w:rPr>
          <w:rFonts w:cstheme="minorHAnsi"/>
        </w:rPr>
        <w:t>, and</w:t>
      </w:r>
      <w:r w:rsidR="00E14F27" w:rsidRPr="009A4012">
        <w:rPr>
          <w:rFonts w:cstheme="minorHAnsi"/>
        </w:rPr>
        <w:t xml:space="preserve"> a</w:t>
      </w:r>
      <w:r w:rsidR="00C34EB4" w:rsidRPr="009A4012">
        <w:rPr>
          <w:rFonts w:cstheme="minorHAnsi"/>
        </w:rPr>
        <w:t xml:space="preserve"> lack of uniformly accepted guidelines for developing surveys</w:t>
      </w:r>
      <w:r w:rsidR="00885D8B" w:rsidRPr="009A4012">
        <w:rPr>
          <w:rFonts w:cstheme="minorHAnsi"/>
        </w:rPr>
        <w:t xml:space="preserve"> </w:t>
      </w:r>
      <w:r w:rsidR="00695536" w:rsidRPr="009A4012">
        <w:rPr>
          <w:rFonts w:cstheme="minorHAnsi"/>
        </w:rPr>
        <w:fldChar w:fldCharType="begin"/>
      </w:r>
      <w:r w:rsidR="00270AD7" w:rsidRPr="009A4012">
        <w:rPr>
          <w:rFonts w:cstheme="minorHAnsi"/>
        </w:rPr>
        <w:instrText xml:space="preserve"> ADDIN EN.CITE &lt;EndNote&gt;&lt;Cite&gt;&lt;Author&gt;Bethlehem&lt;/Author&gt;&lt;Year&gt;2010&lt;/Year&gt;&lt;RecNum&gt;30&lt;/RecNum&gt;&lt;DisplayText&gt;[27,28]&lt;/DisplayText&gt;&lt;record&gt;&lt;rec-number&gt;30&lt;/rec-number&gt;&lt;foreign-keys&gt;&lt;key app="EN" db-id="df9t9vfdjwap56e2zv05z2st2x9dxartasw9" timestamp="1700688572"&gt;30&lt;/key&gt;&lt;/foreign-keys&gt;&lt;ref-type name="Journal Article"&gt;17&lt;/ref-type&gt;&lt;contributors&gt;&lt;authors&gt;&lt;author&gt;Bethlehem, Jelke&lt;/author&gt;&lt;/authors&gt;&lt;/contributors&gt;&lt;titles&gt;&lt;title&gt;Selection Bias in Web Surveys&lt;/title&gt;&lt;secondary-title&gt;International Statistical Review / Revue Internationale de Statistique&lt;/secondary-title&gt;&lt;/titles&gt;&lt;periodical&gt;&lt;full-title&gt;International Statistical Review / Revue Internationale de Statistique&lt;/full-title&gt;&lt;/periodical&gt;&lt;pages&gt;161-188&lt;/pages&gt;&lt;volume&gt;78&lt;/volume&gt;&lt;number&gt;2&lt;/number&gt;&lt;dates&gt;&lt;year&gt;2010&lt;/year&gt;&lt;/dates&gt;&lt;publisher&gt;[Wiley, International Statistical Institute (ISI)]&lt;/publisher&gt;&lt;isbn&gt;03067734, 17515823&lt;/isbn&gt;&lt;urls&gt;&lt;related-urls&gt;&lt;url&gt;http://www.jstor.org/stable/27919830&lt;/url&gt;&lt;/related-urls&gt;&lt;/urls&gt;&lt;custom1&gt;Full publication date: August 2010&lt;/custom1&gt;&lt;remote-database-name&gt;JSTOR&lt;/remote-database-name&gt;&lt;access-date&gt;2023/11/22/&lt;/access-date&gt;&lt;/record&gt;&lt;/Cite&gt;&lt;Cite&gt;&lt;Author&gt;Evans&lt;/Author&gt;&lt;Year&gt;2018&lt;/Year&gt;&lt;RecNum&gt;28&lt;/RecNum&gt;&lt;record&gt;&lt;rec-number&gt;28&lt;/rec-number&gt;&lt;foreign-keys&gt;&lt;key app="EN" db-id="df9t9vfdjwap56e2zv05z2st2x9dxartasw9" timestamp="1699640844"&gt;28&lt;/key&gt;&lt;/foreign-keys&gt;&lt;ref-type name="Journal Article"&gt;17&lt;/ref-type&gt;&lt;contributors&gt;&lt;authors&gt;&lt;author&gt;Evans, Joel R.&lt;/author&gt;&lt;author&gt;Mathur, Anil&lt;/author&gt;&lt;/authors&gt;&lt;/contributors&gt;&lt;titles&gt;&lt;title&gt;The value of online surveys: a look back and a look ahead&lt;/title&gt;&lt;secondary-title&gt;Internet Research&lt;/secondary-title&gt;&lt;/titles&gt;&lt;periodical&gt;&lt;full-title&gt;Internet Research&lt;/full-title&gt;&lt;abbr-1&gt;Internet Res&lt;/abbr-1&gt;&lt;/periodical&gt;&lt;pages&gt;854-887&lt;/pages&gt;&lt;volume&gt;28&lt;/volume&gt;&lt;number&gt;4&lt;/number&gt;&lt;section&gt;854&lt;/section&gt;&lt;dates&gt;&lt;year&gt;2018&lt;/year&gt;&lt;/dates&gt;&lt;isbn&gt;1066-2243&lt;/isbn&gt;&lt;urls&gt;&lt;/urls&gt;&lt;electronic-resource-num&gt;10.1108/IntR-03-2018-0089&lt;/electronic-resource-num&gt;&lt;/record&gt;&lt;/Cite&gt;&lt;/EndNote&gt;</w:instrText>
      </w:r>
      <w:r w:rsidR="00695536" w:rsidRPr="009A4012">
        <w:rPr>
          <w:rFonts w:cstheme="minorHAnsi"/>
        </w:rPr>
        <w:fldChar w:fldCharType="separate"/>
      </w:r>
      <w:r w:rsidR="00270AD7" w:rsidRPr="009A4012">
        <w:rPr>
          <w:rFonts w:cstheme="minorHAnsi"/>
          <w:noProof/>
        </w:rPr>
        <w:t>[27,28]</w:t>
      </w:r>
      <w:r w:rsidR="00695536" w:rsidRPr="009A4012">
        <w:rPr>
          <w:rFonts w:cstheme="minorHAnsi"/>
        </w:rPr>
        <w:fldChar w:fldCharType="end"/>
      </w:r>
      <w:r w:rsidR="00F172F8" w:rsidRPr="009A4012">
        <w:rPr>
          <w:rFonts w:cstheme="minorHAnsi"/>
        </w:rPr>
        <w:t>.</w:t>
      </w:r>
      <w:r w:rsidR="00382A1C" w:rsidRPr="009A4012">
        <w:rPr>
          <w:rFonts w:cstheme="minorHAnsi"/>
        </w:rPr>
        <w:t xml:space="preserve"> </w:t>
      </w:r>
      <w:r w:rsidR="00B53EB6" w:rsidRPr="009A4012">
        <w:rPr>
          <w:rFonts w:cstheme="minorHAnsi"/>
        </w:rPr>
        <w:t>Convenience and snowball sampling were used to ensure as wide a distribution as possible</w:t>
      </w:r>
      <w:r w:rsidR="00D014A9" w:rsidRPr="009A4012">
        <w:rPr>
          <w:rFonts w:cstheme="minorHAnsi"/>
        </w:rPr>
        <w:t>, however, this</w:t>
      </w:r>
      <w:r w:rsidR="00E20A64" w:rsidRPr="009A4012">
        <w:rPr>
          <w:rFonts w:cstheme="minorHAnsi"/>
        </w:rPr>
        <w:t xml:space="preserve"> also means there is no </w:t>
      </w:r>
      <w:r w:rsidR="00106E1B" w:rsidRPr="009A4012">
        <w:rPr>
          <w:rFonts w:cstheme="minorHAnsi"/>
        </w:rPr>
        <w:t>method</w:t>
      </w:r>
      <w:r w:rsidR="00E20A64" w:rsidRPr="009A4012">
        <w:rPr>
          <w:rFonts w:cstheme="minorHAnsi"/>
        </w:rPr>
        <w:t xml:space="preserve"> of </w:t>
      </w:r>
      <w:r w:rsidR="00EF0413" w:rsidRPr="009A4012">
        <w:rPr>
          <w:rFonts w:cstheme="minorHAnsi"/>
        </w:rPr>
        <w:t>determining</w:t>
      </w:r>
      <w:r w:rsidR="00E20A64" w:rsidRPr="009A4012">
        <w:rPr>
          <w:rFonts w:cstheme="minorHAnsi"/>
        </w:rPr>
        <w:t xml:space="preserve"> a </w:t>
      </w:r>
      <w:r w:rsidR="00EF0413" w:rsidRPr="009A4012">
        <w:rPr>
          <w:rFonts w:cstheme="minorHAnsi"/>
        </w:rPr>
        <w:t xml:space="preserve">denominator </w:t>
      </w:r>
      <w:r w:rsidR="00F245A4" w:rsidRPr="009A4012">
        <w:rPr>
          <w:rFonts w:cstheme="minorHAnsi"/>
        </w:rPr>
        <w:t>to</w:t>
      </w:r>
      <w:r w:rsidR="00E20A64" w:rsidRPr="009A4012">
        <w:rPr>
          <w:rFonts w:cstheme="minorHAnsi"/>
        </w:rPr>
        <w:t xml:space="preserve"> estimat</w:t>
      </w:r>
      <w:r w:rsidR="00EF0413" w:rsidRPr="009A4012">
        <w:rPr>
          <w:rFonts w:cstheme="minorHAnsi"/>
        </w:rPr>
        <w:t>e</w:t>
      </w:r>
      <w:r w:rsidR="00E20A64" w:rsidRPr="009A4012">
        <w:rPr>
          <w:rFonts w:cstheme="minorHAnsi"/>
        </w:rPr>
        <w:t xml:space="preserve"> a response rate. </w:t>
      </w:r>
      <w:r w:rsidR="00F245A4" w:rsidRPr="009A4012">
        <w:rPr>
          <w:rFonts w:cstheme="minorHAnsi"/>
        </w:rPr>
        <w:t>Most replies (75/109 or 68.8%) came from surgeons</w:t>
      </w:r>
      <w:r w:rsidR="00885D8B" w:rsidRPr="009A4012">
        <w:rPr>
          <w:rFonts w:cstheme="minorHAnsi"/>
        </w:rPr>
        <w:t>: a</w:t>
      </w:r>
      <w:r w:rsidR="00F245A4" w:rsidRPr="009A4012">
        <w:rPr>
          <w:rFonts w:cstheme="minorHAnsi"/>
        </w:rPr>
        <w:t>lthough this enabled an in-depth understanding of their views as the main decision-makers about TAT</w:t>
      </w:r>
      <w:r w:rsidR="00D014A9" w:rsidRPr="009A4012">
        <w:rPr>
          <w:rFonts w:cstheme="minorHAnsi"/>
        </w:rPr>
        <w:t>s</w:t>
      </w:r>
      <w:r w:rsidR="00F245A4" w:rsidRPr="009A4012">
        <w:rPr>
          <w:rFonts w:cstheme="minorHAnsi"/>
        </w:rPr>
        <w:t xml:space="preserve">, </w:t>
      </w:r>
      <w:r w:rsidR="00042C4C" w:rsidRPr="009A4012">
        <w:rPr>
          <w:rFonts w:cstheme="minorHAnsi"/>
        </w:rPr>
        <w:t>responses from c</w:t>
      </w:r>
      <w:r w:rsidR="00F245A4" w:rsidRPr="009A4012">
        <w:rPr>
          <w:rFonts w:cstheme="minorHAnsi"/>
        </w:rPr>
        <w:t xml:space="preserve">omparatively fewer replies from other clinicians meant </w:t>
      </w:r>
      <w:r w:rsidR="007F1D08" w:rsidRPr="009A4012">
        <w:rPr>
          <w:rFonts w:cstheme="minorHAnsi"/>
        </w:rPr>
        <w:t>these</w:t>
      </w:r>
      <w:r w:rsidR="00F245A4" w:rsidRPr="009A4012">
        <w:rPr>
          <w:rFonts w:cstheme="minorHAnsi"/>
        </w:rPr>
        <w:t xml:space="preserve"> views could not be explored as comprehensively.</w:t>
      </w:r>
      <w:r w:rsidR="0E3011E8" w:rsidRPr="009A4012">
        <w:rPr>
          <w:rFonts w:cstheme="minorHAnsi"/>
        </w:rPr>
        <w:t xml:space="preserve"> Despite our efforts we had only a few dietitians and nurses respond to our survey</w:t>
      </w:r>
      <w:r w:rsidR="5F144ED7" w:rsidRPr="009A4012">
        <w:rPr>
          <w:rFonts w:cstheme="minorHAnsi"/>
        </w:rPr>
        <w:t>. Interestingly they were gen</w:t>
      </w:r>
      <w:r w:rsidR="3EC789A5" w:rsidRPr="009A4012">
        <w:rPr>
          <w:rFonts w:cstheme="minorHAnsi"/>
        </w:rPr>
        <w:t>erally</w:t>
      </w:r>
      <w:r w:rsidR="5F144ED7" w:rsidRPr="009A4012">
        <w:rPr>
          <w:rFonts w:cstheme="minorHAnsi"/>
        </w:rPr>
        <w:t xml:space="preserve"> highly supportive of TAT </w:t>
      </w:r>
      <w:r w:rsidR="0030222F" w:rsidRPr="009A4012">
        <w:rPr>
          <w:rFonts w:cstheme="minorHAnsi"/>
        </w:rPr>
        <w:t>use,</w:t>
      </w:r>
      <w:r w:rsidR="6FA4B718" w:rsidRPr="009A4012">
        <w:rPr>
          <w:rFonts w:cstheme="minorHAnsi"/>
        </w:rPr>
        <w:t xml:space="preserve"> but we note they are unlikely to be the key decision makers.</w:t>
      </w:r>
      <w:r w:rsidR="5F144ED7" w:rsidRPr="009A4012">
        <w:rPr>
          <w:rFonts w:cstheme="minorHAnsi"/>
        </w:rPr>
        <w:t xml:space="preserve"> </w:t>
      </w:r>
    </w:p>
    <w:p w14:paraId="061E0DBA" w14:textId="0657B1DA" w:rsidR="005A6242" w:rsidRPr="009A4012" w:rsidRDefault="005A6242" w:rsidP="00F71341">
      <w:pPr>
        <w:spacing w:after="240" w:line="360" w:lineRule="auto"/>
        <w:rPr>
          <w:rFonts w:cstheme="minorHAnsi"/>
        </w:rPr>
      </w:pPr>
      <w:r w:rsidRPr="009A4012">
        <w:rPr>
          <w:rFonts w:cstheme="minorHAnsi"/>
        </w:rPr>
        <w:t>This survey primarily focussed on the decision making with regard to TATs and PN, and did not cover the use of nasogastric</w:t>
      </w:r>
      <w:r w:rsidR="00B058DE" w:rsidRPr="009A4012">
        <w:rPr>
          <w:rFonts w:cstheme="minorHAnsi"/>
        </w:rPr>
        <w:t xml:space="preserve"> or oral </w:t>
      </w:r>
      <w:r w:rsidRPr="009A4012">
        <w:rPr>
          <w:rFonts w:cstheme="minorHAnsi"/>
        </w:rPr>
        <w:t>feeding in this population.</w:t>
      </w:r>
      <w:r w:rsidR="00B05875" w:rsidRPr="009A4012">
        <w:rPr>
          <w:rFonts w:cstheme="minorHAnsi"/>
        </w:rPr>
        <w:t xml:space="preserve"> This was </w:t>
      </w:r>
      <w:r w:rsidR="006A74DF" w:rsidRPr="009A4012">
        <w:rPr>
          <w:rFonts w:cstheme="minorHAnsi"/>
        </w:rPr>
        <w:t>a deliberate choice in li</w:t>
      </w:r>
      <w:r w:rsidR="00B42C33" w:rsidRPr="009A4012">
        <w:rPr>
          <w:rFonts w:cstheme="minorHAnsi"/>
        </w:rPr>
        <w:t>gh</w:t>
      </w:r>
      <w:r w:rsidR="006A74DF" w:rsidRPr="009A4012">
        <w:rPr>
          <w:rFonts w:cstheme="minorHAnsi"/>
        </w:rPr>
        <w:t>t o</w:t>
      </w:r>
      <w:r w:rsidR="00B42C33" w:rsidRPr="009A4012">
        <w:rPr>
          <w:rFonts w:cstheme="minorHAnsi"/>
        </w:rPr>
        <w:t>f</w:t>
      </w:r>
      <w:r w:rsidR="006A74DF" w:rsidRPr="009A4012">
        <w:rPr>
          <w:rFonts w:cstheme="minorHAnsi"/>
        </w:rPr>
        <w:t xml:space="preserve"> the f</w:t>
      </w:r>
      <w:r w:rsidR="00B42C33" w:rsidRPr="009A4012">
        <w:rPr>
          <w:rFonts w:cstheme="minorHAnsi"/>
        </w:rPr>
        <w:t>a</w:t>
      </w:r>
      <w:r w:rsidR="006A74DF" w:rsidRPr="009A4012">
        <w:rPr>
          <w:rFonts w:cstheme="minorHAnsi"/>
        </w:rPr>
        <w:t>ct most clin</w:t>
      </w:r>
      <w:r w:rsidR="00B42C33" w:rsidRPr="009A4012">
        <w:rPr>
          <w:rFonts w:cstheme="minorHAnsi"/>
        </w:rPr>
        <w:t>ici</w:t>
      </w:r>
      <w:r w:rsidR="006A74DF" w:rsidRPr="009A4012">
        <w:rPr>
          <w:rFonts w:cstheme="minorHAnsi"/>
        </w:rPr>
        <w:t xml:space="preserve">ans would </w:t>
      </w:r>
      <w:r w:rsidR="14191D08" w:rsidRPr="009A4012">
        <w:rPr>
          <w:rFonts w:cstheme="minorHAnsi"/>
        </w:rPr>
        <w:t xml:space="preserve">not </w:t>
      </w:r>
      <w:r w:rsidR="006A74DF" w:rsidRPr="009A4012">
        <w:rPr>
          <w:rFonts w:cstheme="minorHAnsi"/>
        </w:rPr>
        <w:t xml:space="preserve">be comfortable feeding </w:t>
      </w:r>
      <w:r w:rsidR="00B058DE" w:rsidRPr="009A4012">
        <w:rPr>
          <w:rFonts w:cstheme="minorHAnsi"/>
        </w:rPr>
        <w:t xml:space="preserve">across an anastomosis </w:t>
      </w:r>
      <w:r w:rsidR="006A74DF" w:rsidRPr="009A4012">
        <w:rPr>
          <w:rFonts w:cstheme="minorHAnsi"/>
        </w:rPr>
        <w:t>soon after surgery, and also given th</w:t>
      </w:r>
      <w:r w:rsidR="003E6F9E" w:rsidRPr="009A4012">
        <w:rPr>
          <w:rFonts w:cstheme="minorHAnsi"/>
        </w:rPr>
        <w:t>at</w:t>
      </w:r>
      <w:r w:rsidR="006A74DF" w:rsidRPr="009A4012">
        <w:rPr>
          <w:rFonts w:cstheme="minorHAnsi"/>
        </w:rPr>
        <w:t xml:space="preserve"> </w:t>
      </w:r>
      <w:r w:rsidR="003E6F9E" w:rsidRPr="009A4012">
        <w:rPr>
          <w:rFonts w:cstheme="minorHAnsi"/>
        </w:rPr>
        <w:t xml:space="preserve">the </w:t>
      </w:r>
      <w:r w:rsidR="006A74DF" w:rsidRPr="009A4012">
        <w:rPr>
          <w:rFonts w:cstheme="minorHAnsi"/>
        </w:rPr>
        <w:t>gastric distension that accompanies CDO that means feeds</w:t>
      </w:r>
      <w:r w:rsidR="00B42C33" w:rsidRPr="009A4012">
        <w:rPr>
          <w:rFonts w:cstheme="minorHAnsi"/>
        </w:rPr>
        <w:t xml:space="preserve"> </w:t>
      </w:r>
      <w:r w:rsidR="006A74DF" w:rsidRPr="009A4012">
        <w:rPr>
          <w:rFonts w:cstheme="minorHAnsi"/>
        </w:rPr>
        <w:t xml:space="preserve">are poorly </w:t>
      </w:r>
      <w:r w:rsidR="00B42C33" w:rsidRPr="009A4012">
        <w:rPr>
          <w:rFonts w:cstheme="minorHAnsi"/>
        </w:rPr>
        <w:t>tolerated</w:t>
      </w:r>
      <w:r w:rsidR="006A74DF" w:rsidRPr="009A4012">
        <w:rPr>
          <w:rFonts w:cstheme="minorHAnsi"/>
        </w:rPr>
        <w:t xml:space="preserve"> early in life. We felt this was </w:t>
      </w:r>
      <w:r w:rsidR="00FD71CF" w:rsidRPr="009A4012">
        <w:rPr>
          <w:rFonts w:cstheme="minorHAnsi"/>
        </w:rPr>
        <w:t>reasonable,</w:t>
      </w:r>
      <w:r w:rsidR="006A74DF" w:rsidRPr="009A4012">
        <w:rPr>
          <w:rFonts w:cstheme="minorHAnsi"/>
        </w:rPr>
        <w:t xml:space="preserve"> but it does mean we may have </w:t>
      </w:r>
      <w:r w:rsidR="00B42C33" w:rsidRPr="009A4012">
        <w:rPr>
          <w:rFonts w:cstheme="minorHAnsi"/>
        </w:rPr>
        <w:t>not described this third</w:t>
      </w:r>
      <w:r w:rsidR="00FD71CF" w:rsidRPr="009A4012">
        <w:rPr>
          <w:rFonts w:cstheme="minorHAnsi"/>
        </w:rPr>
        <w:t xml:space="preserve"> (and likely small) </w:t>
      </w:r>
      <w:r w:rsidR="00B42C33" w:rsidRPr="009A4012">
        <w:rPr>
          <w:rFonts w:cstheme="minorHAnsi"/>
        </w:rPr>
        <w:t>potential are</w:t>
      </w:r>
      <w:r w:rsidR="003E6F9E" w:rsidRPr="009A4012">
        <w:rPr>
          <w:rFonts w:cstheme="minorHAnsi"/>
        </w:rPr>
        <w:t>a</w:t>
      </w:r>
      <w:r w:rsidR="00B42C33" w:rsidRPr="009A4012">
        <w:rPr>
          <w:rFonts w:cstheme="minorHAnsi"/>
        </w:rPr>
        <w:t xml:space="preserve"> of practice if it exists.</w:t>
      </w:r>
    </w:p>
    <w:p w14:paraId="016A6634" w14:textId="0C4BAAB3" w:rsidR="1F23D134" w:rsidRPr="009A4012" w:rsidRDefault="1F23D134" w:rsidP="00D870B0">
      <w:pPr>
        <w:pStyle w:val="Heading2"/>
      </w:pPr>
      <w:r w:rsidRPr="009A4012">
        <w:t>Implications for future work</w:t>
      </w:r>
    </w:p>
    <w:p w14:paraId="3BBF3C9A" w14:textId="7676F622" w:rsidR="1F23D134" w:rsidRPr="009A4012" w:rsidRDefault="1F23D134" w:rsidP="485B2177">
      <w:pPr>
        <w:spacing w:after="240" w:line="360" w:lineRule="auto"/>
        <w:rPr>
          <w:rFonts w:cstheme="minorHAnsi"/>
        </w:rPr>
      </w:pPr>
      <w:r w:rsidRPr="009A4012">
        <w:rPr>
          <w:rFonts w:cstheme="minorHAnsi"/>
        </w:rPr>
        <w:t>This study identified that surgeons and neonatologists have conflicting and wide-ranging views on TATs’ risks and efficacy, which they reported as the key reasons to use or not use them. This highlights a need to understand what specific types of evidence clinicians believe are necessary to change practice, a</w:t>
      </w:r>
      <w:r w:rsidR="7018DD42" w:rsidRPr="009A4012">
        <w:rPr>
          <w:rFonts w:cstheme="minorHAnsi"/>
        </w:rPr>
        <w:t>s well as to</w:t>
      </w:r>
      <w:r w:rsidRPr="009A4012">
        <w:rPr>
          <w:rFonts w:cstheme="minorHAnsi"/>
        </w:rPr>
        <w:t xml:space="preserve"> understand the origins of clinicians’ perceptions of TATs’ risks. </w:t>
      </w:r>
      <w:r w:rsidR="05BE48ED" w:rsidRPr="009A4012">
        <w:rPr>
          <w:rFonts w:cstheme="minorHAnsi"/>
        </w:rPr>
        <w:t>One possibility would be to perform a RCT comparing outcomes for infants managed with a TAT and deliberate avoidance of PN/ CVC</w:t>
      </w:r>
      <w:r w:rsidR="00683995" w:rsidRPr="009A4012">
        <w:rPr>
          <w:rFonts w:cstheme="minorHAnsi"/>
        </w:rPr>
        <w:t>,</w:t>
      </w:r>
      <w:r w:rsidR="05BE48ED" w:rsidRPr="009A4012">
        <w:rPr>
          <w:rFonts w:cstheme="minorHAnsi"/>
        </w:rPr>
        <w:t xml:space="preserve"> to those mana</w:t>
      </w:r>
      <w:r w:rsidR="074563C3" w:rsidRPr="009A4012">
        <w:rPr>
          <w:rFonts w:cstheme="minorHAnsi"/>
        </w:rPr>
        <w:t>ged</w:t>
      </w:r>
      <w:r w:rsidR="05BE48ED" w:rsidRPr="009A4012">
        <w:rPr>
          <w:rFonts w:cstheme="minorHAnsi"/>
        </w:rPr>
        <w:t xml:space="preserve"> without a TAT</w:t>
      </w:r>
      <w:r w:rsidR="03721294" w:rsidRPr="009A4012">
        <w:rPr>
          <w:rFonts w:cstheme="minorHAnsi"/>
        </w:rPr>
        <w:t>. However</w:t>
      </w:r>
      <w:r w:rsidR="1503ED5B" w:rsidRPr="009A4012">
        <w:rPr>
          <w:rFonts w:cstheme="minorHAnsi"/>
        </w:rPr>
        <w:t>,</w:t>
      </w:r>
      <w:r w:rsidR="03721294" w:rsidRPr="009A4012">
        <w:rPr>
          <w:rFonts w:cstheme="minorHAnsi"/>
        </w:rPr>
        <w:t xml:space="preserve"> such a trial would be challenging and based on discussion</w:t>
      </w:r>
      <w:r w:rsidR="7FF27B76" w:rsidRPr="009A4012">
        <w:rPr>
          <w:rFonts w:cstheme="minorHAnsi"/>
        </w:rPr>
        <w:t>s</w:t>
      </w:r>
      <w:r w:rsidR="03721294" w:rsidRPr="009A4012">
        <w:rPr>
          <w:rFonts w:cstheme="minorHAnsi"/>
        </w:rPr>
        <w:t xml:space="preserve"> w</w:t>
      </w:r>
      <w:r w:rsidR="4432975C" w:rsidRPr="009A4012">
        <w:rPr>
          <w:rFonts w:cstheme="minorHAnsi"/>
        </w:rPr>
        <w:t>i</w:t>
      </w:r>
      <w:r w:rsidR="03721294" w:rsidRPr="009A4012">
        <w:rPr>
          <w:rFonts w:cstheme="minorHAnsi"/>
        </w:rPr>
        <w:t>th clinicians</w:t>
      </w:r>
      <w:r w:rsidR="60B98C89" w:rsidRPr="009A4012">
        <w:rPr>
          <w:rFonts w:cstheme="minorHAnsi"/>
        </w:rPr>
        <w:t>,</w:t>
      </w:r>
      <w:r w:rsidR="03721294" w:rsidRPr="009A4012">
        <w:rPr>
          <w:rFonts w:cstheme="minorHAnsi"/>
        </w:rPr>
        <w:t xml:space="preserve"> a</w:t>
      </w:r>
      <w:r w:rsidR="2B2C4C55" w:rsidRPr="009A4012">
        <w:rPr>
          <w:rFonts w:cstheme="minorHAnsi"/>
        </w:rPr>
        <w:t>nd lack of support from</w:t>
      </w:r>
      <w:r w:rsidR="7F7006E8" w:rsidRPr="009A4012">
        <w:rPr>
          <w:rFonts w:cstheme="minorHAnsi"/>
        </w:rPr>
        <w:t xml:space="preserve"> our PPI group</w:t>
      </w:r>
      <w:r w:rsidR="6AE05D00" w:rsidRPr="009A4012">
        <w:rPr>
          <w:rFonts w:cstheme="minorHAnsi"/>
        </w:rPr>
        <w:t>,</w:t>
      </w:r>
      <w:r w:rsidR="7F7006E8" w:rsidRPr="009A4012">
        <w:rPr>
          <w:rFonts w:cstheme="minorHAnsi"/>
        </w:rPr>
        <w:t xml:space="preserve"> may not be feasible. </w:t>
      </w:r>
      <w:r w:rsidR="6BA0ED1B" w:rsidRPr="009A4012">
        <w:rPr>
          <w:rFonts w:cstheme="minorHAnsi"/>
        </w:rPr>
        <w:t xml:space="preserve">Prior to considering a </w:t>
      </w:r>
      <w:r w:rsidR="6BA0ED1B" w:rsidRPr="009A4012">
        <w:rPr>
          <w:rFonts w:cstheme="minorHAnsi"/>
        </w:rPr>
        <w:lastRenderedPageBreak/>
        <w:t>RCT we would require a clear indication that if a trial were to demonstrate superiority of one approach over the other then clinicians would actually change practice.</w:t>
      </w:r>
      <w:r w:rsidR="05BE48ED" w:rsidRPr="009A4012">
        <w:rPr>
          <w:rFonts w:cstheme="minorHAnsi"/>
        </w:rPr>
        <w:t xml:space="preserve"> </w:t>
      </w:r>
      <w:r w:rsidR="28562B96" w:rsidRPr="009A4012">
        <w:rPr>
          <w:rFonts w:cstheme="minorHAnsi"/>
        </w:rPr>
        <w:t xml:space="preserve">Another aspect, reported </w:t>
      </w:r>
      <w:r w:rsidR="2C05756A" w:rsidRPr="009A4012">
        <w:rPr>
          <w:rFonts w:cstheme="minorHAnsi"/>
        </w:rPr>
        <w:t xml:space="preserve">as a barrier to TAT usage </w:t>
      </w:r>
      <w:r w:rsidR="28562B96" w:rsidRPr="009A4012">
        <w:rPr>
          <w:rFonts w:cstheme="minorHAnsi"/>
        </w:rPr>
        <w:t>by</w:t>
      </w:r>
      <w:r w:rsidRPr="009A4012">
        <w:rPr>
          <w:rFonts w:cstheme="minorHAnsi"/>
        </w:rPr>
        <w:t xml:space="preserve"> surgeons and neonatologists with </w:t>
      </w:r>
      <w:r w:rsidR="7DC7856C" w:rsidRPr="009A4012">
        <w:rPr>
          <w:rFonts w:cstheme="minorHAnsi"/>
        </w:rPr>
        <w:t xml:space="preserve">both </w:t>
      </w:r>
      <w:r w:rsidRPr="009A4012">
        <w:rPr>
          <w:rFonts w:cstheme="minorHAnsi"/>
        </w:rPr>
        <w:t xml:space="preserve">positive and negative dispositions towards TATs </w:t>
      </w:r>
      <w:r w:rsidR="6075CE11" w:rsidRPr="009A4012">
        <w:rPr>
          <w:rFonts w:cstheme="minorHAnsi"/>
        </w:rPr>
        <w:t>was</w:t>
      </w:r>
      <w:r w:rsidRPr="009A4012">
        <w:rPr>
          <w:rFonts w:cstheme="minorHAnsi"/>
        </w:rPr>
        <w:t xml:space="preserve"> a lack of experience and training. </w:t>
      </w:r>
      <w:r w:rsidR="5C9BE0B1" w:rsidRPr="009A4012">
        <w:rPr>
          <w:rFonts w:cstheme="minorHAnsi"/>
        </w:rPr>
        <w:t>A practice guide to facilitate TA</w:t>
      </w:r>
      <w:r w:rsidR="6B35725E" w:rsidRPr="009A4012">
        <w:rPr>
          <w:rFonts w:cstheme="minorHAnsi"/>
        </w:rPr>
        <w:t>T</w:t>
      </w:r>
      <w:r w:rsidR="5C9BE0B1" w:rsidRPr="009A4012">
        <w:rPr>
          <w:rFonts w:cstheme="minorHAnsi"/>
        </w:rPr>
        <w:t xml:space="preserve"> use and a training program for units lacking experience of TA</w:t>
      </w:r>
      <w:r w:rsidR="373B1D23" w:rsidRPr="009A4012">
        <w:rPr>
          <w:rFonts w:cstheme="minorHAnsi"/>
        </w:rPr>
        <w:t>T</w:t>
      </w:r>
      <w:r w:rsidR="5C9BE0B1" w:rsidRPr="009A4012">
        <w:rPr>
          <w:rFonts w:cstheme="minorHAnsi"/>
        </w:rPr>
        <w:t xml:space="preserve"> use </w:t>
      </w:r>
      <w:r w:rsidR="19B9E4E3" w:rsidRPr="009A4012">
        <w:rPr>
          <w:rFonts w:cstheme="minorHAnsi"/>
        </w:rPr>
        <w:t>may be useful interventions.</w:t>
      </w:r>
    </w:p>
    <w:p w14:paraId="29CABF1A" w14:textId="4AFA1DAF" w:rsidR="19B9E4E3" w:rsidRPr="009A4012" w:rsidRDefault="19B9E4E3" w:rsidP="485B2177">
      <w:pPr>
        <w:spacing w:after="240" w:line="360" w:lineRule="auto"/>
        <w:rPr>
          <w:rFonts w:cstheme="minorHAnsi"/>
        </w:rPr>
      </w:pPr>
      <w:r w:rsidRPr="009A4012">
        <w:rPr>
          <w:rFonts w:cstheme="minorHAnsi"/>
        </w:rPr>
        <w:t>We now intend to explore these aspects further in qualitati</w:t>
      </w:r>
      <w:r w:rsidR="5B02801B" w:rsidRPr="009A4012">
        <w:rPr>
          <w:rFonts w:cstheme="minorHAnsi"/>
        </w:rPr>
        <w:t xml:space="preserve">ve </w:t>
      </w:r>
      <w:r w:rsidRPr="009A4012">
        <w:rPr>
          <w:rFonts w:cstheme="minorHAnsi"/>
        </w:rPr>
        <w:t>intervi</w:t>
      </w:r>
      <w:r w:rsidR="422DF513" w:rsidRPr="009A4012">
        <w:rPr>
          <w:rFonts w:cstheme="minorHAnsi"/>
        </w:rPr>
        <w:t>e</w:t>
      </w:r>
      <w:r w:rsidRPr="009A4012">
        <w:rPr>
          <w:rFonts w:cstheme="minorHAnsi"/>
        </w:rPr>
        <w:t>ws</w:t>
      </w:r>
      <w:r w:rsidR="21C37A6B" w:rsidRPr="009A4012">
        <w:rPr>
          <w:rFonts w:cstheme="minorHAnsi"/>
        </w:rPr>
        <w:t xml:space="preserve"> and</w:t>
      </w:r>
      <w:r w:rsidRPr="009A4012">
        <w:rPr>
          <w:rFonts w:cstheme="minorHAnsi"/>
        </w:rPr>
        <w:t xml:space="preserve"> focus groups with a sample of our sur</w:t>
      </w:r>
      <w:r w:rsidR="36F7F00C" w:rsidRPr="009A4012">
        <w:rPr>
          <w:rFonts w:cstheme="minorHAnsi"/>
        </w:rPr>
        <w:t>v</w:t>
      </w:r>
      <w:r w:rsidRPr="009A4012">
        <w:rPr>
          <w:rFonts w:cstheme="minorHAnsi"/>
        </w:rPr>
        <w:t>ey res</w:t>
      </w:r>
      <w:r w:rsidR="6EA36CAD" w:rsidRPr="009A4012">
        <w:rPr>
          <w:rFonts w:cstheme="minorHAnsi"/>
        </w:rPr>
        <w:t>p</w:t>
      </w:r>
      <w:r w:rsidRPr="009A4012">
        <w:rPr>
          <w:rFonts w:cstheme="minorHAnsi"/>
        </w:rPr>
        <w:t xml:space="preserve">ondents. </w:t>
      </w:r>
      <w:r w:rsidR="616A93A1" w:rsidRPr="009A4012">
        <w:rPr>
          <w:rFonts w:cstheme="minorHAnsi"/>
        </w:rPr>
        <w:t xml:space="preserve">We will use </w:t>
      </w:r>
      <w:r w:rsidR="1F23D134" w:rsidRPr="009A4012">
        <w:rPr>
          <w:rFonts w:cstheme="minorHAnsi"/>
        </w:rPr>
        <w:t xml:space="preserve">survey findings to inform </w:t>
      </w:r>
      <w:r w:rsidR="5C85EF90" w:rsidRPr="009A4012">
        <w:rPr>
          <w:rFonts w:cstheme="minorHAnsi"/>
        </w:rPr>
        <w:t xml:space="preserve">topic guides </w:t>
      </w:r>
      <w:r w:rsidR="1F23D134" w:rsidRPr="009A4012">
        <w:rPr>
          <w:rFonts w:cstheme="minorHAnsi"/>
        </w:rPr>
        <w:t>so that these perceived barriers c</w:t>
      </w:r>
      <w:r w:rsidR="30BD3005" w:rsidRPr="009A4012">
        <w:rPr>
          <w:rFonts w:cstheme="minorHAnsi"/>
        </w:rPr>
        <w:t>an</w:t>
      </w:r>
      <w:r w:rsidR="1F23D134" w:rsidRPr="009A4012">
        <w:rPr>
          <w:rFonts w:cstheme="minorHAnsi"/>
        </w:rPr>
        <w:t xml:space="preserve"> be explored in greater detail</w:t>
      </w:r>
      <w:r w:rsidR="70CAE6ED" w:rsidRPr="009A4012">
        <w:rPr>
          <w:rFonts w:cstheme="minorHAnsi"/>
        </w:rPr>
        <w:t xml:space="preserve">. We will also explore whether alternative methodologies to a RCT </w:t>
      </w:r>
      <w:r w:rsidR="71EA1C5F" w:rsidRPr="009A4012">
        <w:rPr>
          <w:rFonts w:cstheme="minorHAnsi"/>
        </w:rPr>
        <w:t>would provide sufficient evidence to influence practice. Given the anticipated challenges of a RCT and lack of supp</w:t>
      </w:r>
      <w:r w:rsidR="6E42F37F" w:rsidRPr="009A4012">
        <w:rPr>
          <w:rFonts w:cstheme="minorHAnsi"/>
        </w:rPr>
        <w:t>o</w:t>
      </w:r>
      <w:r w:rsidR="71EA1C5F" w:rsidRPr="009A4012">
        <w:rPr>
          <w:rFonts w:cstheme="minorHAnsi"/>
        </w:rPr>
        <w:t>rt fro</w:t>
      </w:r>
      <w:r w:rsidR="4C242504" w:rsidRPr="009A4012">
        <w:rPr>
          <w:rFonts w:cstheme="minorHAnsi"/>
        </w:rPr>
        <w:t>m</w:t>
      </w:r>
      <w:r w:rsidR="71EA1C5F" w:rsidRPr="009A4012">
        <w:rPr>
          <w:rFonts w:cstheme="minorHAnsi"/>
        </w:rPr>
        <w:t xml:space="preserve"> our PPI group </w:t>
      </w:r>
      <w:r w:rsidR="2E150257" w:rsidRPr="009A4012">
        <w:rPr>
          <w:rFonts w:cstheme="minorHAnsi"/>
        </w:rPr>
        <w:t>it is important to understand how T</w:t>
      </w:r>
      <w:r w:rsidR="40BF9F71" w:rsidRPr="009A4012">
        <w:rPr>
          <w:rFonts w:cstheme="minorHAnsi"/>
        </w:rPr>
        <w:t xml:space="preserve">AT usage could be increased by </w:t>
      </w:r>
      <w:r w:rsidR="306C9C29" w:rsidRPr="009A4012">
        <w:rPr>
          <w:rFonts w:cstheme="minorHAnsi"/>
        </w:rPr>
        <w:t>other means. For example</w:t>
      </w:r>
      <w:r w:rsidR="02913C62" w:rsidRPr="009A4012">
        <w:rPr>
          <w:rFonts w:cstheme="minorHAnsi"/>
        </w:rPr>
        <w:t>,</w:t>
      </w:r>
      <w:r w:rsidR="306C9C29" w:rsidRPr="009A4012">
        <w:rPr>
          <w:rFonts w:cstheme="minorHAnsi"/>
        </w:rPr>
        <w:t xml:space="preserve"> </w:t>
      </w:r>
      <w:r w:rsidR="40BF9F71" w:rsidRPr="009A4012">
        <w:rPr>
          <w:rFonts w:cstheme="minorHAnsi"/>
        </w:rPr>
        <w:t>better dissemination of existing evidence</w:t>
      </w:r>
      <w:r w:rsidR="080A8387" w:rsidRPr="009A4012">
        <w:rPr>
          <w:rFonts w:cstheme="minorHAnsi"/>
        </w:rPr>
        <w:t>, larger observational studies,</w:t>
      </w:r>
      <w:r w:rsidR="40BF9F71" w:rsidRPr="009A4012">
        <w:rPr>
          <w:rFonts w:cstheme="minorHAnsi"/>
        </w:rPr>
        <w:t xml:space="preserve"> sharing of anecdotal evidence and best practice amongst clinicians, especially surgeons</w:t>
      </w:r>
      <w:r w:rsidR="3736EFA0" w:rsidRPr="009A4012">
        <w:rPr>
          <w:rFonts w:cstheme="minorHAnsi"/>
        </w:rPr>
        <w:t xml:space="preserve">. </w:t>
      </w:r>
    </w:p>
    <w:p w14:paraId="759BDBE0" w14:textId="69695E95" w:rsidR="485B2177" w:rsidRPr="009A4012" w:rsidRDefault="485B2177" w:rsidP="485B2177">
      <w:pPr>
        <w:spacing w:after="240" w:line="360" w:lineRule="auto"/>
        <w:rPr>
          <w:rFonts w:cstheme="minorHAnsi"/>
        </w:rPr>
      </w:pPr>
    </w:p>
    <w:p w14:paraId="347FFD43" w14:textId="4B46658C" w:rsidR="00930307" w:rsidRPr="009A4012" w:rsidRDefault="00930307" w:rsidP="00AC622D">
      <w:pPr>
        <w:pStyle w:val="Heading2"/>
      </w:pPr>
      <w:r w:rsidRPr="009A4012">
        <w:t xml:space="preserve">Conclusions </w:t>
      </w:r>
    </w:p>
    <w:p w14:paraId="16DA2284" w14:textId="6833B1EA" w:rsidR="00896D95" w:rsidRPr="009A4012" w:rsidRDefault="00207DFF" w:rsidP="00B909F5">
      <w:pPr>
        <w:spacing w:after="240" w:line="360" w:lineRule="auto"/>
        <w:rPr>
          <w:rFonts w:cstheme="minorHAnsi"/>
        </w:rPr>
      </w:pPr>
      <w:r w:rsidRPr="009A4012">
        <w:rPr>
          <w:rFonts w:cstheme="minorHAnsi"/>
        </w:rPr>
        <w:t>Increasing TAT use</w:t>
      </w:r>
      <w:r w:rsidR="00F245A4" w:rsidRPr="009A4012">
        <w:rPr>
          <w:rFonts w:cstheme="minorHAnsi"/>
        </w:rPr>
        <w:t xml:space="preserve"> will require surgeons to be persuaded of TATs’ </w:t>
      </w:r>
      <w:r w:rsidR="7C93D546" w:rsidRPr="009A4012">
        <w:rPr>
          <w:rFonts w:cstheme="minorHAnsi"/>
        </w:rPr>
        <w:t>safety</w:t>
      </w:r>
      <w:r w:rsidR="00B25806" w:rsidRPr="009A4012">
        <w:rPr>
          <w:rFonts w:cstheme="minorHAnsi"/>
        </w:rPr>
        <w:t xml:space="preserve"> and </w:t>
      </w:r>
      <w:r w:rsidR="00F245A4" w:rsidRPr="009A4012">
        <w:rPr>
          <w:rFonts w:cstheme="minorHAnsi"/>
        </w:rPr>
        <w:t>efficacy</w:t>
      </w:r>
      <w:r w:rsidR="00916547" w:rsidRPr="009A4012">
        <w:rPr>
          <w:rFonts w:cstheme="minorHAnsi"/>
        </w:rPr>
        <w:t xml:space="preserve">. </w:t>
      </w:r>
      <w:r w:rsidR="00280F63" w:rsidRPr="009A4012">
        <w:rPr>
          <w:rFonts w:cstheme="minorHAnsi"/>
        </w:rPr>
        <w:t>Achieving a</w:t>
      </w:r>
      <w:r w:rsidR="00F245A4" w:rsidRPr="009A4012">
        <w:rPr>
          <w:rFonts w:cstheme="minorHAnsi"/>
        </w:rPr>
        <w:t xml:space="preserve"> concomitant decrease in PN</w:t>
      </w:r>
      <w:r w:rsidR="00280F63" w:rsidRPr="009A4012">
        <w:rPr>
          <w:rFonts w:cstheme="minorHAnsi"/>
        </w:rPr>
        <w:t xml:space="preserve"> requires neonatologist </w:t>
      </w:r>
      <w:r w:rsidR="00F245A4" w:rsidRPr="009A4012">
        <w:rPr>
          <w:rFonts w:cstheme="minorHAnsi"/>
        </w:rPr>
        <w:t xml:space="preserve">recognition that exclusive TAT feeding can provide adequate nutrition, thereby avoiding </w:t>
      </w:r>
      <w:r w:rsidR="00916547" w:rsidRPr="009A4012">
        <w:rPr>
          <w:rFonts w:cstheme="minorHAnsi"/>
        </w:rPr>
        <w:t>PN</w:t>
      </w:r>
      <w:r w:rsidR="00F245A4" w:rsidRPr="009A4012">
        <w:rPr>
          <w:rFonts w:cstheme="minorHAnsi"/>
        </w:rPr>
        <w:t xml:space="preserve">. </w:t>
      </w:r>
      <w:r w:rsidR="50474A97" w:rsidRPr="009A4012">
        <w:rPr>
          <w:rFonts w:cstheme="minorHAnsi"/>
        </w:rPr>
        <w:t>Further research is required to understand how best to generate the evidence required to influence these clin</w:t>
      </w:r>
      <w:r w:rsidR="351BBE5B" w:rsidRPr="009A4012">
        <w:rPr>
          <w:rFonts w:cstheme="minorHAnsi"/>
        </w:rPr>
        <w:t>i</w:t>
      </w:r>
      <w:r w:rsidR="50474A97" w:rsidRPr="009A4012">
        <w:rPr>
          <w:rFonts w:cstheme="minorHAnsi"/>
        </w:rPr>
        <w:t>cians</w:t>
      </w:r>
      <w:r w:rsidR="40307279" w:rsidRPr="009A4012">
        <w:rPr>
          <w:rFonts w:cstheme="minorHAnsi"/>
        </w:rPr>
        <w:t xml:space="preserve"> and support the implementation of TAT use in these babies.</w:t>
      </w:r>
    </w:p>
    <w:p w14:paraId="114F2747" w14:textId="33BD07DC" w:rsidR="004F005C" w:rsidRPr="009A4012" w:rsidRDefault="004F005C" w:rsidP="485B2177">
      <w:pPr>
        <w:spacing w:after="240" w:line="360" w:lineRule="auto"/>
        <w:rPr>
          <w:rFonts w:cstheme="minorHAnsi"/>
        </w:rPr>
      </w:pPr>
    </w:p>
    <w:p w14:paraId="5991BD71" w14:textId="37E36472" w:rsidR="008E01A7" w:rsidRPr="009A4012" w:rsidRDefault="008E01A7" w:rsidP="00F71341">
      <w:pPr>
        <w:spacing w:after="240" w:line="360" w:lineRule="auto"/>
        <w:rPr>
          <w:rFonts w:cstheme="minorHAnsi"/>
          <w:szCs w:val="24"/>
        </w:rPr>
      </w:pPr>
    </w:p>
    <w:p w14:paraId="0B72E16B" w14:textId="77777777" w:rsidR="009647F4" w:rsidRPr="009A4012" w:rsidRDefault="009647F4" w:rsidP="00F71341">
      <w:pPr>
        <w:spacing w:after="240" w:line="360" w:lineRule="auto"/>
        <w:rPr>
          <w:rFonts w:cstheme="minorHAnsi"/>
          <w:szCs w:val="24"/>
        </w:rPr>
      </w:pPr>
    </w:p>
    <w:p w14:paraId="67039355" w14:textId="0F382270" w:rsidR="00450993" w:rsidRPr="009A4012" w:rsidRDefault="00450993" w:rsidP="00F71341">
      <w:pPr>
        <w:spacing w:after="240" w:line="360" w:lineRule="auto"/>
        <w:rPr>
          <w:rFonts w:cstheme="minorHAnsi"/>
        </w:rPr>
      </w:pPr>
    </w:p>
    <w:p w14:paraId="4F7C5AA6" w14:textId="70AE6FF6" w:rsidR="00450993" w:rsidRPr="009A4012" w:rsidRDefault="00450993" w:rsidP="00F71341">
      <w:pPr>
        <w:spacing w:after="240" w:line="360" w:lineRule="auto"/>
        <w:rPr>
          <w:rFonts w:cstheme="minorHAnsi"/>
        </w:rPr>
      </w:pPr>
    </w:p>
    <w:p w14:paraId="6886B4E2" w14:textId="7F7CA7CA" w:rsidR="00F85220" w:rsidRPr="009A4012" w:rsidRDefault="00F71341" w:rsidP="00F71341">
      <w:pPr>
        <w:spacing w:after="240" w:line="360" w:lineRule="auto"/>
        <w:rPr>
          <w:rFonts w:cstheme="minorHAnsi"/>
          <w:b/>
          <w:bCs/>
          <w:szCs w:val="24"/>
          <w:u w:val="single"/>
        </w:rPr>
      </w:pPr>
      <w:r w:rsidRPr="009A4012">
        <w:rPr>
          <w:rFonts w:cstheme="minorHAnsi"/>
          <w:b/>
          <w:bCs/>
          <w:szCs w:val="24"/>
          <w:u w:val="single"/>
        </w:rPr>
        <w:t>References</w:t>
      </w:r>
    </w:p>
    <w:p w14:paraId="40084407" w14:textId="77777777" w:rsidR="00F85220" w:rsidRPr="009A4012" w:rsidRDefault="00F85220" w:rsidP="00F71341">
      <w:pPr>
        <w:spacing w:after="240" w:line="360" w:lineRule="auto"/>
        <w:rPr>
          <w:rFonts w:cstheme="minorHAnsi"/>
          <w:szCs w:val="24"/>
        </w:rPr>
      </w:pPr>
    </w:p>
    <w:p w14:paraId="66DD3B88" w14:textId="77777777" w:rsidR="00FC2CFB" w:rsidRPr="00D870B0" w:rsidRDefault="00F85220" w:rsidP="00FC2CFB">
      <w:pPr>
        <w:pStyle w:val="EndNoteBibliography"/>
        <w:spacing w:after="0"/>
        <w:ind w:left="720" w:hanging="720"/>
        <w:rPr>
          <w:rFonts w:asciiTheme="minorHAnsi" w:hAnsiTheme="minorHAnsi" w:cstheme="minorHAnsi"/>
        </w:rPr>
      </w:pPr>
      <w:r w:rsidRPr="009A4012">
        <w:rPr>
          <w:rFonts w:asciiTheme="minorHAnsi" w:hAnsiTheme="minorHAnsi" w:cstheme="minorHAnsi"/>
          <w:sz w:val="24"/>
          <w:szCs w:val="24"/>
        </w:rPr>
        <w:fldChar w:fldCharType="begin"/>
      </w:r>
      <w:r w:rsidRPr="009A4012">
        <w:rPr>
          <w:rFonts w:asciiTheme="minorHAnsi" w:hAnsiTheme="minorHAnsi" w:cstheme="minorHAnsi"/>
          <w:sz w:val="24"/>
          <w:szCs w:val="24"/>
        </w:rPr>
        <w:instrText xml:space="preserve"> ADDIN EN.REFLIST </w:instrText>
      </w:r>
      <w:r w:rsidRPr="009A4012">
        <w:rPr>
          <w:rFonts w:asciiTheme="minorHAnsi" w:hAnsiTheme="minorHAnsi" w:cstheme="minorHAnsi"/>
          <w:sz w:val="24"/>
          <w:szCs w:val="24"/>
        </w:rPr>
        <w:fldChar w:fldCharType="separate"/>
      </w:r>
      <w:r w:rsidR="00FC2CFB" w:rsidRPr="00D870B0">
        <w:rPr>
          <w:rFonts w:asciiTheme="minorHAnsi" w:hAnsiTheme="minorHAnsi" w:cstheme="minorHAnsi"/>
        </w:rPr>
        <w:t>[1]</w:t>
      </w:r>
      <w:r w:rsidR="00FC2CFB" w:rsidRPr="00D870B0">
        <w:rPr>
          <w:rFonts w:asciiTheme="minorHAnsi" w:hAnsiTheme="minorHAnsi" w:cstheme="minorHAnsi"/>
        </w:rPr>
        <w:tab/>
        <w:t>Bethell GS, Neville JJ, Johnson MJ, et al. Congenital duodenal obstruction repair with and without transanastomotic tube feeding: a systematic review and meta-analysis. Arch Dis Child Fetal Neonatal Ed 2024;109:182-8.</w:t>
      </w:r>
    </w:p>
    <w:p w14:paraId="74503A23"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2]</w:t>
      </w:r>
      <w:r w:rsidRPr="00D870B0">
        <w:rPr>
          <w:rFonts w:asciiTheme="minorHAnsi" w:hAnsiTheme="minorHAnsi" w:cstheme="minorHAnsi"/>
        </w:rPr>
        <w:tab/>
        <w:t>Bethell GS, Long AM, Knight M, et al. Congenital duodenal obstruction in the UK: a population-based study. Arch Dis Child Fetal Neonatal Ed 2020;105(2):178-83.</w:t>
      </w:r>
    </w:p>
    <w:p w14:paraId="68880931"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3]</w:t>
      </w:r>
      <w:r w:rsidRPr="00D870B0">
        <w:rPr>
          <w:rFonts w:asciiTheme="minorHAnsi" w:hAnsiTheme="minorHAnsi" w:cstheme="minorHAnsi"/>
        </w:rPr>
        <w:tab/>
        <w:t>Qamer S, Parshotam G, Max B, Shripada R. Outcomes of neonates with congenital duodenal obstruction: A retrospective study. JPS Open 2023;1.</w:t>
      </w:r>
    </w:p>
    <w:p w14:paraId="2E3189D5"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4]</w:t>
      </w:r>
      <w:r w:rsidRPr="00D870B0">
        <w:rPr>
          <w:rFonts w:asciiTheme="minorHAnsi" w:hAnsiTheme="minorHAnsi" w:cstheme="minorHAnsi"/>
        </w:rPr>
        <w:tab/>
        <w:t>Bethell GS, Long A-M, Knight M, et al. Factors associated with outcomes in congenital duodenal obstruction: population-based study. Br J Surg 2023;110(9):1053-6.</w:t>
      </w:r>
    </w:p>
    <w:p w14:paraId="0BCBAE6D"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5]</w:t>
      </w:r>
      <w:r w:rsidRPr="00D870B0">
        <w:rPr>
          <w:rFonts w:asciiTheme="minorHAnsi" w:hAnsiTheme="minorHAnsi" w:cstheme="minorHAnsi"/>
        </w:rPr>
        <w:tab/>
        <w:t>Cresner R, Neville JJ, Drewett M, et al. Use of trans-anastomotic tubes in congenital duodenal obstruction. J Pediatr Surg 2022;57(9):45-8.</w:t>
      </w:r>
    </w:p>
    <w:p w14:paraId="393F6EB8"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6]</w:t>
      </w:r>
      <w:r w:rsidRPr="00D870B0">
        <w:rPr>
          <w:rFonts w:asciiTheme="minorHAnsi" w:hAnsiTheme="minorHAnsi" w:cstheme="minorHAnsi"/>
        </w:rPr>
        <w:tab/>
        <w:t>Treider M, Engebretsen AH, Skari H, Bjornland K. Is postoperative transanastomotic feeding beneficial in neonates with congenital duodenal obstruction? Pediatr Surg Int 2022;38(3):479-84.</w:t>
      </w:r>
    </w:p>
    <w:p w14:paraId="4F0D45D6"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7]</w:t>
      </w:r>
      <w:r w:rsidRPr="00D870B0">
        <w:rPr>
          <w:rFonts w:asciiTheme="minorHAnsi" w:hAnsiTheme="minorHAnsi" w:cstheme="minorHAnsi"/>
        </w:rPr>
        <w:tab/>
        <w:t>Harwood R, Horwood F, Tafilaj V, Craigie RJ. Transanastomotic tubes reduce the cost of nutritional support in neonates with congenital duodenal obstruction. Pediatr Surg Int 2019;35(4):457-61.</w:t>
      </w:r>
    </w:p>
    <w:p w14:paraId="379C4795"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8]</w:t>
      </w:r>
      <w:r w:rsidRPr="00D870B0">
        <w:rPr>
          <w:rFonts w:asciiTheme="minorHAnsi" w:hAnsiTheme="minorHAnsi" w:cstheme="minorHAnsi"/>
        </w:rPr>
        <w:tab/>
        <w:t>Biradar N, Gera P, Rao S. Trans-anastomotic tube feeding in the management of congenital duodenal obstruction: a systematic review and meta-analysis. Pediatr Surg Int 2021;37(11):1489-98.</w:t>
      </w:r>
    </w:p>
    <w:p w14:paraId="3AD77808"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9]</w:t>
      </w:r>
      <w:r w:rsidRPr="00D870B0">
        <w:rPr>
          <w:rFonts w:asciiTheme="minorHAnsi" w:hAnsiTheme="minorHAnsi" w:cstheme="minorHAnsi"/>
        </w:rPr>
        <w:tab/>
        <w:t>Michie S, van Stralen MM, West R. The behaviour change wheel: A new method for characterising and designing behaviour change interventions. Implement Sci 2011;6(1):42.</w:t>
      </w:r>
    </w:p>
    <w:p w14:paraId="539337CD"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10]</w:t>
      </w:r>
      <w:r w:rsidRPr="00D870B0">
        <w:rPr>
          <w:rFonts w:asciiTheme="minorHAnsi" w:hAnsiTheme="minorHAnsi" w:cstheme="minorHAnsi"/>
        </w:rPr>
        <w:tab/>
        <w:t>Caporaso A. Survey Question Pretesting. In: Atkinson P, Delamont S, Cernat A, Sakshaug JW, Williams RA, editors. Sage Research Methods Foundations. London: SAGE Publications Ltd; 2022.</w:t>
      </w:r>
    </w:p>
    <w:p w14:paraId="0F4C3CE2"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11]</w:t>
      </w:r>
      <w:r w:rsidRPr="00D870B0">
        <w:rPr>
          <w:rFonts w:asciiTheme="minorHAnsi" w:hAnsiTheme="minorHAnsi" w:cstheme="minorHAnsi"/>
        </w:rPr>
        <w:tab/>
        <w:t>Groves R, Fowler F, Couper M, et al. Survey Methodology</w:t>
      </w:r>
      <w:r w:rsidRPr="00D870B0">
        <w:rPr>
          <w:rFonts w:asciiTheme="minorHAnsi" w:hAnsiTheme="minorHAnsi" w:cstheme="minorHAnsi"/>
          <w:i/>
        </w:rPr>
        <w:t>.</w:t>
      </w:r>
      <w:r w:rsidRPr="00D870B0">
        <w:rPr>
          <w:rFonts w:asciiTheme="minorHAnsi" w:hAnsiTheme="minorHAnsi" w:cstheme="minorHAnsi"/>
        </w:rPr>
        <w:t xml:space="preserve"> John Wiley &amp; Sons; 2004.</w:t>
      </w:r>
    </w:p>
    <w:p w14:paraId="724DB8DC"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12]</w:t>
      </w:r>
      <w:r w:rsidRPr="00D870B0">
        <w:rPr>
          <w:rFonts w:asciiTheme="minorHAnsi" w:hAnsiTheme="minorHAnsi" w:cstheme="minorHAnsi"/>
        </w:rPr>
        <w:tab/>
        <w:t>Graesser AC, Wiemer-Hastings K, Kreuz R, et al. QUAID: a questionnaire evaluation aid for survey methodologists. Behav Res Meth Instrum Comput 2000;32(2):254-62.</w:t>
      </w:r>
    </w:p>
    <w:p w14:paraId="7C8DB26C"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13]</w:t>
      </w:r>
      <w:r w:rsidRPr="00D870B0">
        <w:rPr>
          <w:rFonts w:asciiTheme="minorHAnsi" w:hAnsiTheme="minorHAnsi" w:cstheme="minorHAnsi"/>
        </w:rPr>
        <w:tab/>
        <w:t>Beatty PC, Willis GB. Research Synthesis: The Practice of Cognitive Interviewing. Public Opin Q 2007;71(2):287-311.</w:t>
      </w:r>
    </w:p>
    <w:p w14:paraId="7DF23FBA"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14]</w:t>
      </w:r>
      <w:r w:rsidRPr="00D870B0">
        <w:rPr>
          <w:rFonts w:asciiTheme="minorHAnsi" w:hAnsiTheme="minorHAnsi" w:cstheme="minorHAnsi"/>
        </w:rPr>
        <w:tab/>
        <w:t>Adrian O, Dowd. Growing pressure on NHS threatens frontline services. BMJ 2022;379:o2439.</w:t>
      </w:r>
    </w:p>
    <w:p w14:paraId="414632D8"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15]</w:t>
      </w:r>
      <w:r w:rsidRPr="00D870B0">
        <w:rPr>
          <w:rFonts w:asciiTheme="minorHAnsi" w:hAnsiTheme="minorHAnsi" w:cstheme="minorHAnsi"/>
        </w:rPr>
        <w:tab/>
        <w:t>Sharma N, Memon MA, Sharma S, et al. Transanastomotic tube in intestinal atresia: How beneficial are they? Afr J Paediatr Surg 2019;16(1):29-32.</w:t>
      </w:r>
    </w:p>
    <w:p w14:paraId="1324F3A2"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16]</w:t>
      </w:r>
      <w:r w:rsidRPr="00D870B0">
        <w:rPr>
          <w:rFonts w:asciiTheme="minorHAnsi" w:hAnsiTheme="minorHAnsi" w:cstheme="minorHAnsi"/>
        </w:rPr>
        <w:tab/>
        <w:t>Djulbegovic B, Hozo I, Beckstead J, et al. Dual processing model of medical decision-making. BMC Med Inform Decis Mak 2012;12(1):94.</w:t>
      </w:r>
    </w:p>
    <w:p w14:paraId="059B4243"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17]</w:t>
      </w:r>
      <w:r w:rsidRPr="00D870B0">
        <w:rPr>
          <w:rFonts w:asciiTheme="minorHAnsi" w:hAnsiTheme="minorHAnsi" w:cstheme="minorHAnsi"/>
        </w:rPr>
        <w:tab/>
        <w:t>Kahneman D. Maps of Bounded Rationality: Psychology for Behavioral Economics. The American economic review 2003;93(5):1449-75.</w:t>
      </w:r>
    </w:p>
    <w:p w14:paraId="19766392"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18]</w:t>
      </w:r>
      <w:r w:rsidRPr="00D870B0">
        <w:rPr>
          <w:rFonts w:asciiTheme="minorHAnsi" w:hAnsiTheme="minorHAnsi" w:cstheme="minorHAnsi"/>
        </w:rPr>
        <w:tab/>
        <w:t>Kahneman D. Thinking, fast and slow</w:t>
      </w:r>
      <w:r w:rsidRPr="00D870B0">
        <w:rPr>
          <w:rFonts w:asciiTheme="minorHAnsi" w:hAnsiTheme="minorHAnsi" w:cstheme="minorHAnsi"/>
          <w:i/>
        </w:rPr>
        <w:t>.</w:t>
      </w:r>
      <w:r w:rsidRPr="00D870B0">
        <w:rPr>
          <w:rFonts w:asciiTheme="minorHAnsi" w:hAnsiTheme="minorHAnsi" w:cstheme="minorHAnsi"/>
        </w:rPr>
        <w:t xml:space="preserve"> First paperback edition. ed. New York: Farrar, Straus and Giroux; 2013.</w:t>
      </w:r>
    </w:p>
    <w:p w14:paraId="19684B86"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19]</w:t>
      </w:r>
      <w:r w:rsidRPr="00D870B0">
        <w:rPr>
          <w:rFonts w:asciiTheme="minorHAnsi" w:hAnsiTheme="minorHAnsi" w:cstheme="minorHAnsi"/>
        </w:rPr>
        <w:tab/>
        <w:t>Pelaccia T, Tardif J, Emmanuel T, Charlin B. An analysis of clinical reasoning through a recent and comprehensive approach: The dual-process theory. Medical Education Online 2011;16.</w:t>
      </w:r>
    </w:p>
    <w:p w14:paraId="3C4E3DAF"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20]</w:t>
      </w:r>
      <w:r w:rsidRPr="00D870B0">
        <w:rPr>
          <w:rFonts w:asciiTheme="minorHAnsi" w:hAnsiTheme="minorHAnsi" w:cstheme="minorHAnsi"/>
        </w:rPr>
        <w:tab/>
        <w:t>Evans JSBT. Thinking twice : two minds in one brain</w:t>
      </w:r>
      <w:r w:rsidRPr="00D870B0">
        <w:rPr>
          <w:rFonts w:asciiTheme="minorHAnsi" w:hAnsiTheme="minorHAnsi" w:cstheme="minorHAnsi"/>
          <w:i/>
        </w:rPr>
        <w:t>.</w:t>
      </w:r>
      <w:r w:rsidRPr="00D870B0">
        <w:rPr>
          <w:rFonts w:asciiTheme="minorHAnsi" w:hAnsiTheme="minorHAnsi" w:cstheme="minorHAnsi"/>
        </w:rPr>
        <w:t xml:space="preserve"> New York: Oxford University Press; 2010.</w:t>
      </w:r>
    </w:p>
    <w:p w14:paraId="61D45FFE"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21]</w:t>
      </w:r>
      <w:r w:rsidRPr="00D870B0">
        <w:rPr>
          <w:rFonts w:asciiTheme="minorHAnsi" w:hAnsiTheme="minorHAnsi" w:cstheme="minorHAnsi"/>
        </w:rPr>
        <w:tab/>
        <w:t>Stanovich K. Rationality and the Reflective Mind</w:t>
      </w:r>
      <w:r w:rsidRPr="00D870B0">
        <w:rPr>
          <w:rFonts w:asciiTheme="minorHAnsi" w:hAnsiTheme="minorHAnsi" w:cstheme="minorHAnsi"/>
          <w:i/>
        </w:rPr>
        <w:t>.</w:t>
      </w:r>
      <w:r w:rsidRPr="00D870B0">
        <w:rPr>
          <w:rFonts w:asciiTheme="minorHAnsi" w:hAnsiTheme="minorHAnsi" w:cstheme="minorHAnsi"/>
        </w:rPr>
        <w:t xml:space="preserve"> 1 ed. Oxford: Oxford University Press; 2010.</w:t>
      </w:r>
    </w:p>
    <w:p w14:paraId="088F27CB"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22]</w:t>
      </w:r>
      <w:r w:rsidRPr="00D870B0">
        <w:rPr>
          <w:rFonts w:asciiTheme="minorHAnsi" w:hAnsiTheme="minorHAnsi" w:cstheme="minorHAnsi"/>
        </w:rPr>
        <w:tab/>
        <w:t>Crebbin W, Beasley SW, Watters DA. Clinical decision making: how surgeons do it. ANZ J Surg 2013;83(6):422-8.</w:t>
      </w:r>
    </w:p>
    <w:p w14:paraId="71C96899"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23]</w:t>
      </w:r>
      <w:r w:rsidRPr="00D870B0">
        <w:rPr>
          <w:rFonts w:asciiTheme="minorHAnsi" w:hAnsiTheme="minorHAnsi" w:cstheme="minorHAnsi"/>
        </w:rPr>
        <w:tab/>
        <w:t>Tubbs EP, Elrod JA, Flum DR. Risk taking and tolerance of uncertainty: implications for surgeons. J Surg Res 2006;131(1):1-6.</w:t>
      </w:r>
    </w:p>
    <w:p w14:paraId="6C0060F8"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lastRenderedPageBreak/>
        <w:t>[24]</w:t>
      </w:r>
      <w:r w:rsidRPr="00D870B0">
        <w:rPr>
          <w:rFonts w:asciiTheme="minorHAnsi" w:hAnsiTheme="minorHAnsi" w:cstheme="minorHAnsi"/>
        </w:rPr>
        <w:tab/>
        <w:t>Armstrong BA, Dutescu IA, Tung A, et al. Cognitive biases in surgery: systematic review. Br J Surg 2023;110(6):645-54.</w:t>
      </w:r>
    </w:p>
    <w:p w14:paraId="21E688C6"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25]</w:t>
      </w:r>
      <w:r w:rsidRPr="00D870B0">
        <w:rPr>
          <w:rFonts w:asciiTheme="minorHAnsi" w:hAnsiTheme="minorHAnsi" w:cstheme="minorHAnsi"/>
        </w:rPr>
        <w:tab/>
        <w:t>Sacks GD, Dawes AJ, Ettner SL, et al. Surgeon Perception of Risk and Benefit in the Decision to Operate. Ann Surg 2016;264(6).</w:t>
      </w:r>
    </w:p>
    <w:p w14:paraId="0C7C6D06"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26]</w:t>
      </w:r>
      <w:r w:rsidRPr="00D870B0">
        <w:rPr>
          <w:rFonts w:asciiTheme="minorHAnsi" w:hAnsiTheme="minorHAnsi" w:cstheme="minorHAnsi"/>
        </w:rPr>
        <w:tab/>
        <w:t>Greene JC, Caracelli VJ, Graham WF. Toward a Conceptual Framework for Mixed-Method Evaluation Designs. Educ Eval Policy Anal 1989;11(3):255-74.</w:t>
      </w:r>
    </w:p>
    <w:p w14:paraId="73B48925" w14:textId="77777777" w:rsidR="00FC2CFB" w:rsidRPr="00D870B0" w:rsidRDefault="00FC2CFB" w:rsidP="00FC2CFB">
      <w:pPr>
        <w:pStyle w:val="EndNoteBibliography"/>
        <w:spacing w:after="0"/>
        <w:ind w:left="720" w:hanging="720"/>
        <w:rPr>
          <w:rFonts w:asciiTheme="minorHAnsi" w:hAnsiTheme="minorHAnsi" w:cstheme="minorHAnsi"/>
        </w:rPr>
      </w:pPr>
      <w:r w:rsidRPr="00D870B0">
        <w:rPr>
          <w:rFonts w:asciiTheme="minorHAnsi" w:hAnsiTheme="minorHAnsi" w:cstheme="minorHAnsi"/>
        </w:rPr>
        <w:t>[27]</w:t>
      </w:r>
      <w:r w:rsidRPr="00D870B0">
        <w:rPr>
          <w:rFonts w:asciiTheme="minorHAnsi" w:hAnsiTheme="minorHAnsi" w:cstheme="minorHAnsi"/>
        </w:rPr>
        <w:tab/>
        <w:t>Bethlehem J. Selection Bias in Web Surveys. International Statistical Review / Revue Internationale de Statistique 2010;78(2):161-88.</w:t>
      </w:r>
    </w:p>
    <w:p w14:paraId="0920EA6F" w14:textId="77777777" w:rsidR="00FC2CFB" w:rsidRPr="00D870B0" w:rsidRDefault="00FC2CFB" w:rsidP="00FC2CFB">
      <w:pPr>
        <w:pStyle w:val="EndNoteBibliography"/>
        <w:ind w:left="720" w:hanging="720"/>
        <w:rPr>
          <w:rFonts w:asciiTheme="minorHAnsi" w:hAnsiTheme="minorHAnsi" w:cstheme="minorHAnsi"/>
        </w:rPr>
      </w:pPr>
      <w:r w:rsidRPr="00D870B0">
        <w:rPr>
          <w:rFonts w:asciiTheme="minorHAnsi" w:hAnsiTheme="minorHAnsi" w:cstheme="minorHAnsi"/>
        </w:rPr>
        <w:t>[28]</w:t>
      </w:r>
      <w:r w:rsidRPr="00D870B0">
        <w:rPr>
          <w:rFonts w:asciiTheme="minorHAnsi" w:hAnsiTheme="minorHAnsi" w:cstheme="minorHAnsi"/>
        </w:rPr>
        <w:tab/>
        <w:t>Evans JR, Mathur A. The value of online surveys: a look back and a look ahead. Internet Res 2018;28(4):854-87.</w:t>
      </w:r>
    </w:p>
    <w:p w14:paraId="07B6896D" w14:textId="6FFE4819" w:rsidR="003109BD" w:rsidRPr="009A4012" w:rsidRDefault="00F85220" w:rsidP="00F71341">
      <w:pPr>
        <w:spacing w:after="240" w:line="360" w:lineRule="auto"/>
        <w:rPr>
          <w:rFonts w:cstheme="minorHAnsi"/>
          <w:szCs w:val="24"/>
        </w:rPr>
      </w:pPr>
      <w:r w:rsidRPr="009A4012">
        <w:rPr>
          <w:rFonts w:cstheme="minorHAnsi"/>
          <w:szCs w:val="24"/>
        </w:rPr>
        <w:fldChar w:fldCharType="end"/>
      </w:r>
    </w:p>
    <w:p w14:paraId="4B8617F4" w14:textId="77777777" w:rsidR="002040B1" w:rsidRPr="009A4012" w:rsidRDefault="002040B1" w:rsidP="00F71341">
      <w:pPr>
        <w:spacing w:after="240" w:line="360" w:lineRule="auto"/>
        <w:rPr>
          <w:rFonts w:cstheme="minorHAnsi"/>
          <w:szCs w:val="24"/>
        </w:rPr>
      </w:pPr>
    </w:p>
    <w:p w14:paraId="23E8D944" w14:textId="77777777" w:rsidR="002040B1" w:rsidRPr="009A4012" w:rsidRDefault="002040B1" w:rsidP="00F71341">
      <w:pPr>
        <w:spacing w:after="240" w:line="360" w:lineRule="auto"/>
        <w:rPr>
          <w:rFonts w:cstheme="minorHAnsi"/>
          <w:szCs w:val="24"/>
        </w:rPr>
      </w:pPr>
    </w:p>
    <w:p w14:paraId="12D1E87C" w14:textId="77777777" w:rsidR="002040B1" w:rsidRPr="009A4012" w:rsidRDefault="002040B1" w:rsidP="002040B1">
      <w:pPr>
        <w:spacing w:after="120" w:line="240" w:lineRule="auto"/>
        <w:rPr>
          <w:rFonts w:cstheme="minorHAnsi"/>
          <w:b/>
          <w:bCs/>
        </w:rPr>
      </w:pPr>
      <w:r w:rsidRPr="009A4012">
        <w:rPr>
          <w:rFonts w:cstheme="minorHAnsi"/>
          <w:b/>
          <w:bCs/>
        </w:rPr>
        <w:t>Acknowledgements</w:t>
      </w:r>
    </w:p>
    <w:p w14:paraId="19D096BF" w14:textId="77777777" w:rsidR="002040B1" w:rsidRPr="009A4012" w:rsidRDefault="002040B1" w:rsidP="002040B1">
      <w:pPr>
        <w:spacing w:after="120" w:line="240" w:lineRule="auto"/>
        <w:rPr>
          <w:rFonts w:cstheme="minorHAnsi"/>
        </w:rPr>
      </w:pPr>
      <w:r w:rsidRPr="009A4012">
        <w:rPr>
          <w:rFonts w:cstheme="minorHAnsi"/>
        </w:rPr>
        <w:t xml:space="preserve">We thank all the clinicians who completed the survey, as well as those who provided feedback on the pilot survey. We also thank the PPI participants for their contributions. </w:t>
      </w:r>
    </w:p>
    <w:p w14:paraId="7233CB9D" w14:textId="77777777" w:rsidR="002040B1" w:rsidRPr="009A4012" w:rsidRDefault="002040B1" w:rsidP="002040B1">
      <w:pPr>
        <w:spacing w:after="120" w:line="240" w:lineRule="auto"/>
        <w:rPr>
          <w:rFonts w:cstheme="minorHAnsi"/>
          <w:b/>
          <w:bCs/>
        </w:rPr>
      </w:pPr>
      <w:r w:rsidRPr="009A4012">
        <w:rPr>
          <w:rFonts w:cstheme="minorHAnsi"/>
          <w:b/>
          <w:bCs/>
        </w:rPr>
        <w:t>Patient and public involvement: </w:t>
      </w:r>
    </w:p>
    <w:p w14:paraId="4058BF0C" w14:textId="6BDCE669" w:rsidR="002040B1" w:rsidRPr="00D870B0" w:rsidRDefault="002040B1" w:rsidP="002040B1">
      <w:pPr>
        <w:spacing w:after="120" w:line="240" w:lineRule="auto"/>
        <w:rPr>
          <w:rFonts w:cstheme="minorHAnsi"/>
          <w:b/>
          <w:bCs/>
        </w:rPr>
      </w:pPr>
      <w:r w:rsidRPr="009A4012">
        <w:rPr>
          <w:rFonts w:cstheme="minorHAnsi"/>
        </w:rPr>
        <w:t xml:space="preserve">Patients and/or the public were involved in the design, or conduct, or reporting, or dissemination plans of this research. </w:t>
      </w:r>
      <w:r w:rsidR="00AF408B">
        <w:rPr>
          <w:rFonts w:cstheme="minorHAnsi"/>
        </w:rPr>
        <w:t>Please r</w:t>
      </w:r>
      <w:r w:rsidRPr="009A4012">
        <w:rPr>
          <w:rFonts w:cstheme="minorHAnsi"/>
        </w:rPr>
        <w:t>efer to the Methods section for further details.</w:t>
      </w:r>
    </w:p>
    <w:p w14:paraId="27A609BA" w14:textId="77777777" w:rsidR="002040B1" w:rsidRPr="009A4012" w:rsidRDefault="002040B1" w:rsidP="002040B1">
      <w:pPr>
        <w:spacing w:after="120" w:line="240" w:lineRule="auto"/>
        <w:rPr>
          <w:rFonts w:cstheme="minorHAnsi"/>
          <w:b/>
          <w:bCs/>
        </w:rPr>
      </w:pPr>
      <w:r w:rsidRPr="009A4012">
        <w:rPr>
          <w:rFonts w:cstheme="minorHAnsi"/>
          <w:b/>
          <w:bCs/>
        </w:rPr>
        <w:t xml:space="preserve">Contributors </w:t>
      </w:r>
    </w:p>
    <w:p w14:paraId="27CFDA4C" w14:textId="5739A751" w:rsidR="002040B1" w:rsidRPr="009A4012" w:rsidRDefault="002040B1" w:rsidP="622E2A4B">
      <w:pPr>
        <w:spacing w:after="120" w:line="240" w:lineRule="auto"/>
      </w:pPr>
      <w:r w:rsidRPr="622E2A4B">
        <w:t xml:space="preserve">AJ, JT, MJ and NH conceived the study and contributed to the research design. AJ led the data collected and analysis with support from JT, MJ and NH. AJ led the writing of the manuscript. JT, MJ, and NH edited the manuscript and provided feedback. </w:t>
      </w:r>
      <w:r w:rsidR="70B076AD" w:rsidRPr="622E2A4B">
        <w:t>NH</w:t>
      </w:r>
      <w:r w:rsidR="00347A15" w:rsidRPr="622E2A4B">
        <w:t xml:space="preserve"> is the guarantor.</w:t>
      </w:r>
    </w:p>
    <w:p w14:paraId="6BF65226" w14:textId="77777777" w:rsidR="002040B1" w:rsidRPr="009A4012" w:rsidRDefault="002040B1" w:rsidP="002040B1">
      <w:pPr>
        <w:spacing w:after="120" w:line="240" w:lineRule="auto"/>
        <w:rPr>
          <w:rFonts w:cstheme="minorHAnsi"/>
          <w:b/>
          <w:bCs/>
        </w:rPr>
      </w:pPr>
      <w:r w:rsidRPr="009A4012">
        <w:rPr>
          <w:rFonts w:cstheme="minorHAnsi"/>
          <w:b/>
          <w:bCs/>
        </w:rPr>
        <w:t xml:space="preserve">Conflicts of interest </w:t>
      </w:r>
    </w:p>
    <w:p w14:paraId="63BA7304" w14:textId="71183E7A" w:rsidR="002040B1" w:rsidRPr="009A4012" w:rsidRDefault="002040B1" w:rsidP="12270927">
      <w:pPr>
        <w:spacing w:after="120" w:line="240" w:lineRule="auto"/>
      </w:pPr>
      <w:r w:rsidRPr="12270927">
        <w:t xml:space="preserve">The authors declare no conflicts of interest in association with the present study. </w:t>
      </w:r>
    </w:p>
    <w:p w14:paraId="02DB39FF" w14:textId="77777777" w:rsidR="002040B1" w:rsidRPr="009A4012" w:rsidRDefault="002040B1" w:rsidP="002040B1">
      <w:pPr>
        <w:spacing w:after="120" w:line="240" w:lineRule="auto"/>
        <w:rPr>
          <w:rFonts w:cstheme="minorHAnsi"/>
          <w:b/>
          <w:bCs/>
        </w:rPr>
      </w:pPr>
      <w:r w:rsidRPr="009A4012">
        <w:rPr>
          <w:rFonts w:cstheme="minorHAnsi"/>
          <w:b/>
          <w:bCs/>
        </w:rPr>
        <w:t>Sources of funding</w:t>
      </w:r>
    </w:p>
    <w:p w14:paraId="2F4CA170" w14:textId="77777777" w:rsidR="002040B1" w:rsidRPr="009A4012" w:rsidRDefault="002040B1" w:rsidP="002040B1">
      <w:pPr>
        <w:spacing w:after="120" w:line="240" w:lineRule="auto"/>
        <w:rPr>
          <w:rFonts w:cstheme="minorHAnsi"/>
          <w:b/>
          <w:bCs/>
        </w:rPr>
      </w:pPr>
      <w:r w:rsidRPr="009A4012">
        <w:rPr>
          <w:rStyle w:val="normaltextrun"/>
          <w:rFonts w:cstheme="minorHAnsi"/>
          <w:color w:val="000000"/>
          <w:shd w:val="clear" w:color="auto" w:fill="FFFFFF"/>
          <w:lang w:val="en-US"/>
        </w:rPr>
        <w:t>This project is funded by the National Institute for Health and Care Research (NIHR) under its Research for Patient Benefit (RfPB) Programme (Grant Reference Number NIHR203611). The views expressed are those of the author(s) and not necessarily those of the NIHR or the Department of Health and Social Care.</w:t>
      </w:r>
      <w:r w:rsidRPr="009A4012">
        <w:rPr>
          <w:rStyle w:val="eop"/>
          <w:rFonts w:cstheme="minorHAnsi"/>
          <w:color w:val="000000"/>
          <w:shd w:val="clear" w:color="auto" w:fill="FFFFFF"/>
        </w:rPr>
        <w:t> MJJ is funded by the NIHR Southampton Biomedical Research Centre.</w:t>
      </w:r>
    </w:p>
    <w:p w14:paraId="29DA0934" w14:textId="77777777" w:rsidR="002040B1" w:rsidRPr="009A4012" w:rsidRDefault="002040B1" w:rsidP="002040B1">
      <w:pPr>
        <w:spacing w:after="120" w:line="240" w:lineRule="auto"/>
        <w:rPr>
          <w:rFonts w:cstheme="minorHAnsi"/>
          <w:b/>
          <w:bCs/>
        </w:rPr>
      </w:pPr>
      <w:r w:rsidRPr="009A4012">
        <w:rPr>
          <w:rFonts w:cstheme="minorHAnsi"/>
          <w:b/>
          <w:bCs/>
        </w:rPr>
        <w:t>Patient consent for publication</w:t>
      </w:r>
    </w:p>
    <w:p w14:paraId="2C9FCD42" w14:textId="77777777" w:rsidR="002040B1" w:rsidRPr="009A4012" w:rsidRDefault="002040B1" w:rsidP="002040B1">
      <w:pPr>
        <w:spacing w:after="120" w:line="240" w:lineRule="auto"/>
        <w:rPr>
          <w:rFonts w:cstheme="minorHAnsi"/>
        </w:rPr>
      </w:pPr>
      <w:r w:rsidRPr="009A4012">
        <w:rPr>
          <w:rFonts w:cstheme="minorHAnsi"/>
        </w:rPr>
        <w:t xml:space="preserve">All survey respondents provided electronic consent. </w:t>
      </w:r>
    </w:p>
    <w:p w14:paraId="09922DC1" w14:textId="77777777" w:rsidR="002040B1" w:rsidRPr="009A4012" w:rsidRDefault="002040B1" w:rsidP="002040B1">
      <w:pPr>
        <w:spacing w:after="120" w:line="240" w:lineRule="auto"/>
        <w:rPr>
          <w:rFonts w:cstheme="minorHAnsi"/>
          <w:b/>
          <w:bCs/>
        </w:rPr>
      </w:pPr>
      <w:r w:rsidRPr="009A4012">
        <w:rPr>
          <w:rFonts w:cstheme="minorHAnsi"/>
          <w:b/>
          <w:bCs/>
        </w:rPr>
        <w:t>Ethics approval</w:t>
      </w:r>
    </w:p>
    <w:p w14:paraId="47F1F13F" w14:textId="77777777" w:rsidR="002040B1" w:rsidRPr="009A4012" w:rsidRDefault="002040B1" w:rsidP="002040B1">
      <w:pPr>
        <w:spacing w:after="120" w:line="240" w:lineRule="auto"/>
        <w:rPr>
          <w:rFonts w:cstheme="minorHAnsi"/>
        </w:rPr>
      </w:pPr>
      <w:r w:rsidRPr="009A4012">
        <w:rPr>
          <w:rFonts w:cstheme="minorHAnsi"/>
        </w:rPr>
        <w:t>Favourable ethical approval was given by the University of Southampton Faculty of Medicine Research Ethics Committee (ERGO ID number: 78214). Respondents provided electronic consent at survey completion.</w:t>
      </w:r>
    </w:p>
    <w:p w14:paraId="27C0D734" w14:textId="77777777" w:rsidR="002040B1" w:rsidRPr="009A4012" w:rsidRDefault="002040B1" w:rsidP="002040B1">
      <w:pPr>
        <w:spacing w:after="120" w:line="240" w:lineRule="auto"/>
        <w:rPr>
          <w:rFonts w:cstheme="minorHAnsi"/>
          <w:b/>
          <w:bCs/>
        </w:rPr>
      </w:pPr>
      <w:r w:rsidRPr="009A4012">
        <w:rPr>
          <w:rFonts w:cstheme="minorHAnsi"/>
          <w:b/>
          <w:bCs/>
        </w:rPr>
        <w:lastRenderedPageBreak/>
        <w:t>Data availability statement</w:t>
      </w:r>
    </w:p>
    <w:p w14:paraId="2C0CAD26" w14:textId="77777777" w:rsidR="002040B1" w:rsidRPr="009A4012" w:rsidRDefault="002040B1" w:rsidP="002040B1">
      <w:pPr>
        <w:spacing w:after="120" w:line="240" w:lineRule="auto"/>
        <w:rPr>
          <w:rFonts w:cstheme="minorHAnsi"/>
        </w:rPr>
      </w:pPr>
      <w:r w:rsidRPr="009A4012">
        <w:rPr>
          <w:rFonts w:cstheme="minorHAnsi"/>
        </w:rPr>
        <w:t xml:space="preserve">The full survey data is only available to the research team to protect the anonymity of the survey respondents. </w:t>
      </w:r>
    </w:p>
    <w:p w14:paraId="7D5B5AAD" w14:textId="77777777" w:rsidR="002040B1" w:rsidRPr="009A4012" w:rsidRDefault="002040B1" w:rsidP="002040B1">
      <w:pPr>
        <w:spacing w:after="120" w:line="240" w:lineRule="auto"/>
        <w:rPr>
          <w:rFonts w:cstheme="minorHAnsi"/>
          <w:b/>
          <w:bCs/>
        </w:rPr>
      </w:pPr>
      <w:r w:rsidRPr="009A4012">
        <w:rPr>
          <w:rFonts w:cstheme="minorHAnsi"/>
          <w:b/>
          <w:bCs/>
        </w:rPr>
        <w:t>Supplementary data:</w:t>
      </w:r>
    </w:p>
    <w:p w14:paraId="34B290D1" w14:textId="77777777" w:rsidR="002040B1" w:rsidRPr="009A4012" w:rsidRDefault="002040B1" w:rsidP="002040B1">
      <w:pPr>
        <w:spacing w:after="120" w:line="240" w:lineRule="auto"/>
        <w:rPr>
          <w:rFonts w:cstheme="minorHAnsi"/>
        </w:rPr>
      </w:pPr>
      <w:r w:rsidRPr="009A4012">
        <w:rPr>
          <w:rFonts w:cstheme="minorHAnsi"/>
        </w:rPr>
        <w:t>Supplementary data 1: all survey questions</w:t>
      </w:r>
    </w:p>
    <w:p w14:paraId="416A600B" w14:textId="77777777" w:rsidR="002040B1" w:rsidRPr="009A4012" w:rsidRDefault="002040B1" w:rsidP="002040B1">
      <w:pPr>
        <w:spacing w:after="120" w:line="240" w:lineRule="auto"/>
        <w:rPr>
          <w:rFonts w:cstheme="minorHAnsi"/>
        </w:rPr>
      </w:pPr>
      <w:r w:rsidRPr="009A4012">
        <w:rPr>
          <w:rFonts w:cstheme="minorHAnsi"/>
        </w:rPr>
        <w:t>Supplementary data 2: number of respondents by neonatal surgical unit</w:t>
      </w:r>
    </w:p>
    <w:p w14:paraId="28F34FBA" w14:textId="77777777" w:rsidR="002040B1" w:rsidRPr="009A4012" w:rsidRDefault="002040B1" w:rsidP="002040B1">
      <w:pPr>
        <w:spacing w:after="120" w:line="240" w:lineRule="auto"/>
        <w:rPr>
          <w:rFonts w:cstheme="minorHAnsi"/>
        </w:rPr>
      </w:pPr>
      <w:r w:rsidRPr="009A4012">
        <w:rPr>
          <w:rFonts w:cstheme="minorHAnsi"/>
        </w:rPr>
        <w:t>Supplementary data 3: mapping of survey replies to categories</w:t>
      </w:r>
    </w:p>
    <w:p w14:paraId="19466239" w14:textId="77777777" w:rsidR="002040B1" w:rsidRPr="009A4012" w:rsidRDefault="002040B1" w:rsidP="002040B1">
      <w:pPr>
        <w:spacing w:after="120" w:line="240" w:lineRule="auto"/>
        <w:rPr>
          <w:rFonts w:cstheme="minorHAnsi"/>
        </w:rPr>
      </w:pPr>
      <w:r w:rsidRPr="009A4012">
        <w:rPr>
          <w:rFonts w:cstheme="minorHAnsi"/>
        </w:rPr>
        <w:t>Supplementary data 4: ranking of top rated ‘select all that apply’ style questions</w:t>
      </w:r>
    </w:p>
    <w:p w14:paraId="3C32DB68" w14:textId="77777777" w:rsidR="002040B1" w:rsidRPr="009A4012" w:rsidRDefault="002040B1" w:rsidP="002040B1">
      <w:pPr>
        <w:spacing w:after="120" w:line="240" w:lineRule="auto"/>
        <w:rPr>
          <w:rFonts w:cstheme="minorHAnsi"/>
        </w:rPr>
      </w:pPr>
    </w:p>
    <w:p w14:paraId="0617EF30" w14:textId="77777777" w:rsidR="002040B1" w:rsidRPr="009A4012" w:rsidRDefault="002040B1" w:rsidP="002040B1">
      <w:pPr>
        <w:spacing w:after="120" w:line="240" w:lineRule="auto"/>
        <w:rPr>
          <w:rFonts w:cstheme="minorHAnsi"/>
        </w:rPr>
      </w:pPr>
      <w:r w:rsidRPr="009A4012">
        <w:rPr>
          <w:rFonts w:cstheme="minorHAnsi"/>
          <w:b/>
          <w:bCs/>
        </w:rPr>
        <w:t>List of tables and figures</w:t>
      </w:r>
    </w:p>
    <w:p w14:paraId="5F3FC613" w14:textId="77777777" w:rsidR="002040B1" w:rsidRPr="009A4012" w:rsidRDefault="002040B1" w:rsidP="002040B1">
      <w:pPr>
        <w:spacing w:after="120" w:line="240" w:lineRule="auto"/>
        <w:rPr>
          <w:rFonts w:cstheme="minorHAnsi"/>
        </w:rPr>
      </w:pPr>
      <w:r w:rsidRPr="009A4012">
        <w:rPr>
          <w:rFonts w:cstheme="minorHAnsi"/>
        </w:rPr>
        <w:t xml:space="preserve">Figure </w:t>
      </w:r>
      <w:r w:rsidRPr="009A4012">
        <w:rPr>
          <w:rFonts w:cstheme="minorHAnsi"/>
        </w:rPr>
        <w:fldChar w:fldCharType="begin"/>
      </w:r>
      <w:r w:rsidRPr="009A4012">
        <w:rPr>
          <w:rFonts w:cstheme="minorHAnsi"/>
        </w:rPr>
        <w:instrText xml:space="preserve"> SEQ Figure \* ARABIC </w:instrText>
      </w:r>
      <w:r w:rsidRPr="009A4012">
        <w:rPr>
          <w:rFonts w:cstheme="minorHAnsi"/>
        </w:rPr>
        <w:fldChar w:fldCharType="separate"/>
      </w:r>
      <w:r w:rsidRPr="009A4012">
        <w:rPr>
          <w:rFonts w:cstheme="minorHAnsi"/>
        </w:rPr>
        <w:t>1</w:t>
      </w:r>
      <w:r w:rsidRPr="009A4012">
        <w:rPr>
          <w:rFonts w:cstheme="minorHAnsi"/>
        </w:rPr>
        <w:fldChar w:fldCharType="end"/>
      </w:r>
      <w:r w:rsidRPr="009A4012">
        <w:rPr>
          <w:rFonts w:cstheme="minorHAnsi"/>
        </w:rPr>
        <w:t xml:space="preserve"> – Overall views of different clinician groups regarding TAT usage</w:t>
      </w:r>
    </w:p>
    <w:p w14:paraId="2C9EA53D" w14:textId="77777777" w:rsidR="002040B1" w:rsidRPr="009A4012" w:rsidRDefault="002040B1" w:rsidP="002040B1">
      <w:pPr>
        <w:spacing w:after="120" w:line="240" w:lineRule="auto"/>
        <w:rPr>
          <w:rFonts w:cstheme="minorHAnsi"/>
        </w:rPr>
      </w:pPr>
      <w:r w:rsidRPr="009A4012">
        <w:rPr>
          <w:rFonts w:cstheme="minorHAnsi"/>
        </w:rPr>
        <w:t xml:space="preserve">Figure </w:t>
      </w:r>
      <w:r w:rsidRPr="009A4012">
        <w:rPr>
          <w:rFonts w:cstheme="minorHAnsi"/>
        </w:rPr>
        <w:fldChar w:fldCharType="begin"/>
      </w:r>
      <w:r w:rsidRPr="009A4012">
        <w:rPr>
          <w:rFonts w:cstheme="minorHAnsi"/>
        </w:rPr>
        <w:instrText xml:space="preserve"> SEQ Figure \* ARABIC </w:instrText>
      </w:r>
      <w:r w:rsidRPr="009A4012">
        <w:rPr>
          <w:rFonts w:cstheme="minorHAnsi"/>
        </w:rPr>
        <w:fldChar w:fldCharType="separate"/>
      </w:r>
      <w:r w:rsidRPr="009A4012">
        <w:rPr>
          <w:rFonts w:cstheme="minorHAnsi"/>
        </w:rPr>
        <w:t>2</w:t>
      </w:r>
      <w:r w:rsidRPr="009A4012">
        <w:rPr>
          <w:rFonts w:cstheme="minorHAnsi"/>
        </w:rPr>
        <w:fldChar w:fldCharType="end"/>
      </w:r>
      <w:r w:rsidRPr="009A4012">
        <w:rPr>
          <w:rFonts w:cstheme="minorHAnsi"/>
        </w:rPr>
        <w:t xml:space="preserve"> – Key decision makers for PN and CVC use</w:t>
      </w:r>
    </w:p>
    <w:p w14:paraId="5D35E2EF" w14:textId="77777777" w:rsidR="002040B1" w:rsidRPr="009A4012" w:rsidRDefault="002040B1" w:rsidP="002040B1">
      <w:pPr>
        <w:spacing w:after="120" w:line="240" w:lineRule="auto"/>
        <w:rPr>
          <w:rFonts w:cstheme="minorHAnsi"/>
        </w:rPr>
      </w:pPr>
      <w:r w:rsidRPr="009A4012">
        <w:rPr>
          <w:rFonts w:cstheme="minorHAnsi"/>
        </w:rPr>
        <w:t>Table 1 – Factors underlying current practice related to TAT use with illustrative themes, ordered by rank of importance to surgeons</w:t>
      </w:r>
    </w:p>
    <w:p w14:paraId="774FD97E" w14:textId="77777777" w:rsidR="002040B1" w:rsidRPr="009A4012" w:rsidRDefault="002040B1" w:rsidP="002040B1">
      <w:pPr>
        <w:spacing w:after="120" w:line="240" w:lineRule="auto"/>
        <w:rPr>
          <w:rFonts w:cstheme="minorHAnsi"/>
        </w:rPr>
      </w:pPr>
      <w:r w:rsidRPr="009A4012">
        <w:rPr>
          <w:rFonts w:cstheme="minorHAnsi"/>
        </w:rPr>
        <w:t>Table 2 - Factors underlying current practice related to PN / CVC use with illustrative themes, ordered by rank of importance to neonatologists</w:t>
      </w:r>
    </w:p>
    <w:p w14:paraId="4D579B7A" w14:textId="77777777" w:rsidR="002040B1" w:rsidRPr="009A4012" w:rsidRDefault="002040B1" w:rsidP="002040B1">
      <w:pPr>
        <w:spacing w:after="120" w:line="240" w:lineRule="auto"/>
        <w:rPr>
          <w:rFonts w:cstheme="minorHAnsi"/>
        </w:rPr>
      </w:pPr>
      <w:r w:rsidRPr="009A4012">
        <w:rPr>
          <w:rFonts w:cstheme="minorHAnsi"/>
        </w:rPr>
        <w:t>Table 3 - Barriers to TAT use amongst surgeons and neonatologists with illustrative themes</w:t>
      </w:r>
    </w:p>
    <w:p w14:paraId="34F475F5" w14:textId="77777777" w:rsidR="002040B1" w:rsidRPr="009A4012" w:rsidRDefault="002040B1" w:rsidP="002040B1">
      <w:pPr>
        <w:rPr>
          <w:rFonts w:cstheme="minorHAnsi"/>
        </w:rPr>
      </w:pPr>
    </w:p>
    <w:p w14:paraId="24198617" w14:textId="77777777" w:rsidR="002040B1" w:rsidRPr="009A4012" w:rsidRDefault="002040B1" w:rsidP="00F71341">
      <w:pPr>
        <w:spacing w:after="240" w:line="360" w:lineRule="auto"/>
        <w:rPr>
          <w:rFonts w:cstheme="minorHAnsi"/>
          <w:szCs w:val="24"/>
        </w:rPr>
      </w:pPr>
    </w:p>
    <w:sectPr w:rsidR="002040B1" w:rsidRPr="009A4012" w:rsidSect="00FA29A3">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16D1A7" w14:textId="77777777" w:rsidR="000B6AED" w:rsidRDefault="000B6AED" w:rsidP="00564272">
      <w:pPr>
        <w:spacing w:after="0" w:line="240" w:lineRule="auto"/>
      </w:pPr>
      <w:r>
        <w:separator/>
      </w:r>
    </w:p>
  </w:endnote>
  <w:endnote w:type="continuationSeparator" w:id="0">
    <w:p w14:paraId="54A4D98E" w14:textId="77777777" w:rsidR="000B6AED" w:rsidRDefault="000B6AED" w:rsidP="00564272">
      <w:pPr>
        <w:spacing w:after="0" w:line="240" w:lineRule="auto"/>
      </w:pPr>
      <w:r>
        <w:continuationSeparator/>
      </w:r>
    </w:p>
  </w:endnote>
  <w:endnote w:type="continuationNotice" w:id="1">
    <w:p w14:paraId="19DE3052" w14:textId="77777777" w:rsidR="000B6AED" w:rsidRDefault="000B6AE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18043358"/>
      <w:docPartObj>
        <w:docPartGallery w:val="Page Numbers (Bottom of Page)"/>
        <w:docPartUnique/>
      </w:docPartObj>
    </w:sdtPr>
    <w:sdtEndPr>
      <w:rPr>
        <w:noProof/>
      </w:rPr>
    </w:sdtEndPr>
    <w:sdtContent>
      <w:p w14:paraId="5257E52F" w14:textId="225258DA" w:rsidR="00564272" w:rsidRDefault="005642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619C8F" w14:textId="77777777" w:rsidR="00564272" w:rsidRDefault="005642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C8B97B" w14:textId="77777777" w:rsidR="000B6AED" w:rsidRDefault="000B6AED" w:rsidP="00564272">
      <w:pPr>
        <w:spacing w:after="0" w:line="240" w:lineRule="auto"/>
      </w:pPr>
      <w:r>
        <w:separator/>
      </w:r>
    </w:p>
  </w:footnote>
  <w:footnote w:type="continuationSeparator" w:id="0">
    <w:p w14:paraId="2F16FB70" w14:textId="77777777" w:rsidR="000B6AED" w:rsidRDefault="000B6AED" w:rsidP="00564272">
      <w:pPr>
        <w:spacing w:after="0" w:line="240" w:lineRule="auto"/>
      </w:pPr>
      <w:r>
        <w:continuationSeparator/>
      </w:r>
    </w:p>
  </w:footnote>
  <w:footnote w:type="continuationNotice" w:id="1">
    <w:p w14:paraId="0D1A9E72" w14:textId="77777777" w:rsidR="000B6AED" w:rsidRDefault="000B6AE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14976"/>
    <w:multiLevelType w:val="hybridMultilevel"/>
    <w:tmpl w:val="039A8FA0"/>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0160020"/>
    <w:multiLevelType w:val="hybridMultilevel"/>
    <w:tmpl w:val="20444A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0765062"/>
    <w:multiLevelType w:val="hybridMultilevel"/>
    <w:tmpl w:val="2F8421A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0FA2FEC"/>
    <w:multiLevelType w:val="hybridMultilevel"/>
    <w:tmpl w:val="3CFCE7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1863306"/>
    <w:multiLevelType w:val="hybridMultilevel"/>
    <w:tmpl w:val="365E2A8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1AB2A9B"/>
    <w:multiLevelType w:val="hybridMultilevel"/>
    <w:tmpl w:val="83247E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3132FD0"/>
    <w:multiLevelType w:val="hybridMultilevel"/>
    <w:tmpl w:val="DE201D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4ED1AE3"/>
    <w:multiLevelType w:val="hybridMultilevel"/>
    <w:tmpl w:val="662E6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6B56C48"/>
    <w:multiLevelType w:val="multilevel"/>
    <w:tmpl w:val="590ED3F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06DC6508"/>
    <w:multiLevelType w:val="hybridMultilevel"/>
    <w:tmpl w:val="43687A1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78F35A9"/>
    <w:multiLevelType w:val="hybridMultilevel"/>
    <w:tmpl w:val="933E2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66D03"/>
    <w:multiLevelType w:val="hybridMultilevel"/>
    <w:tmpl w:val="A8B00C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A242B97"/>
    <w:multiLevelType w:val="hybridMultilevel"/>
    <w:tmpl w:val="296A13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A602757"/>
    <w:multiLevelType w:val="hybridMultilevel"/>
    <w:tmpl w:val="ECB8CC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AB628A9"/>
    <w:multiLevelType w:val="hybridMultilevel"/>
    <w:tmpl w:val="22428B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0C2D4F81"/>
    <w:multiLevelType w:val="hybridMultilevel"/>
    <w:tmpl w:val="B726E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C507E79"/>
    <w:multiLevelType w:val="hybridMultilevel"/>
    <w:tmpl w:val="8EC2440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0C635F60"/>
    <w:multiLevelType w:val="hybridMultilevel"/>
    <w:tmpl w:val="74FC4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0D28665F"/>
    <w:multiLevelType w:val="hybridMultilevel"/>
    <w:tmpl w:val="2C588B0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0FF01665"/>
    <w:multiLevelType w:val="hybridMultilevel"/>
    <w:tmpl w:val="B87C12B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0C74E9F"/>
    <w:multiLevelType w:val="hybridMultilevel"/>
    <w:tmpl w:val="C9FC5B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1BE4C1E"/>
    <w:multiLevelType w:val="multilevel"/>
    <w:tmpl w:val="E8EAF8E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11E40B82"/>
    <w:multiLevelType w:val="hybridMultilevel"/>
    <w:tmpl w:val="4FD06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2172D3A"/>
    <w:multiLevelType w:val="hybridMultilevel"/>
    <w:tmpl w:val="A1E20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2F20BDA"/>
    <w:multiLevelType w:val="hybridMultilevel"/>
    <w:tmpl w:val="9DEE44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31663EC"/>
    <w:multiLevelType w:val="hybridMultilevel"/>
    <w:tmpl w:val="67F23AF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15F17F9B"/>
    <w:multiLevelType w:val="hybridMultilevel"/>
    <w:tmpl w:val="6A56E1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168B182D"/>
    <w:multiLevelType w:val="hybridMultilevel"/>
    <w:tmpl w:val="B72A57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196F67F9"/>
    <w:multiLevelType w:val="hybridMultilevel"/>
    <w:tmpl w:val="2E20D8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1B4429B7"/>
    <w:multiLevelType w:val="hybridMultilevel"/>
    <w:tmpl w:val="382C45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1B7A5626"/>
    <w:multiLevelType w:val="hybridMultilevel"/>
    <w:tmpl w:val="8106673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1C884547"/>
    <w:multiLevelType w:val="multilevel"/>
    <w:tmpl w:val="590ED3F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1CB618C5"/>
    <w:multiLevelType w:val="hybridMultilevel"/>
    <w:tmpl w:val="D91459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1DDD5E2F"/>
    <w:multiLevelType w:val="hybridMultilevel"/>
    <w:tmpl w:val="12A222E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1EDF7C50"/>
    <w:multiLevelType w:val="multilevel"/>
    <w:tmpl w:val="E8EAF8E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1FCA4C60"/>
    <w:multiLevelType w:val="hybridMultilevel"/>
    <w:tmpl w:val="6D804C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22560466"/>
    <w:multiLevelType w:val="hybridMultilevel"/>
    <w:tmpl w:val="E66A1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2B11594"/>
    <w:multiLevelType w:val="hybridMultilevel"/>
    <w:tmpl w:val="5DAAA34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2319226A"/>
    <w:multiLevelType w:val="hybridMultilevel"/>
    <w:tmpl w:val="D22203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234C4A0D"/>
    <w:multiLevelType w:val="hybridMultilevel"/>
    <w:tmpl w:val="3AEA9B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275D4B78"/>
    <w:multiLevelType w:val="hybridMultilevel"/>
    <w:tmpl w:val="1A1042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27701E1B"/>
    <w:multiLevelType w:val="hybridMultilevel"/>
    <w:tmpl w:val="41D84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27B92856"/>
    <w:multiLevelType w:val="hybridMultilevel"/>
    <w:tmpl w:val="690C4B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2A2D401F"/>
    <w:multiLevelType w:val="hybridMultilevel"/>
    <w:tmpl w:val="39BEBA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2AD616E8"/>
    <w:multiLevelType w:val="hybridMultilevel"/>
    <w:tmpl w:val="0CFA56C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5" w15:restartNumberingAfterBreak="0">
    <w:nsid w:val="2B465CA8"/>
    <w:multiLevelType w:val="hybridMultilevel"/>
    <w:tmpl w:val="C0422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2C0905C8"/>
    <w:multiLevelType w:val="multilevel"/>
    <w:tmpl w:val="14324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D1534D7"/>
    <w:multiLevelType w:val="hybridMultilevel"/>
    <w:tmpl w:val="9CD89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2D851399"/>
    <w:multiLevelType w:val="hybridMultilevel"/>
    <w:tmpl w:val="2B165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2FC71032"/>
    <w:multiLevelType w:val="hybridMultilevel"/>
    <w:tmpl w:val="216A588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30252BAD"/>
    <w:multiLevelType w:val="hybridMultilevel"/>
    <w:tmpl w:val="B3D47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303E03E3"/>
    <w:multiLevelType w:val="multilevel"/>
    <w:tmpl w:val="55B4769C"/>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310E18FB"/>
    <w:multiLevelType w:val="hybridMultilevel"/>
    <w:tmpl w:val="1B329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31787B04"/>
    <w:multiLevelType w:val="hybridMultilevel"/>
    <w:tmpl w:val="C2DACB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31E13471"/>
    <w:multiLevelType w:val="hybridMultilevel"/>
    <w:tmpl w:val="282445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322F0333"/>
    <w:multiLevelType w:val="hybridMultilevel"/>
    <w:tmpl w:val="7CB478E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32727ECC"/>
    <w:multiLevelType w:val="hybridMultilevel"/>
    <w:tmpl w:val="4F62ED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33DB2615"/>
    <w:multiLevelType w:val="hybridMultilevel"/>
    <w:tmpl w:val="C568C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34A676A1"/>
    <w:multiLevelType w:val="hybridMultilevel"/>
    <w:tmpl w:val="7BF60E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351D4DD2"/>
    <w:multiLevelType w:val="hybridMultilevel"/>
    <w:tmpl w:val="4EF0CD2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38124999"/>
    <w:multiLevelType w:val="multilevel"/>
    <w:tmpl w:val="590ED3F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1" w15:restartNumberingAfterBreak="0">
    <w:nsid w:val="3D664310"/>
    <w:multiLevelType w:val="hybridMultilevel"/>
    <w:tmpl w:val="FBEAD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3E3A68EC"/>
    <w:multiLevelType w:val="hybridMultilevel"/>
    <w:tmpl w:val="0C3A5EB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3FDA45EC"/>
    <w:multiLevelType w:val="hybridMultilevel"/>
    <w:tmpl w:val="F46A1C3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41B168AA"/>
    <w:multiLevelType w:val="hybridMultilevel"/>
    <w:tmpl w:val="1C60D1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5" w15:restartNumberingAfterBreak="0">
    <w:nsid w:val="42446D28"/>
    <w:multiLevelType w:val="hybridMultilevel"/>
    <w:tmpl w:val="B9522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429468CD"/>
    <w:multiLevelType w:val="hybridMultilevel"/>
    <w:tmpl w:val="E77AC2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7" w15:restartNumberingAfterBreak="0">
    <w:nsid w:val="429F0699"/>
    <w:multiLevelType w:val="hybridMultilevel"/>
    <w:tmpl w:val="93301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437635C0"/>
    <w:multiLevelType w:val="hybridMultilevel"/>
    <w:tmpl w:val="74A432D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47856D32"/>
    <w:multiLevelType w:val="multilevel"/>
    <w:tmpl w:val="E8EAF8E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0" w15:restartNumberingAfterBreak="0">
    <w:nsid w:val="47B236B5"/>
    <w:multiLevelType w:val="hybridMultilevel"/>
    <w:tmpl w:val="0B6A2C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15:restartNumberingAfterBreak="0">
    <w:nsid w:val="49493EDD"/>
    <w:multiLevelType w:val="hybridMultilevel"/>
    <w:tmpl w:val="CB32C9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2" w15:restartNumberingAfterBreak="0">
    <w:nsid w:val="49CB2B94"/>
    <w:multiLevelType w:val="hybridMultilevel"/>
    <w:tmpl w:val="31F02E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3" w15:restartNumberingAfterBreak="0">
    <w:nsid w:val="49F20BED"/>
    <w:multiLevelType w:val="hybridMultilevel"/>
    <w:tmpl w:val="55169C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4A4F0C53"/>
    <w:multiLevelType w:val="hybridMultilevel"/>
    <w:tmpl w:val="DE3400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5" w15:restartNumberingAfterBreak="0">
    <w:nsid w:val="4B170298"/>
    <w:multiLevelType w:val="hybridMultilevel"/>
    <w:tmpl w:val="E2C06A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6" w15:restartNumberingAfterBreak="0">
    <w:nsid w:val="4BE72C09"/>
    <w:multiLevelType w:val="hybridMultilevel"/>
    <w:tmpl w:val="4724B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4C4B2071"/>
    <w:multiLevelType w:val="hybridMultilevel"/>
    <w:tmpl w:val="8F649C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8" w15:restartNumberingAfterBreak="0">
    <w:nsid w:val="4E0C634E"/>
    <w:multiLevelType w:val="hybridMultilevel"/>
    <w:tmpl w:val="FD2632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9" w15:restartNumberingAfterBreak="0">
    <w:nsid w:val="4ED508E2"/>
    <w:multiLevelType w:val="hybridMultilevel"/>
    <w:tmpl w:val="D8F843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4FDB37EF"/>
    <w:multiLevelType w:val="hybridMultilevel"/>
    <w:tmpl w:val="F6140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50267FCD"/>
    <w:multiLevelType w:val="hybridMultilevel"/>
    <w:tmpl w:val="39FAA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504D6920"/>
    <w:multiLevelType w:val="hybridMultilevel"/>
    <w:tmpl w:val="A2E6C2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50A20FA4"/>
    <w:multiLevelType w:val="hybridMultilevel"/>
    <w:tmpl w:val="56CC26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5269406F"/>
    <w:multiLevelType w:val="hybridMultilevel"/>
    <w:tmpl w:val="49EC42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5" w15:restartNumberingAfterBreak="0">
    <w:nsid w:val="53A77402"/>
    <w:multiLevelType w:val="hybridMultilevel"/>
    <w:tmpl w:val="5FFCC99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6" w15:restartNumberingAfterBreak="0">
    <w:nsid w:val="53EE175B"/>
    <w:multiLevelType w:val="hybridMultilevel"/>
    <w:tmpl w:val="C38204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7" w15:restartNumberingAfterBreak="0">
    <w:nsid w:val="54E526E9"/>
    <w:multiLevelType w:val="hybridMultilevel"/>
    <w:tmpl w:val="D444E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55F42FDF"/>
    <w:multiLevelType w:val="hybridMultilevel"/>
    <w:tmpl w:val="5CBE48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9" w15:restartNumberingAfterBreak="0">
    <w:nsid w:val="565123F4"/>
    <w:multiLevelType w:val="multilevel"/>
    <w:tmpl w:val="E8EAF8E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0" w15:restartNumberingAfterBreak="0">
    <w:nsid w:val="56EE2E47"/>
    <w:multiLevelType w:val="hybridMultilevel"/>
    <w:tmpl w:val="D58A9A0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58311FD0"/>
    <w:multiLevelType w:val="hybridMultilevel"/>
    <w:tmpl w:val="59162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5A23462E"/>
    <w:multiLevelType w:val="hybridMultilevel"/>
    <w:tmpl w:val="518E14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5BBA409B"/>
    <w:multiLevelType w:val="hybridMultilevel"/>
    <w:tmpl w:val="8004AD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4" w15:restartNumberingAfterBreak="0">
    <w:nsid w:val="5C01537D"/>
    <w:multiLevelType w:val="hybridMultilevel"/>
    <w:tmpl w:val="74DC81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5" w15:restartNumberingAfterBreak="0">
    <w:nsid w:val="5C600C8E"/>
    <w:multiLevelType w:val="hybridMultilevel"/>
    <w:tmpl w:val="8EC0E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6" w15:restartNumberingAfterBreak="0">
    <w:nsid w:val="5DE43D74"/>
    <w:multiLevelType w:val="multilevel"/>
    <w:tmpl w:val="E8EAF8E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7" w15:restartNumberingAfterBreak="0">
    <w:nsid w:val="619564E2"/>
    <w:multiLevelType w:val="hybridMultilevel"/>
    <w:tmpl w:val="EC2CFB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633E0B47"/>
    <w:multiLevelType w:val="hybridMultilevel"/>
    <w:tmpl w:val="B198B5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9" w15:restartNumberingAfterBreak="0">
    <w:nsid w:val="638D62C2"/>
    <w:multiLevelType w:val="hybridMultilevel"/>
    <w:tmpl w:val="EF5655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0" w15:restartNumberingAfterBreak="0">
    <w:nsid w:val="63B31CC9"/>
    <w:multiLevelType w:val="hybridMultilevel"/>
    <w:tmpl w:val="E4180E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63F21406"/>
    <w:multiLevelType w:val="hybridMultilevel"/>
    <w:tmpl w:val="9FB8D8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2" w15:restartNumberingAfterBreak="0">
    <w:nsid w:val="647F1655"/>
    <w:multiLevelType w:val="hybridMultilevel"/>
    <w:tmpl w:val="244CC2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3" w15:restartNumberingAfterBreak="0">
    <w:nsid w:val="6691229B"/>
    <w:multiLevelType w:val="hybridMultilevel"/>
    <w:tmpl w:val="9148F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15:restartNumberingAfterBreak="0">
    <w:nsid w:val="681C43AA"/>
    <w:multiLevelType w:val="hybridMultilevel"/>
    <w:tmpl w:val="324614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5" w15:restartNumberingAfterBreak="0">
    <w:nsid w:val="68792DD4"/>
    <w:multiLevelType w:val="hybridMultilevel"/>
    <w:tmpl w:val="2ED4F2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6" w15:restartNumberingAfterBreak="0">
    <w:nsid w:val="6A992FD6"/>
    <w:multiLevelType w:val="hybridMultilevel"/>
    <w:tmpl w:val="884E969E"/>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7" w15:restartNumberingAfterBreak="0">
    <w:nsid w:val="6AF34023"/>
    <w:multiLevelType w:val="hybridMultilevel"/>
    <w:tmpl w:val="6C569D1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8" w15:restartNumberingAfterBreak="0">
    <w:nsid w:val="6CB8184A"/>
    <w:multiLevelType w:val="hybridMultilevel"/>
    <w:tmpl w:val="2CD8C7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9" w15:restartNumberingAfterBreak="0">
    <w:nsid w:val="6E6272DC"/>
    <w:multiLevelType w:val="multilevel"/>
    <w:tmpl w:val="55B4769C"/>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0" w15:restartNumberingAfterBreak="0">
    <w:nsid w:val="6E6741F9"/>
    <w:multiLevelType w:val="hybridMultilevel"/>
    <w:tmpl w:val="8490E87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1" w15:restartNumberingAfterBreak="0">
    <w:nsid w:val="6F9A40BE"/>
    <w:multiLevelType w:val="hybridMultilevel"/>
    <w:tmpl w:val="F68AC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15:restartNumberingAfterBreak="0">
    <w:nsid w:val="722258D2"/>
    <w:multiLevelType w:val="hybridMultilevel"/>
    <w:tmpl w:val="90E65D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3" w15:restartNumberingAfterBreak="0">
    <w:nsid w:val="74106DD6"/>
    <w:multiLevelType w:val="hybridMultilevel"/>
    <w:tmpl w:val="D2C2D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15:restartNumberingAfterBreak="0">
    <w:nsid w:val="7544731B"/>
    <w:multiLevelType w:val="hybridMultilevel"/>
    <w:tmpl w:val="6688C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5" w15:restartNumberingAfterBreak="0">
    <w:nsid w:val="76295382"/>
    <w:multiLevelType w:val="hybridMultilevel"/>
    <w:tmpl w:val="E0CEE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6" w15:restartNumberingAfterBreak="0">
    <w:nsid w:val="7630737D"/>
    <w:multiLevelType w:val="multilevel"/>
    <w:tmpl w:val="A8D4458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7" w15:restartNumberingAfterBreak="0">
    <w:nsid w:val="77606158"/>
    <w:multiLevelType w:val="hybridMultilevel"/>
    <w:tmpl w:val="776600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8" w15:restartNumberingAfterBreak="0">
    <w:nsid w:val="77802B3F"/>
    <w:multiLevelType w:val="hybridMultilevel"/>
    <w:tmpl w:val="7F4AD7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9" w15:restartNumberingAfterBreak="0">
    <w:nsid w:val="783F63BB"/>
    <w:multiLevelType w:val="hybridMultilevel"/>
    <w:tmpl w:val="B4F6BB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0" w15:restartNumberingAfterBreak="0">
    <w:nsid w:val="78896A40"/>
    <w:multiLevelType w:val="hybridMultilevel"/>
    <w:tmpl w:val="EE0E5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1" w15:restartNumberingAfterBreak="0">
    <w:nsid w:val="78A52AD8"/>
    <w:multiLevelType w:val="hybridMultilevel"/>
    <w:tmpl w:val="C71AEE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2" w15:restartNumberingAfterBreak="0">
    <w:nsid w:val="78B16EBC"/>
    <w:multiLevelType w:val="hybridMultilevel"/>
    <w:tmpl w:val="D0A287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3" w15:restartNumberingAfterBreak="0">
    <w:nsid w:val="79BB5753"/>
    <w:multiLevelType w:val="hybridMultilevel"/>
    <w:tmpl w:val="A54CE2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4" w15:restartNumberingAfterBreak="0">
    <w:nsid w:val="7A101434"/>
    <w:multiLevelType w:val="hybridMultilevel"/>
    <w:tmpl w:val="8506CF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5" w15:restartNumberingAfterBreak="0">
    <w:nsid w:val="7A683FC2"/>
    <w:multiLevelType w:val="hybridMultilevel"/>
    <w:tmpl w:val="FAE85D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6" w15:restartNumberingAfterBreak="0">
    <w:nsid w:val="7A7479D2"/>
    <w:multiLevelType w:val="hybridMultilevel"/>
    <w:tmpl w:val="5B4247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7" w15:restartNumberingAfterBreak="0">
    <w:nsid w:val="7AD80569"/>
    <w:multiLevelType w:val="hybridMultilevel"/>
    <w:tmpl w:val="783C0C6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8" w15:restartNumberingAfterBreak="0">
    <w:nsid w:val="7C813519"/>
    <w:multiLevelType w:val="hybridMultilevel"/>
    <w:tmpl w:val="9F7E46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9" w15:restartNumberingAfterBreak="0">
    <w:nsid w:val="7D1274DE"/>
    <w:multiLevelType w:val="hybridMultilevel"/>
    <w:tmpl w:val="53FC7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17182093">
    <w:abstractNumId w:val="53"/>
  </w:num>
  <w:num w:numId="2" w16cid:durableId="1282614538">
    <w:abstractNumId w:val="36"/>
  </w:num>
  <w:num w:numId="3" w16cid:durableId="610941059">
    <w:abstractNumId w:val="45"/>
  </w:num>
  <w:num w:numId="4" w16cid:durableId="1748770368">
    <w:abstractNumId w:val="0"/>
  </w:num>
  <w:num w:numId="5" w16cid:durableId="615407265">
    <w:abstractNumId w:val="2"/>
  </w:num>
  <w:num w:numId="6" w16cid:durableId="2136482903">
    <w:abstractNumId w:val="82"/>
  </w:num>
  <w:num w:numId="7" w16cid:durableId="1395811038">
    <w:abstractNumId w:val="33"/>
  </w:num>
  <w:num w:numId="8" w16cid:durableId="1078089337">
    <w:abstractNumId w:val="55"/>
  </w:num>
  <w:num w:numId="9" w16cid:durableId="127434388">
    <w:abstractNumId w:val="62"/>
  </w:num>
  <w:num w:numId="10" w16cid:durableId="1129132024">
    <w:abstractNumId w:val="107"/>
  </w:num>
  <w:num w:numId="11" w16cid:durableId="1276713204">
    <w:abstractNumId w:val="4"/>
  </w:num>
  <w:num w:numId="12" w16cid:durableId="1855607880">
    <w:abstractNumId w:val="19"/>
  </w:num>
  <w:num w:numId="13" w16cid:durableId="2117670262">
    <w:abstractNumId w:val="27"/>
  </w:num>
  <w:num w:numId="14" w16cid:durableId="1628270830">
    <w:abstractNumId w:val="70"/>
  </w:num>
  <w:num w:numId="15" w16cid:durableId="1568682001">
    <w:abstractNumId w:val="71"/>
  </w:num>
  <w:num w:numId="16" w16cid:durableId="329145181">
    <w:abstractNumId w:val="104"/>
  </w:num>
  <w:num w:numId="17" w16cid:durableId="456292829">
    <w:abstractNumId w:val="32"/>
  </w:num>
  <w:num w:numId="18" w16cid:durableId="1222980306">
    <w:abstractNumId w:val="73"/>
  </w:num>
  <w:num w:numId="19" w16cid:durableId="1837839639">
    <w:abstractNumId w:val="105"/>
  </w:num>
  <w:num w:numId="20" w16cid:durableId="550700901">
    <w:abstractNumId w:val="122"/>
  </w:num>
  <w:num w:numId="21" w16cid:durableId="1059013048">
    <w:abstractNumId w:val="101"/>
  </w:num>
  <w:num w:numId="22" w16cid:durableId="678507069">
    <w:abstractNumId w:val="123"/>
  </w:num>
  <w:num w:numId="23" w16cid:durableId="770129502">
    <w:abstractNumId w:val="99"/>
  </w:num>
  <w:num w:numId="24" w16cid:durableId="157622985">
    <w:abstractNumId w:val="112"/>
  </w:num>
  <w:num w:numId="25" w16cid:durableId="96416439">
    <w:abstractNumId w:val="102"/>
  </w:num>
  <w:num w:numId="26" w16cid:durableId="744497004">
    <w:abstractNumId w:val="94"/>
  </w:num>
  <w:num w:numId="27" w16cid:durableId="7492550">
    <w:abstractNumId w:val="11"/>
  </w:num>
  <w:num w:numId="28" w16cid:durableId="1535463279">
    <w:abstractNumId w:val="6"/>
  </w:num>
  <w:num w:numId="29" w16cid:durableId="423232456">
    <w:abstractNumId w:val="77"/>
  </w:num>
  <w:num w:numId="30" w16cid:durableId="1029523058">
    <w:abstractNumId w:val="88"/>
  </w:num>
  <w:num w:numId="31" w16cid:durableId="142431176">
    <w:abstractNumId w:val="125"/>
  </w:num>
  <w:num w:numId="32" w16cid:durableId="140659056">
    <w:abstractNumId w:val="56"/>
  </w:num>
  <w:num w:numId="33" w16cid:durableId="764152814">
    <w:abstractNumId w:val="90"/>
  </w:num>
  <w:num w:numId="34" w16cid:durableId="1242568519">
    <w:abstractNumId w:val="63"/>
  </w:num>
  <w:num w:numId="35" w16cid:durableId="1441144844">
    <w:abstractNumId w:val="59"/>
  </w:num>
  <w:num w:numId="36" w16cid:durableId="1497065006">
    <w:abstractNumId w:val="66"/>
  </w:num>
  <w:num w:numId="37" w16cid:durableId="484200008">
    <w:abstractNumId w:val="108"/>
  </w:num>
  <w:num w:numId="38" w16cid:durableId="1618415518">
    <w:abstractNumId w:val="78"/>
  </w:num>
  <w:num w:numId="39" w16cid:durableId="859243541">
    <w:abstractNumId w:val="84"/>
  </w:num>
  <w:num w:numId="40" w16cid:durableId="1359310249">
    <w:abstractNumId w:val="74"/>
  </w:num>
  <w:num w:numId="41" w16cid:durableId="819661211">
    <w:abstractNumId w:val="64"/>
  </w:num>
  <w:num w:numId="42" w16cid:durableId="2099986438">
    <w:abstractNumId w:val="92"/>
  </w:num>
  <w:num w:numId="43" w16cid:durableId="1636788040">
    <w:abstractNumId w:val="127"/>
  </w:num>
  <w:num w:numId="44" w16cid:durableId="1825931152">
    <w:abstractNumId w:val="18"/>
  </w:num>
  <w:num w:numId="45" w16cid:durableId="1166020385">
    <w:abstractNumId w:val="10"/>
  </w:num>
  <w:num w:numId="46" w16cid:durableId="438180027">
    <w:abstractNumId w:val="120"/>
  </w:num>
  <w:num w:numId="47" w16cid:durableId="2122258431">
    <w:abstractNumId w:val="34"/>
  </w:num>
  <w:num w:numId="48" w16cid:durableId="716322781">
    <w:abstractNumId w:val="95"/>
  </w:num>
  <w:num w:numId="49" w16cid:durableId="493494529">
    <w:abstractNumId w:val="98"/>
  </w:num>
  <w:num w:numId="50" w16cid:durableId="1673141517">
    <w:abstractNumId w:val="47"/>
  </w:num>
  <w:num w:numId="51" w16cid:durableId="1937784804">
    <w:abstractNumId w:val="69"/>
  </w:num>
  <w:num w:numId="52" w16cid:durableId="1598636891">
    <w:abstractNumId w:val="49"/>
  </w:num>
  <w:num w:numId="53" w16cid:durableId="123305897">
    <w:abstractNumId w:val="89"/>
  </w:num>
  <w:num w:numId="54" w16cid:durableId="1516453561">
    <w:abstractNumId w:val="96"/>
  </w:num>
  <w:num w:numId="55" w16cid:durableId="1092625230">
    <w:abstractNumId w:val="21"/>
  </w:num>
  <w:num w:numId="56" w16cid:durableId="683747703">
    <w:abstractNumId w:val="119"/>
  </w:num>
  <w:num w:numId="57" w16cid:durableId="567232113">
    <w:abstractNumId w:val="24"/>
  </w:num>
  <w:num w:numId="58" w16cid:durableId="1490900751">
    <w:abstractNumId w:val="52"/>
  </w:num>
  <w:num w:numId="59" w16cid:durableId="235239261">
    <w:abstractNumId w:val="117"/>
  </w:num>
  <w:num w:numId="60" w16cid:durableId="7297199">
    <w:abstractNumId w:val="5"/>
  </w:num>
  <w:num w:numId="61" w16cid:durableId="1376471425">
    <w:abstractNumId w:val="41"/>
  </w:num>
  <w:num w:numId="62" w16cid:durableId="447431207">
    <w:abstractNumId w:val="22"/>
  </w:num>
  <w:num w:numId="63" w16cid:durableId="1011444564">
    <w:abstractNumId w:val="67"/>
  </w:num>
  <w:num w:numId="64" w16cid:durableId="1362171235">
    <w:abstractNumId w:val="54"/>
  </w:num>
  <w:num w:numId="65" w16cid:durableId="1906061304">
    <w:abstractNumId w:val="103"/>
  </w:num>
  <w:num w:numId="66" w16cid:durableId="943805517">
    <w:abstractNumId w:val="68"/>
  </w:num>
  <w:num w:numId="67" w16cid:durableId="1351446184">
    <w:abstractNumId w:val="124"/>
  </w:num>
  <w:num w:numId="68" w16cid:durableId="652292798">
    <w:abstractNumId w:val="116"/>
  </w:num>
  <w:num w:numId="69" w16cid:durableId="1623655187">
    <w:abstractNumId w:val="109"/>
  </w:num>
  <w:num w:numId="70" w16cid:durableId="1571110793">
    <w:abstractNumId w:val="51"/>
  </w:num>
  <w:num w:numId="71" w16cid:durableId="1582446779">
    <w:abstractNumId w:val="25"/>
  </w:num>
  <w:num w:numId="72" w16cid:durableId="155190894">
    <w:abstractNumId w:val="100"/>
  </w:num>
  <w:num w:numId="73" w16cid:durableId="1289510365">
    <w:abstractNumId w:val="46"/>
  </w:num>
  <w:num w:numId="74" w16cid:durableId="1756899634">
    <w:abstractNumId w:val="17"/>
  </w:num>
  <w:num w:numId="75" w16cid:durableId="652412221">
    <w:abstractNumId w:val="35"/>
  </w:num>
  <w:num w:numId="76" w16cid:durableId="654526585">
    <w:abstractNumId w:val="29"/>
  </w:num>
  <w:num w:numId="77" w16cid:durableId="1410079392">
    <w:abstractNumId w:val="20"/>
  </w:num>
  <w:num w:numId="78" w16cid:durableId="1553542923">
    <w:abstractNumId w:val="3"/>
  </w:num>
  <w:num w:numId="79" w16cid:durableId="1725329612">
    <w:abstractNumId w:val="13"/>
  </w:num>
  <w:num w:numId="80" w16cid:durableId="1979527600">
    <w:abstractNumId w:val="93"/>
  </w:num>
  <w:num w:numId="81" w16cid:durableId="1571378358">
    <w:abstractNumId w:val="9"/>
  </w:num>
  <w:num w:numId="82" w16cid:durableId="1767000010">
    <w:abstractNumId w:val="106"/>
  </w:num>
  <w:num w:numId="83" w16cid:durableId="991257392">
    <w:abstractNumId w:val="110"/>
  </w:num>
  <w:num w:numId="84" w16cid:durableId="1598951069">
    <w:abstractNumId w:val="60"/>
  </w:num>
  <w:num w:numId="85" w16cid:durableId="662046570">
    <w:abstractNumId w:val="31"/>
  </w:num>
  <w:num w:numId="86" w16cid:durableId="1958830433">
    <w:abstractNumId w:val="8"/>
  </w:num>
  <w:num w:numId="87" w16cid:durableId="515198109">
    <w:abstractNumId w:val="97"/>
  </w:num>
  <w:num w:numId="88" w16cid:durableId="601455875">
    <w:abstractNumId w:val="57"/>
  </w:num>
  <w:num w:numId="89" w16cid:durableId="1271158854">
    <w:abstractNumId w:val="58"/>
  </w:num>
  <w:num w:numId="90" w16cid:durableId="1228951064">
    <w:abstractNumId w:val="39"/>
  </w:num>
  <w:num w:numId="91" w16cid:durableId="1451626707">
    <w:abstractNumId w:val="28"/>
  </w:num>
  <w:num w:numId="92" w16cid:durableId="1779178146">
    <w:abstractNumId w:val="126"/>
  </w:num>
  <w:num w:numId="93" w16cid:durableId="927882746">
    <w:abstractNumId w:val="121"/>
  </w:num>
  <w:num w:numId="94" w16cid:durableId="1279338833">
    <w:abstractNumId w:val="86"/>
  </w:num>
  <w:num w:numId="95" w16cid:durableId="623459695">
    <w:abstractNumId w:val="12"/>
  </w:num>
  <w:num w:numId="96" w16cid:durableId="1982611657">
    <w:abstractNumId w:val="38"/>
  </w:num>
  <w:num w:numId="97" w16cid:durableId="1401366411">
    <w:abstractNumId w:val="75"/>
  </w:num>
  <w:num w:numId="98" w16cid:durableId="1979602570">
    <w:abstractNumId w:val="43"/>
  </w:num>
  <w:num w:numId="99" w16cid:durableId="1516773473">
    <w:abstractNumId w:val="83"/>
  </w:num>
  <w:num w:numId="100" w16cid:durableId="1693847309">
    <w:abstractNumId w:val="37"/>
  </w:num>
  <w:num w:numId="101" w16cid:durableId="1651129416">
    <w:abstractNumId w:val="87"/>
  </w:num>
  <w:num w:numId="102" w16cid:durableId="731274372">
    <w:abstractNumId w:val="7"/>
  </w:num>
  <w:num w:numId="103" w16cid:durableId="520751317">
    <w:abstractNumId w:val="26"/>
  </w:num>
  <w:num w:numId="104" w16cid:durableId="71854744">
    <w:abstractNumId w:val="40"/>
  </w:num>
  <w:num w:numId="105" w16cid:durableId="1512528306">
    <w:abstractNumId w:val="65"/>
  </w:num>
  <w:num w:numId="106" w16cid:durableId="1319924875">
    <w:abstractNumId w:val="76"/>
  </w:num>
  <w:num w:numId="107" w16cid:durableId="1475878459">
    <w:abstractNumId w:val="113"/>
  </w:num>
  <w:num w:numId="108" w16cid:durableId="1795558802">
    <w:abstractNumId w:val="61"/>
  </w:num>
  <w:num w:numId="109" w16cid:durableId="1139955244">
    <w:abstractNumId w:val="42"/>
  </w:num>
  <w:num w:numId="110" w16cid:durableId="1081563785">
    <w:abstractNumId w:val="115"/>
  </w:num>
  <w:num w:numId="111" w16cid:durableId="1942057968">
    <w:abstractNumId w:val="14"/>
  </w:num>
  <w:num w:numId="112" w16cid:durableId="1575358373">
    <w:abstractNumId w:val="85"/>
  </w:num>
  <w:num w:numId="113" w16cid:durableId="452673862">
    <w:abstractNumId w:val="91"/>
  </w:num>
  <w:num w:numId="114" w16cid:durableId="7603346">
    <w:abstractNumId w:val="129"/>
  </w:num>
  <w:num w:numId="115" w16cid:durableId="735207793">
    <w:abstractNumId w:val="118"/>
  </w:num>
  <w:num w:numId="116" w16cid:durableId="1540817556">
    <w:abstractNumId w:val="15"/>
  </w:num>
  <w:num w:numId="117" w16cid:durableId="15204516">
    <w:abstractNumId w:val="72"/>
  </w:num>
  <w:num w:numId="118" w16cid:durableId="894436449">
    <w:abstractNumId w:val="48"/>
  </w:num>
  <w:num w:numId="119" w16cid:durableId="1780879608">
    <w:abstractNumId w:val="50"/>
  </w:num>
  <w:num w:numId="120" w16cid:durableId="1417437152">
    <w:abstractNumId w:val="81"/>
  </w:num>
  <w:num w:numId="121" w16cid:durableId="1515071262">
    <w:abstractNumId w:val="111"/>
  </w:num>
  <w:num w:numId="122" w16cid:durableId="377894384">
    <w:abstractNumId w:val="1"/>
  </w:num>
  <w:num w:numId="123" w16cid:durableId="1927113481">
    <w:abstractNumId w:val="128"/>
  </w:num>
  <w:num w:numId="124" w16cid:durableId="786123677">
    <w:abstractNumId w:val="16"/>
  </w:num>
  <w:num w:numId="125" w16cid:durableId="1271546493">
    <w:abstractNumId w:val="114"/>
  </w:num>
  <w:num w:numId="126" w16cid:durableId="714045238">
    <w:abstractNumId w:val="44"/>
  </w:num>
  <w:num w:numId="127" w16cid:durableId="2102867665">
    <w:abstractNumId w:val="30"/>
  </w:num>
  <w:num w:numId="128" w16cid:durableId="1193419849">
    <w:abstractNumId w:val="79"/>
  </w:num>
  <w:num w:numId="129" w16cid:durableId="610013418">
    <w:abstractNumId w:val="23"/>
  </w:num>
  <w:num w:numId="130" w16cid:durableId="990866454">
    <w:abstractNumId w:val="80"/>
  </w:num>
  <w:numIdMacAtCleanup w:val="1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Pediatric Surge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9t9vfdjwap56e2zv05z2st2x9dxartasw9&quot;&gt;My EndNote Library&lt;record-ids&gt;&lt;item&gt;10&lt;/item&gt;&lt;item&gt;11&lt;/item&gt;&lt;item&gt;17&lt;/item&gt;&lt;item&gt;18&lt;/item&gt;&lt;item&gt;19&lt;/item&gt;&lt;item&gt;22&lt;/item&gt;&lt;item&gt;24&lt;/item&gt;&lt;item&gt;27&lt;/item&gt;&lt;item&gt;28&lt;/item&gt;&lt;item&gt;30&lt;/item&gt;&lt;item&gt;33&lt;/item&gt;&lt;item&gt;34&lt;/item&gt;&lt;item&gt;36&lt;/item&gt;&lt;item&gt;37&lt;/item&gt;&lt;item&gt;40&lt;/item&gt;&lt;item&gt;43&lt;/item&gt;&lt;item&gt;45&lt;/item&gt;&lt;item&gt;47&lt;/item&gt;&lt;item&gt;48&lt;/item&gt;&lt;item&gt;56&lt;/item&gt;&lt;item&gt;69&lt;/item&gt;&lt;item&gt;74&lt;/item&gt;&lt;item&gt;77&lt;/item&gt;&lt;item&gt;84&lt;/item&gt;&lt;item&gt;88&lt;/item&gt;&lt;item&gt;89&lt;/item&gt;&lt;item&gt;90&lt;/item&gt;&lt;item&gt;92&lt;/item&gt;&lt;/record-ids&gt;&lt;/item&gt;&lt;/Libraries&gt;"/>
  </w:docVars>
  <w:rsids>
    <w:rsidRoot w:val="00131951"/>
    <w:rsid w:val="00000A5F"/>
    <w:rsid w:val="00001966"/>
    <w:rsid w:val="000019AD"/>
    <w:rsid w:val="00004C62"/>
    <w:rsid w:val="000059B6"/>
    <w:rsid w:val="0000757A"/>
    <w:rsid w:val="00007904"/>
    <w:rsid w:val="00013191"/>
    <w:rsid w:val="000139C3"/>
    <w:rsid w:val="00014852"/>
    <w:rsid w:val="000157D8"/>
    <w:rsid w:val="00015F22"/>
    <w:rsid w:val="0001673B"/>
    <w:rsid w:val="00017446"/>
    <w:rsid w:val="00017E2A"/>
    <w:rsid w:val="00020462"/>
    <w:rsid w:val="00020966"/>
    <w:rsid w:val="00020BF1"/>
    <w:rsid w:val="000212C8"/>
    <w:rsid w:val="000216C6"/>
    <w:rsid w:val="00021DE9"/>
    <w:rsid w:val="0002456F"/>
    <w:rsid w:val="00024CD3"/>
    <w:rsid w:val="000264A2"/>
    <w:rsid w:val="000305B8"/>
    <w:rsid w:val="0003060C"/>
    <w:rsid w:val="0003313B"/>
    <w:rsid w:val="00034ECA"/>
    <w:rsid w:val="00036CAD"/>
    <w:rsid w:val="000376A1"/>
    <w:rsid w:val="00040AB6"/>
    <w:rsid w:val="000413CC"/>
    <w:rsid w:val="000424D1"/>
    <w:rsid w:val="0004258C"/>
    <w:rsid w:val="00042C4C"/>
    <w:rsid w:val="0004305A"/>
    <w:rsid w:val="00044142"/>
    <w:rsid w:val="0004556E"/>
    <w:rsid w:val="0004645B"/>
    <w:rsid w:val="0005212E"/>
    <w:rsid w:val="00053B45"/>
    <w:rsid w:val="000556EF"/>
    <w:rsid w:val="0005620F"/>
    <w:rsid w:val="00061B34"/>
    <w:rsid w:val="00061DFA"/>
    <w:rsid w:val="0006200B"/>
    <w:rsid w:val="000623DC"/>
    <w:rsid w:val="00063DF1"/>
    <w:rsid w:val="000646E8"/>
    <w:rsid w:val="000664FB"/>
    <w:rsid w:val="000676A2"/>
    <w:rsid w:val="0007229B"/>
    <w:rsid w:val="0007281D"/>
    <w:rsid w:val="0007343F"/>
    <w:rsid w:val="0007360F"/>
    <w:rsid w:val="00073666"/>
    <w:rsid w:val="00074D0A"/>
    <w:rsid w:val="00074DE5"/>
    <w:rsid w:val="0007563D"/>
    <w:rsid w:val="00075E61"/>
    <w:rsid w:val="0008027C"/>
    <w:rsid w:val="000805AA"/>
    <w:rsid w:val="000808DB"/>
    <w:rsid w:val="00080A1C"/>
    <w:rsid w:val="0008236A"/>
    <w:rsid w:val="0008299D"/>
    <w:rsid w:val="00083904"/>
    <w:rsid w:val="00083976"/>
    <w:rsid w:val="000844B1"/>
    <w:rsid w:val="00084CB5"/>
    <w:rsid w:val="0008537B"/>
    <w:rsid w:val="00086111"/>
    <w:rsid w:val="0008659B"/>
    <w:rsid w:val="00087AE9"/>
    <w:rsid w:val="00087B2A"/>
    <w:rsid w:val="00091459"/>
    <w:rsid w:val="000926A4"/>
    <w:rsid w:val="00093806"/>
    <w:rsid w:val="00094E79"/>
    <w:rsid w:val="00095003"/>
    <w:rsid w:val="000968EA"/>
    <w:rsid w:val="000A0751"/>
    <w:rsid w:val="000A1037"/>
    <w:rsid w:val="000A139F"/>
    <w:rsid w:val="000A1EF7"/>
    <w:rsid w:val="000A3ABC"/>
    <w:rsid w:val="000A471F"/>
    <w:rsid w:val="000A47AD"/>
    <w:rsid w:val="000A631D"/>
    <w:rsid w:val="000A7897"/>
    <w:rsid w:val="000B0782"/>
    <w:rsid w:val="000B07F1"/>
    <w:rsid w:val="000B14DE"/>
    <w:rsid w:val="000B16A6"/>
    <w:rsid w:val="000B2E5C"/>
    <w:rsid w:val="000B32F1"/>
    <w:rsid w:val="000B3D9A"/>
    <w:rsid w:val="000B5604"/>
    <w:rsid w:val="000B5A59"/>
    <w:rsid w:val="000B5C2C"/>
    <w:rsid w:val="000B6070"/>
    <w:rsid w:val="000B6AED"/>
    <w:rsid w:val="000B7936"/>
    <w:rsid w:val="000C0317"/>
    <w:rsid w:val="000C0685"/>
    <w:rsid w:val="000C0E37"/>
    <w:rsid w:val="000C2213"/>
    <w:rsid w:val="000C5C00"/>
    <w:rsid w:val="000D0A09"/>
    <w:rsid w:val="000D30BA"/>
    <w:rsid w:val="000D3DDE"/>
    <w:rsid w:val="000D5E50"/>
    <w:rsid w:val="000D5F5F"/>
    <w:rsid w:val="000D6245"/>
    <w:rsid w:val="000D6E48"/>
    <w:rsid w:val="000E0F77"/>
    <w:rsid w:val="000E4B2F"/>
    <w:rsid w:val="000E5795"/>
    <w:rsid w:val="000E6525"/>
    <w:rsid w:val="000E7BB9"/>
    <w:rsid w:val="000F0A45"/>
    <w:rsid w:val="000F2601"/>
    <w:rsid w:val="000F3689"/>
    <w:rsid w:val="000F3FAE"/>
    <w:rsid w:val="000F40B0"/>
    <w:rsid w:val="000F4781"/>
    <w:rsid w:val="000F5DD3"/>
    <w:rsid w:val="000F6F92"/>
    <w:rsid w:val="000F7647"/>
    <w:rsid w:val="000F7A56"/>
    <w:rsid w:val="001012BB"/>
    <w:rsid w:val="00101D5C"/>
    <w:rsid w:val="00101DDF"/>
    <w:rsid w:val="00103C17"/>
    <w:rsid w:val="001059CD"/>
    <w:rsid w:val="00106912"/>
    <w:rsid w:val="00106E1B"/>
    <w:rsid w:val="00111002"/>
    <w:rsid w:val="00111CDC"/>
    <w:rsid w:val="00111F24"/>
    <w:rsid w:val="001175C5"/>
    <w:rsid w:val="00117E27"/>
    <w:rsid w:val="001224D1"/>
    <w:rsid w:val="00122A96"/>
    <w:rsid w:val="00122EFC"/>
    <w:rsid w:val="00123297"/>
    <w:rsid w:val="00124EA3"/>
    <w:rsid w:val="00125726"/>
    <w:rsid w:val="00125DCD"/>
    <w:rsid w:val="0012636B"/>
    <w:rsid w:val="0013062A"/>
    <w:rsid w:val="00131412"/>
    <w:rsid w:val="00131951"/>
    <w:rsid w:val="00131997"/>
    <w:rsid w:val="001332F4"/>
    <w:rsid w:val="001349D7"/>
    <w:rsid w:val="00134A31"/>
    <w:rsid w:val="00134EBC"/>
    <w:rsid w:val="001357EF"/>
    <w:rsid w:val="0013620D"/>
    <w:rsid w:val="001373DC"/>
    <w:rsid w:val="00137A8C"/>
    <w:rsid w:val="00137B7D"/>
    <w:rsid w:val="00140149"/>
    <w:rsid w:val="00141812"/>
    <w:rsid w:val="00143DC1"/>
    <w:rsid w:val="00143E0A"/>
    <w:rsid w:val="001442F9"/>
    <w:rsid w:val="00144965"/>
    <w:rsid w:val="00145F6F"/>
    <w:rsid w:val="0014665F"/>
    <w:rsid w:val="001511B0"/>
    <w:rsid w:val="001518E7"/>
    <w:rsid w:val="0015304F"/>
    <w:rsid w:val="0015369B"/>
    <w:rsid w:val="001552F3"/>
    <w:rsid w:val="0015586C"/>
    <w:rsid w:val="00156765"/>
    <w:rsid w:val="001568EB"/>
    <w:rsid w:val="00156AF2"/>
    <w:rsid w:val="00160905"/>
    <w:rsid w:val="00161D67"/>
    <w:rsid w:val="00162644"/>
    <w:rsid w:val="001658F1"/>
    <w:rsid w:val="001663F5"/>
    <w:rsid w:val="001705F8"/>
    <w:rsid w:val="00171643"/>
    <w:rsid w:val="001716F0"/>
    <w:rsid w:val="001730D5"/>
    <w:rsid w:val="001744B2"/>
    <w:rsid w:val="0017656E"/>
    <w:rsid w:val="00177D3F"/>
    <w:rsid w:val="00180534"/>
    <w:rsid w:val="00181686"/>
    <w:rsid w:val="001820DB"/>
    <w:rsid w:val="00183F37"/>
    <w:rsid w:val="00184C51"/>
    <w:rsid w:val="00185DBD"/>
    <w:rsid w:val="001927F0"/>
    <w:rsid w:val="00193390"/>
    <w:rsid w:val="00193D9C"/>
    <w:rsid w:val="001A2681"/>
    <w:rsid w:val="001A3408"/>
    <w:rsid w:val="001A3CFA"/>
    <w:rsid w:val="001A5649"/>
    <w:rsid w:val="001A589E"/>
    <w:rsid w:val="001A5A40"/>
    <w:rsid w:val="001A6720"/>
    <w:rsid w:val="001A7CCD"/>
    <w:rsid w:val="001B05FA"/>
    <w:rsid w:val="001B0B5A"/>
    <w:rsid w:val="001B2834"/>
    <w:rsid w:val="001B3E13"/>
    <w:rsid w:val="001B4085"/>
    <w:rsid w:val="001B6173"/>
    <w:rsid w:val="001B76CF"/>
    <w:rsid w:val="001B7FF0"/>
    <w:rsid w:val="001C0A8D"/>
    <w:rsid w:val="001C409D"/>
    <w:rsid w:val="001C5996"/>
    <w:rsid w:val="001C6856"/>
    <w:rsid w:val="001D08C6"/>
    <w:rsid w:val="001D0AE4"/>
    <w:rsid w:val="001D0C40"/>
    <w:rsid w:val="001D112E"/>
    <w:rsid w:val="001D5B7D"/>
    <w:rsid w:val="001D60CB"/>
    <w:rsid w:val="001E0753"/>
    <w:rsid w:val="001E1267"/>
    <w:rsid w:val="001E292D"/>
    <w:rsid w:val="001E35D5"/>
    <w:rsid w:val="001E3A0F"/>
    <w:rsid w:val="001E3BC9"/>
    <w:rsid w:val="001E4542"/>
    <w:rsid w:val="001E51A8"/>
    <w:rsid w:val="001E5D0D"/>
    <w:rsid w:val="001E5FD4"/>
    <w:rsid w:val="001F0486"/>
    <w:rsid w:val="001F0749"/>
    <w:rsid w:val="001F21E2"/>
    <w:rsid w:val="001F3505"/>
    <w:rsid w:val="001F47D5"/>
    <w:rsid w:val="001F7F47"/>
    <w:rsid w:val="002001E7"/>
    <w:rsid w:val="00200B34"/>
    <w:rsid w:val="0020346A"/>
    <w:rsid w:val="00203D1D"/>
    <w:rsid w:val="002040B1"/>
    <w:rsid w:val="002049D7"/>
    <w:rsid w:val="00204F97"/>
    <w:rsid w:val="0020504D"/>
    <w:rsid w:val="00207DFF"/>
    <w:rsid w:val="00207E79"/>
    <w:rsid w:val="00211A3F"/>
    <w:rsid w:val="0021201F"/>
    <w:rsid w:val="00212B74"/>
    <w:rsid w:val="00213C3A"/>
    <w:rsid w:val="002142A1"/>
    <w:rsid w:val="002147E2"/>
    <w:rsid w:val="00215AAA"/>
    <w:rsid w:val="002171EF"/>
    <w:rsid w:val="00221E9C"/>
    <w:rsid w:val="00223696"/>
    <w:rsid w:val="00223FDC"/>
    <w:rsid w:val="00231A8A"/>
    <w:rsid w:val="0023285B"/>
    <w:rsid w:val="0023408F"/>
    <w:rsid w:val="002340A3"/>
    <w:rsid w:val="002349B9"/>
    <w:rsid w:val="00243B0B"/>
    <w:rsid w:val="00243BCA"/>
    <w:rsid w:val="00243C4B"/>
    <w:rsid w:val="00244A41"/>
    <w:rsid w:val="00245BC5"/>
    <w:rsid w:val="00245C97"/>
    <w:rsid w:val="00246882"/>
    <w:rsid w:val="00246DA7"/>
    <w:rsid w:val="00250589"/>
    <w:rsid w:val="00252E67"/>
    <w:rsid w:val="0025414F"/>
    <w:rsid w:val="00255DD7"/>
    <w:rsid w:val="002560D0"/>
    <w:rsid w:val="00256A6A"/>
    <w:rsid w:val="00256A8D"/>
    <w:rsid w:val="00256C44"/>
    <w:rsid w:val="0025773D"/>
    <w:rsid w:val="002577F6"/>
    <w:rsid w:val="00257E71"/>
    <w:rsid w:val="0026035E"/>
    <w:rsid w:val="00261A36"/>
    <w:rsid w:val="00261BEC"/>
    <w:rsid w:val="00262638"/>
    <w:rsid w:val="0026302C"/>
    <w:rsid w:val="0026475F"/>
    <w:rsid w:val="00265748"/>
    <w:rsid w:val="00265FD5"/>
    <w:rsid w:val="00270AD7"/>
    <w:rsid w:val="00270D1D"/>
    <w:rsid w:val="00270DDC"/>
    <w:rsid w:val="002730BF"/>
    <w:rsid w:val="00275041"/>
    <w:rsid w:val="00275C34"/>
    <w:rsid w:val="002801B8"/>
    <w:rsid w:val="0028065D"/>
    <w:rsid w:val="00280F63"/>
    <w:rsid w:val="00280F65"/>
    <w:rsid w:val="00282271"/>
    <w:rsid w:val="00282456"/>
    <w:rsid w:val="00282AAA"/>
    <w:rsid w:val="002838DB"/>
    <w:rsid w:val="00284C80"/>
    <w:rsid w:val="00286453"/>
    <w:rsid w:val="00286FDD"/>
    <w:rsid w:val="002876CC"/>
    <w:rsid w:val="002877B3"/>
    <w:rsid w:val="00290064"/>
    <w:rsid w:val="002904D3"/>
    <w:rsid w:val="00290802"/>
    <w:rsid w:val="00293053"/>
    <w:rsid w:val="00293B35"/>
    <w:rsid w:val="00293F08"/>
    <w:rsid w:val="00294D1E"/>
    <w:rsid w:val="00295D19"/>
    <w:rsid w:val="002A1873"/>
    <w:rsid w:val="002A3312"/>
    <w:rsid w:val="002A3D5E"/>
    <w:rsid w:val="002A3DB1"/>
    <w:rsid w:val="002A3EA8"/>
    <w:rsid w:val="002A630E"/>
    <w:rsid w:val="002A7D94"/>
    <w:rsid w:val="002B246B"/>
    <w:rsid w:val="002B401B"/>
    <w:rsid w:val="002B509A"/>
    <w:rsid w:val="002C04CC"/>
    <w:rsid w:val="002C12C4"/>
    <w:rsid w:val="002C1813"/>
    <w:rsid w:val="002C437A"/>
    <w:rsid w:val="002C482F"/>
    <w:rsid w:val="002C4C08"/>
    <w:rsid w:val="002D1498"/>
    <w:rsid w:val="002D172B"/>
    <w:rsid w:val="002D4124"/>
    <w:rsid w:val="002D4F4A"/>
    <w:rsid w:val="002D5669"/>
    <w:rsid w:val="002D56D1"/>
    <w:rsid w:val="002D6B6C"/>
    <w:rsid w:val="002D7520"/>
    <w:rsid w:val="002D7BC0"/>
    <w:rsid w:val="002E02B1"/>
    <w:rsid w:val="002E162E"/>
    <w:rsid w:val="002E1A35"/>
    <w:rsid w:val="002E21B8"/>
    <w:rsid w:val="002E344F"/>
    <w:rsid w:val="002E48A8"/>
    <w:rsid w:val="002E77BC"/>
    <w:rsid w:val="002F07E4"/>
    <w:rsid w:val="002F11AB"/>
    <w:rsid w:val="002F2134"/>
    <w:rsid w:val="002F28C9"/>
    <w:rsid w:val="002F6A77"/>
    <w:rsid w:val="002F7073"/>
    <w:rsid w:val="00300A71"/>
    <w:rsid w:val="00301A1D"/>
    <w:rsid w:val="00301EA6"/>
    <w:rsid w:val="0030222F"/>
    <w:rsid w:val="0030271A"/>
    <w:rsid w:val="003037EA"/>
    <w:rsid w:val="00305B34"/>
    <w:rsid w:val="00306C58"/>
    <w:rsid w:val="003109BD"/>
    <w:rsid w:val="003126CA"/>
    <w:rsid w:val="003128BD"/>
    <w:rsid w:val="00314A14"/>
    <w:rsid w:val="00317906"/>
    <w:rsid w:val="00317FA8"/>
    <w:rsid w:val="00323CF9"/>
    <w:rsid w:val="0032598C"/>
    <w:rsid w:val="00326547"/>
    <w:rsid w:val="003323A3"/>
    <w:rsid w:val="00333919"/>
    <w:rsid w:val="00333B23"/>
    <w:rsid w:val="0033499E"/>
    <w:rsid w:val="0033515D"/>
    <w:rsid w:val="003353C3"/>
    <w:rsid w:val="00336A54"/>
    <w:rsid w:val="00337B0A"/>
    <w:rsid w:val="003404C0"/>
    <w:rsid w:val="0034220E"/>
    <w:rsid w:val="00343479"/>
    <w:rsid w:val="003477CD"/>
    <w:rsid w:val="00347A15"/>
    <w:rsid w:val="003501BF"/>
    <w:rsid w:val="00352CBE"/>
    <w:rsid w:val="00356540"/>
    <w:rsid w:val="003568FA"/>
    <w:rsid w:val="003604D6"/>
    <w:rsid w:val="00360D01"/>
    <w:rsid w:val="00361328"/>
    <w:rsid w:val="00361354"/>
    <w:rsid w:val="003618D8"/>
    <w:rsid w:val="00361CB3"/>
    <w:rsid w:val="00362100"/>
    <w:rsid w:val="00362A87"/>
    <w:rsid w:val="0036349A"/>
    <w:rsid w:val="003638E9"/>
    <w:rsid w:val="00363D42"/>
    <w:rsid w:val="0036618F"/>
    <w:rsid w:val="00367519"/>
    <w:rsid w:val="00370CE3"/>
    <w:rsid w:val="00372C60"/>
    <w:rsid w:val="0037332C"/>
    <w:rsid w:val="00376728"/>
    <w:rsid w:val="003770C4"/>
    <w:rsid w:val="003771D9"/>
    <w:rsid w:val="00382A1C"/>
    <w:rsid w:val="00383390"/>
    <w:rsid w:val="003836E0"/>
    <w:rsid w:val="00383749"/>
    <w:rsid w:val="00383759"/>
    <w:rsid w:val="0038421C"/>
    <w:rsid w:val="00385E6D"/>
    <w:rsid w:val="0038629D"/>
    <w:rsid w:val="003865E6"/>
    <w:rsid w:val="003868C2"/>
    <w:rsid w:val="00387410"/>
    <w:rsid w:val="00387EE1"/>
    <w:rsid w:val="003919CE"/>
    <w:rsid w:val="00393F0A"/>
    <w:rsid w:val="0039543D"/>
    <w:rsid w:val="00397CB2"/>
    <w:rsid w:val="003A2671"/>
    <w:rsid w:val="003A2C1F"/>
    <w:rsid w:val="003A3079"/>
    <w:rsid w:val="003A3E7E"/>
    <w:rsid w:val="003A59A0"/>
    <w:rsid w:val="003A5F19"/>
    <w:rsid w:val="003B0979"/>
    <w:rsid w:val="003B129F"/>
    <w:rsid w:val="003B1BBB"/>
    <w:rsid w:val="003B279E"/>
    <w:rsid w:val="003B4CDF"/>
    <w:rsid w:val="003B52EA"/>
    <w:rsid w:val="003B5CF5"/>
    <w:rsid w:val="003B76A3"/>
    <w:rsid w:val="003C27A7"/>
    <w:rsid w:val="003C3CEE"/>
    <w:rsid w:val="003C4900"/>
    <w:rsid w:val="003C5F99"/>
    <w:rsid w:val="003C691A"/>
    <w:rsid w:val="003C784A"/>
    <w:rsid w:val="003D03F2"/>
    <w:rsid w:val="003D1289"/>
    <w:rsid w:val="003D2940"/>
    <w:rsid w:val="003D2ACF"/>
    <w:rsid w:val="003D2BDC"/>
    <w:rsid w:val="003D2C90"/>
    <w:rsid w:val="003D388B"/>
    <w:rsid w:val="003D45A2"/>
    <w:rsid w:val="003D4EB1"/>
    <w:rsid w:val="003D5A53"/>
    <w:rsid w:val="003D6706"/>
    <w:rsid w:val="003E14CF"/>
    <w:rsid w:val="003E2691"/>
    <w:rsid w:val="003E2FCE"/>
    <w:rsid w:val="003E3C26"/>
    <w:rsid w:val="003E4A05"/>
    <w:rsid w:val="003E5248"/>
    <w:rsid w:val="003E6F9E"/>
    <w:rsid w:val="003F0CCF"/>
    <w:rsid w:val="003F10B9"/>
    <w:rsid w:val="003F10C7"/>
    <w:rsid w:val="003F2CA2"/>
    <w:rsid w:val="003F37B9"/>
    <w:rsid w:val="003F6370"/>
    <w:rsid w:val="003F64D1"/>
    <w:rsid w:val="00400099"/>
    <w:rsid w:val="004013B4"/>
    <w:rsid w:val="004023A5"/>
    <w:rsid w:val="0040351F"/>
    <w:rsid w:val="00403E84"/>
    <w:rsid w:val="0040475B"/>
    <w:rsid w:val="004050FA"/>
    <w:rsid w:val="004111AF"/>
    <w:rsid w:val="00411F19"/>
    <w:rsid w:val="004140D2"/>
    <w:rsid w:val="0041539E"/>
    <w:rsid w:val="004157B0"/>
    <w:rsid w:val="00416845"/>
    <w:rsid w:val="00417337"/>
    <w:rsid w:val="00417711"/>
    <w:rsid w:val="00417BD6"/>
    <w:rsid w:val="00417D8C"/>
    <w:rsid w:val="00421F70"/>
    <w:rsid w:val="00422794"/>
    <w:rsid w:val="0042363A"/>
    <w:rsid w:val="00424481"/>
    <w:rsid w:val="00427049"/>
    <w:rsid w:val="00427070"/>
    <w:rsid w:val="00427BDE"/>
    <w:rsid w:val="00431240"/>
    <w:rsid w:val="0043167B"/>
    <w:rsid w:val="00432068"/>
    <w:rsid w:val="00432BF8"/>
    <w:rsid w:val="00432D70"/>
    <w:rsid w:val="004342B9"/>
    <w:rsid w:val="004344DE"/>
    <w:rsid w:val="00434785"/>
    <w:rsid w:val="004360AD"/>
    <w:rsid w:val="0043775D"/>
    <w:rsid w:val="004416F3"/>
    <w:rsid w:val="0044369B"/>
    <w:rsid w:val="00444BC0"/>
    <w:rsid w:val="00446715"/>
    <w:rsid w:val="00450993"/>
    <w:rsid w:val="004511AA"/>
    <w:rsid w:val="00451873"/>
    <w:rsid w:val="004518D5"/>
    <w:rsid w:val="00451D65"/>
    <w:rsid w:val="00451E05"/>
    <w:rsid w:val="00451E09"/>
    <w:rsid w:val="00453481"/>
    <w:rsid w:val="00456515"/>
    <w:rsid w:val="00457B0F"/>
    <w:rsid w:val="004601A7"/>
    <w:rsid w:val="00461C77"/>
    <w:rsid w:val="00464A63"/>
    <w:rsid w:val="00466447"/>
    <w:rsid w:val="00466607"/>
    <w:rsid w:val="004756D0"/>
    <w:rsid w:val="004757E0"/>
    <w:rsid w:val="00476BAE"/>
    <w:rsid w:val="00477AE0"/>
    <w:rsid w:val="00480719"/>
    <w:rsid w:val="004830BB"/>
    <w:rsid w:val="00483284"/>
    <w:rsid w:val="00483CC5"/>
    <w:rsid w:val="0048444B"/>
    <w:rsid w:val="00485152"/>
    <w:rsid w:val="00485D8E"/>
    <w:rsid w:val="00485E6D"/>
    <w:rsid w:val="00486631"/>
    <w:rsid w:val="00487D86"/>
    <w:rsid w:val="00490B0D"/>
    <w:rsid w:val="0049139A"/>
    <w:rsid w:val="00491EAE"/>
    <w:rsid w:val="00492DE6"/>
    <w:rsid w:val="00494B08"/>
    <w:rsid w:val="00496F69"/>
    <w:rsid w:val="00497499"/>
    <w:rsid w:val="004A133B"/>
    <w:rsid w:val="004A16C7"/>
    <w:rsid w:val="004A2A5F"/>
    <w:rsid w:val="004A2BD2"/>
    <w:rsid w:val="004A2F4B"/>
    <w:rsid w:val="004A409E"/>
    <w:rsid w:val="004A41BE"/>
    <w:rsid w:val="004A4F45"/>
    <w:rsid w:val="004A4F5C"/>
    <w:rsid w:val="004A60EE"/>
    <w:rsid w:val="004A6570"/>
    <w:rsid w:val="004B10FD"/>
    <w:rsid w:val="004B3081"/>
    <w:rsid w:val="004B3E52"/>
    <w:rsid w:val="004B46F7"/>
    <w:rsid w:val="004B4AD9"/>
    <w:rsid w:val="004B6C7F"/>
    <w:rsid w:val="004C03EB"/>
    <w:rsid w:val="004C246E"/>
    <w:rsid w:val="004C5AFA"/>
    <w:rsid w:val="004C606D"/>
    <w:rsid w:val="004E3100"/>
    <w:rsid w:val="004E33E8"/>
    <w:rsid w:val="004E3C51"/>
    <w:rsid w:val="004E56FC"/>
    <w:rsid w:val="004E702F"/>
    <w:rsid w:val="004F005C"/>
    <w:rsid w:val="004F0246"/>
    <w:rsid w:val="004F3021"/>
    <w:rsid w:val="004F41D1"/>
    <w:rsid w:val="004F48ED"/>
    <w:rsid w:val="004F4978"/>
    <w:rsid w:val="004F5A31"/>
    <w:rsid w:val="004F7F17"/>
    <w:rsid w:val="00500EEE"/>
    <w:rsid w:val="0050594F"/>
    <w:rsid w:val="00505A50"/>
    <w:rsid w:val="00507A71"/>
    <w:rsid w:val="00510578"/>
    <w:rsid w:val="00511BDE"/>
    <w:rsid w:val="00511DDA"/>
    <w:rsid w:val="00511E25"/>
    <w:rsid w:val="00512265"/>
    <w:rsid w:val="0051241A"/>
    <w:rsid w:val="0051370F"/>
    <w:rsid w:val="00513F73"/>
    <w:rsid w:val="00517390"/>
    <w:rsid w:val="00517AA8"/>
    <w:rsid w:val="005232D8"/>
    <w:rsid w:val="005244C2"/>
    <w:rsid w:val="00525AA6"/>
    <w:rsid w:val="00526ABE"/>
    <w:rsid w:val="00530D7B"/>
    <w:rsid w:val="005325ED"/>
    <w:rsid w:val="00532C71"/>
    <w:rsid w:val="005338AA"/>
    <w:rsid w:val="00533C5D"/>
    <w:rsid w:val="005351FA"/>
    <w:rsid w:val="00537B57"/>
    <w:rsid w:val="005406E2"/>
    <w:rsid w:val="00541CDF"/>
    <w:rsid w:val="00543948"/>
    <w:rsid w:val="005453E1"/>
    <w:rsid w:val="00545920"/>
    <w:rsid w:val="00546161"/>
    <w:rsid w:val="005466B0"/>
    <w:rsid w:val="00547A38"/>
    <w:rsid w:val="00547F0E"/>
    <w:rsid w:val="00550A82"/>
    <w:rsid w:val="0055149A"/>
    <w:rsid w:val="00552A99"/>
    <w:rsid w:val="00552EBD"/>
    <w:rsid w:val="00554088"/>
    <w:rsid w:val="005542E1"/>
    <w:rsid w:val="005557DB"/>
    <w:rsid w:val="00556581"/>
    <w:rsid w:val="00556EDD"/>
    <w:rsid w:val="00557330"/>
    <w:rsid w:val="005601AB"/>
    <w:rsid w:val="00561109"/>
    <w:rsid w:val="005626F8"/>
    <w:rsid w:val="00564272"/>
    <w:rsid w:val="0056498E"/>
    <w:rsid w:val="00564DC1"/>
    <w:rsid w:val="00564FC3"/>
    <w:rsid w:val="00571E0C"/>
    <w:rsid w:val="00572AE3"/>
    <w:rsid w:val="00573FE3"/>
    <w:rsid w:val="005754CF"/>
    <w:rsid w:val="005755EE"/>
    <w:rsid w:val="005757C0"/>
    <w:rsid w:val="00576986"/>
    <w:rsid w:val="0058012B"/>
    <w:rsid w:val="00581A33"/>
    <w:rsid w:val="0058255D"/>
    <w:rsid w:val="00583955"/>
    <w:rsid w:val="005859DB"/>
    <w:rsid w:val="00585E42"/>
    <w:rsid w:val="0058609D"/>
    <w:rsid w:val="005876B8"/>
    <w:rsid w:val="005902B8"/>
    <w:rsid w:val="00590DDE"/>
    <w:rsid w:val="005949D4"/>
    <w:rsid w:val="00595D5D"/>
    <w:rsid w:val="005974C7"/>
    <w:rsid w:val="005A1336"/>
    <w:rsid w:val="005A1A01"/>
    <w:rsid w:val="005A1CEA"/>
    <w:rsid w:val="005A2385"/>
    <w:rsid w:val="005A2780"/>
    <w:rsid w:val="005A27DE"/>
    <w:rsid w:val="005A37D7"/>
    <w:rsid w:val="005A4798"/>
    <w:rsid w:val="005A5B3D"/>
    <w:rsid w:val="005A60F8"/>
    <w:rsid w:val="005A618A"/>
    <w:rsid w:val="005A6242"/>
    <w:rsid w:val="005A7FD5"/>
    <w:rsid w:val="005B0FEB"/>
    <w:rsid w:val="005B12D5"/>
    <w:rsid w:val="005B1882"/>
    <w:rsid w:val="005B1884"/>
    <w:rsid w:val="005B1B70"/>
    <w:rsid w:val="005B5B13"/>
    <w:rsid w:val="005B6DDC"/>
    <w:rsid w:val="005B71A2"/>
    <w:rsid w:val="005C1EAF"/>
    <w:rsid w:val="005C22EF"/>
    <w:rsid w:val="005C28F8"/>
    <w:rsid w:val="005C3589"/>
    <w:rsid w:val="005C5E3E"/>
    <w:rsid w:val="005D0AD3"/>
    <w:rsid w:val="005D0B8F"/>
    <w:rsid w:val="005D0BF6"/>
    <w:rsid w:val="005D0CB9"/>
    <w:rsid w:val="005D2F66"/>
    <w:rsid w:val="005D340A"/>
    <w:rsid w:val="005D3598"/>
    <w:rsid w:val="005D58E9"/>
    <w:rsid w:val="005D6E1B"/>
    <w:rsid w:val="005D6F49"/>
    <w:rsid w:val="005D75B7"/>
    <w:rsid w:val="005E207C"/>
    <w:rsid w:val="005E37BB"/>
    <w:rsid w:val="005E44A8"/>
    <w:rsid w:val="005E4C02"/>
    <w:rsid w:val="005E58F0"/>
    <w:rsid w:val="005E5CD2"/>
    <w:rsid w:val="005E6AA5"/>
    <w:rsid w:val="005E7F82"/>
    <w:rsid w:val="005F0916"/>
    <w:rsid w:val="005F1800"/>
    <w:rsid w:val="005F3757"/>
    <w:rsid w:val="005F6D55"/>
    <w:rsid w:val="00600223"/>
    <w:rsid w:val="0060156F"/>
    <w:rsid w:val="00602212"/>
    <w:rsid w:val="00602C0F"/>
    <w:rsid w:val="00603475"/>
    <w:rsid w:val="006037DA"/>
    <w:rsid w:val="006048EB"/>
    <w:rsid w:val="00605528"/>
    <w:rsid w:val="0060578E"/>
    <w:rsid w:val="00606CFD"/>
    <w:rsid w:val="0061025D"/>
    <w:rsid w:val="006118D3"/>
    <w:rsid w:val="00611F9B"/>
    <w:rsid w:val="00612F1C"/>
    <w:rsid w:val="006148D0"/>
    <w:rsid w:val="0061497E"/>
    <w:rsid w:val="00614B6F"/>
    <w:rsid w:val="0061582B"/>
    <w:rsid w:val="00616561"/>
    <w:rsid w:val="006169EA"/>
    <w:rsid w:val="00616CEA"/>
    <w:rsid w:val="00617354"/>
    <w:rsid w:val="00617725"/>
    <w:rsid w:val="006178C7"/>
    <w:rsid w:val="006209AA"/>
    <w:rsid w:val="00620B27"/>
    <w:rsid w:val="006213D1"/>
    <w:rsid w:val="006232F6"/>
    <w:rsid w:val="006247EB"/>
    <w:rsid w:val="00624C7B"/>
    <w:rsid w:val="006265AD"/>
    <w:rsid w:val="00630407"/>
    <w:rsid w:val="00633C18"/>
    <w:rsid w:val="006344B5"/>
    <w:rsid w:val="006354BE"/>
    <w:rsid w:val="00636E98"/>
    <w:rsid w:val="0064187D"/>
    <w:rsid w:val="00642DD3"/>
    <w:rsid w:val="00645FF4"/>
    <w:rsid w:val="006461B5"/>
    <w:rsid w:val="0064646F"/>
    <w:rsid w:val="00652025"/>
    <w:rsid w:val="006527E2"/>
    <w:rsid w:val="0065378E"/>
    <w:rsid w:val="00654E27"/>
    <w:rsid w:val="006555C1"/>
    <w:rsid w:val="00655B3B"/>
    <w:rsid w:val="00656D24"/>
    <w:rsid w:val="00662891"/>
    <w:rsid w:val="00663561"/>
    <w:rsid w:val="006641DF"/>
    <w:rsid w:val="00664CB5"/>
    <w:rsid w:val="00665507"/>
    <w:rsid w:val="00665B03"/>
    <w:rsid w:val="0066733D"/>
    <w:rsid w:val="0067132C"/>
    <w:rsid w:val="006714DC"/>
    <w:rsid w:val="00673EFD"/>
    <w:rsid w:val="00674E54"/>
    <w:rsid w:val="00675300"/>
    <w:rsid w:val="00676684"/>
    <w:rsid w:val="0067694A"/>
    <w:rsid w:val="00676B1B"/>
    <w:rsid w:val="00676DD3"/>
    <w:rsid w:val="00677F4A"/>
    <w:rsid w:val="006803C4"/>
    <w:rsid w:val="00680CED"/>
    <w:rsid w:val="00683995"/>
    <w:rsid w:val="006842FF"/>
    <w:rsid w:val="006850BE"/>
    <w:rsid w:val="00687197"/>
    <w:rsid w:val="00690889"/>
    <w:rsid w:val="00692617"/>
    <w:rsid w:val="00692F9C"/>
    <w:rsid w:val="006933B3"/>
    <w:rsid w:val="00695536"/>
    <w:rsid w:val="0069638F"/>
    <w:rsid w:val="00696AA9"/>
    <w:rsid w:val="006972CA"/>
    <w:rsid w:val="00697637"/>
    <w:rsid w:val="0069785B"/>
    <w:rsid w:val="006A02D8"/>
    <w:rsid w:val="006A04ED"/>
    <w:rsid w:val="006A5464"/>
    <w:rsid w:val="006A60D0"/>
    <w:rsid w:val="006A6F99"/>
    <w:rsid w:val="006A74DF"/>
    <w:rsid w:val="006B1599"/>
    <w:rsid w:val="006B176D"/>
    <w:rsid w:val="006B2D35"/>
    <w:rsid w:val="006B54E6"/>
    <w:rsid w:val="006B5524"/>
    <w:rsid w:val="006B670D"/>
    <w:rsid w:val="006B6867"/>
    <w:rsid w:val="006B77D8"/>
    <w:rsid w:val="006C047E"/>
    <w:rsid w:val="006C04C1"/>
    <w:rsid w:val="006C04EC"/>
    <w:rsid w:val="006C2F47"/>
    <w:rsid w:val="006C3F9F"/>
    <w:rsid w:val="006C50C1"/>
    <w:rsid w:val="006C5F25"/>
    <w:rsid w:val="006D0162"/>
    <w:rsid w:val="006D1699"/>
    <w:rsid w:val="006D18A5"/>
    <w:rsid w:val="006D3C3E"/>
    <w:rsid w:val="006D3FF3"/>
    <w:rsid w:val="006D4DDE"/>
    <w:rsid w:val="006E13FC"/>
    <w:rsid w:val="006E16C5"/>
    <w:rsid w:val="006E2879"/>
    <w:rsid w:val="006E36BB"/>
    <w:rsid w:val="006E7C9D"/>
    <w:rsid w:val="006F156F"/>
    <w:rsid w:val="006F2F35"/>
    <w:rsid w:val="006F3F33"/>
    <w:rsid w:val="006F6AD5"/>
    <w:rsid w:val="006F6EB1"/>
    <w:rsid w:val="00701AB9"/>
    <w:rsid w:val="00702174"/>
    <w:rsid w:val="0070477C"/>
    <w:rsid w:val="00704BA1"/>
    <w:rsid w:val="00705BB9"/>
    <w:rsid w:val="0070713F"/>
    <w:rsid w:val="0070752B"/>
    <w:rsid w:val="00707D7D"/>
    <w:rsid w:val="00710593"/>
    <w:rsid w:val="00716640"/>
    <w:rsid w:val="00716B71"/>
    <w:rsid w:val="007229B9"/>
    <w:rsid w:val="007233AF"/>
    <w:rsid w:val="00724872"/>
    <w:rsid w:val="007268DF"/>
    <w:rsid w:val="007271B9"/>
    <w:rsid w:val="00727D29"/>
    <w:rsid w:val="00730186"/>
    <w:rsid w:val="007309E4"/>
    <w:rsid w:val="00730B8E"/>
    <w:rsid w:val="00730CB7"/>
    <w:rsid w:val="00730D90"/>
    <w:rsid w:val="007311F7"/>
    <w:rsid w:val="00734328"/>
    <w:rsid w:val="0073466A"/>
    <w:rsid w:val="0073606A"/>
    <w:rsid w:val="007374A4"/>
    <w:rsid w:val="00737BE8"/>
    <w:rsid w:val="00740317"/>
    <w:rsid w:val="00741612"/>
    <w:rsid w:val="007421BF"/>
    <w:rsid w:val="007439EB"/>
    <w:rsid w:val="00743A34"/>
    <w:rsid w:val="00743F80"/>
    <w:rsid w:val="00744BD1"/>
    <w:rsid w:val="00750F5C"/>
    <w:rsid w:val="007519B5"/>
    <w:rsid w:val="00752B1C"/>
    <w:rsid w:val="007530D0"/>
    <w:rsid w:val="00753795"/>
    <w:rsid w:val="00754A3E"/>
    <w:rsid w:val="007556C8"/>
    <w:rsid w:val="007574E4"/>
    <w:rsid w:val="0075750B"/>
    <w:rsid w:val="00757886"/>
    <w:rsid w:val="00760063"/>
    <w:rsid w:val="007604D2"/>
    <w:rsid w:val="0076144F"/>
    <w:rsid w:val="00762A5B"/>
    <w:rsid w:val="007630E2"/>
    <w:rsid w:val="007632D2"/>
    <w:rsid w:val="007652C6"/>
    <w:rsid w:val="00765728"/>
    <w:rsid w:val="00767238"/>
    <w:rsid w:val="00767BFF"/>
    <w:rsid w:val="0077036C"/>
    <w:rsid w:val="00770B89"/>
    <w:rsid w:val="007718E8"/>
    <w:rsid w:val="00773AA9"/>
    <w:rsid w:val="007747F3"/>
    <w:rsid w:val="0077566B"/>
    <w:rsid w:val="00775AAD"/>
    <w:rsid w:val="007763E2"/>
    <w:rsid w:val="00776C71"/>
    <w:rsid w:val="00777304"/>
    <w:rsid w:val="00777D0A"/>
    <w:rsid w:val="00781171"/>
    <w:rsid w:val="00781D14"/>
    <w:rsid w:val="00783707"/>
    <w:rsid w:val="00783E68"/>
    <w:rsid w:val="007845BD"/>
    <w:rsid w:val="00784689"/>
    <w:rsid w:val="00784A3A"/>
    <w:rsid w:val="0078557D"/>
    <w:rsid w:val="00786FEC"/>
    <w:rsid w:val="00790BB6"/>
    <w:rsid w:val="00793B99"/>
    <w:rsid w:val="007946FB"/>
    <w:rsid w:val="00796400"/>
    <w:rsid w:val="00796B1A"/>
    <w:rsid w:val="0079711F"/>
    <w:rsid w:val="007A0406"/>
    <w:rsid w:val="007A20E8"/>
    <w:rsid w:val="007A2731"/>
    <w:rsid w:val="007A5882"/>
    <w:rsid w:val="007A639C"/>
    <w:rsid w:val="007A672B"/>
    <w:rsid w:val="007A6FFA"/>
    <w:rsid w:val="007A7935"/>
    <w:rsid w:val="007B0D32"/>
    <w:rsid w:val="007B3D3A"/>
    <w:rsid w:val="007B7193"/>
    <w:rsid w:val="007B7BB4"/>
    <w:rsid w:val="007C186E"/>
    <w:rsid w:val="007C1A26"/>
    <w:rsid w:val="007C2B1C"/>
    <w:rsid w:val="007C3A03"/>
    <w:rsid w:val="007C40A0"/>
    <w:rsid w:val="007C6B6B"/>
    <w:rsid w:val="007C6BA4"/>
    <w:rsid w:val="007C726C"/>
    <w:rsid w:val="007D40D7"/>
    <w:rsid w:val="007D48DF"/>
    <w:rsid w:val="007D6301"/>
    <w:rsid w:val="007D6749"/>
    <w:rsid w:val="007E2D50"/>
    <w:rsid w:val="007E3188"/>
    <w:rsid w:val="007E673F"/>
    <w:rsid w:val="007E7C67"/>
    <w:rsid w:val="007F0FB4"/>
    <w:rsid w:val="007F1B1A"/>
    <w:rsid w:val="007F1D08"/>
    <w:rsid w:val="007F23A4"/>
    <w:rsid w:val="007F2627"/>
    <w:rsid w:val="007F4002"/>
    <w:rsid w:val="007F4972"/>
    <w:rsid w:val="007F5D33"/>
    <w:rsid w:val="007F6761"/>
    <w:rsid w:val="007F6C48"/>
    <w:rsid w:val="007F75DA"/>
    <w:rsid w:val="007F79B5"/>
    <w:rsid w:val="007F7AC2"/>
    <w:rsid w:val="007F7B01"/>
    <w:rsid w:val="00800503"/>
    <w:rsid w:val="00800C3E"/>
    <w:rsid w:val="00801DF1"/>
    <w:rsid w:val="00803CB7"/>
    <w:rsid w:val="00803DF6"/>
    <w:rsid w:val="00804668"/>
    <w:rsid w:val="00806688"/>
    <w:rsid w:val="0080694B"/>
    <w:rsid w:val="00807BCC"/>
    <w:rsid w:val="00811AE2"/>
    <w:rsid w:val="008128FB"/>
    <w:rsid w:val="008136DD"/>
    <w:rsid w:val="00814425"/>
    <w:rsid w:val="00814E71"/>
    <w:rsid w:val="008154B5"/>
    <w:rsid w:val="008208FE"/>
    <w:rsid w:val="00821A96"/>
    <w:rsid w:val="00821CA1"/>
    <w:rsid w:val="00821FBF"/>
    <w:rsid w:val="00822AD9"/>
    <w:rsid w:val="00823066"/>
    <w:rsid w:val="00823F27"/>
    <w:rsid w:val="008245A1"/>
    <w:rsid w:val="00824C6E"/>
    <w:rsid w:val="00825535"/>
    <w:rsid w:val="008259E3"/>
    <w:rsid w:val="00825EC6"/>
    <w:rsid w:val="00826DE9"/>
    <w:rsid w:val="008304E6"/>
    <w:rsid w:val="0083087A"/>
    <w:rsid w:val="00831C5D"/>
    <w:rsid w:val="00831F8B"/>
    <w:rsid w:val="0083360F"/>
    <w:rsid w:val="008339E9"/>
    <w:rsid w:val="00834EDB"/>
    <w:rsid w:val="008350F5"/>
    <w:rsid w:val="00840040"/>
    <w:rsid w:val="0084085C"/>
    <w:rsid w:val="00841096"/>
    <w:rsid w:val="00841299"/>
    <w:rsid w:val="008413F4"/>
    <w:rsid w:val="0084180A"/>
    <w:rsid w:val="008419ED"/>
    <w:rsid w:val="0084431B"/>
    <w:rsid w:val="008457D3"/>
    <w:rsid w:val="00847C2F"/>
    <w:rsid w:val="008543FD"/>
    <w:rsid w:val="0085444F"/>
    <w:rsid w:val="00854A09"/>
    <w:rsid w:val="00856965"/>
    <w:rsid w:val="008572D7"/>
    <w:rsid w:val="008577B0"/>
    <w:rsid w:val="0086154A"/>
    <w:rsid w:val="0086365E"/>
    <w:rsid w:val="00865141"/>
    <w:rsid w:val="008655C6"/>
    <w:rsid w:val="008670DB"/>
    <w:rsid w:val="008671D6"/>
    <w:rsid w:val="00871161"/>
    <w:rsid w:val="00872CBF"/>
    <w:rsid w:val="00875925"/>
    <w:rsid w:val="00877DB0"/>
    <w:rsid w:val="00880C71"/>
    <w:rsid w:val="00882BF5"/>
    <w:rsid w:val="00883D6F"/>
    <w:rsid w:val="00884A6B"/>
    <w:rsid w:val="00884B73"/>
    <w:rsid w:val="008852FA"/>
    <w:rsid w:val="00885C30"/>
    <w:rsid w:val="00885D8B"/>
    <w:rsid w:val="008864F4"/>
    <w:rsid w:val="00890D5B"/>
    <w:rsid w:val="00891733"/>
    <w:rsid w:val="0089194A"/>
    <w:rsid w:val="00891BB4"/>
    <w:rsid w:val="00891D07"/>
    <w:rsid w:val="00892450"/>
    <w:rsid w:val="00892993"/>
    <w:rsid w:val="00892A7B"/>
    <w:rsid w:val="008933D1"/>
    <w:rsid w:val="00893EB7"/>
    <w:rsid w:val="008967F0"/>
    <w:rsid w:val="00896D95"/>
    <w:rsid w:val="00897AA2"/>
    <w:rsid w:val="008A1357"/>
    <w:rsid w:val="008A1545"/>
    <w:rsid w:val="008A16DA"/>
    <w:rsid w:val="008A2865"/>
    <w:rsid w:val="008A325B"/>
    <w:rsid w:val="008A4C6D"/>
    <w:rsid w:val="008A4E18"/>
    <w:rsid w:val="008A50AB"/>
    <w:rsid w:val="008A6930"/>
    <w:rsid w:val="008A7909"/>
    <w:rsid w:val="008A792E"/>
    <w:rsid w:val="008A79FE"/>
    <w:rsid w:val="008A7D9A"/>
    <w:rsid w:val="008B1197"/>
    <w:rsid w:val="008B22A8"/>
    <w:rsid w:val="008B35AC"/>
    <w:rsid w:val="008B3D9B"/>
    <w:rsid w:val="008B5137"/>
    <w:rsid w:val="008B55FB"/>
    <w:rsid w:val="008B59A5"/>
    <w:rsid w:val="008B5A65"/>
    <w:rsid w:val="008B5E03"/>
    <w:rsid w:val="008B7EEF"/>
    <w:rsid w:val="008C0C2D"/>
    <w:rsid w:val="008C34D0"/>
    <w:rsid w:val="008C699A"/>
    <w:rsid w:val="008C6AA2"/>
    <w:rsid w:val="008C73E6"/>
    <w:rsid w:val="008D138B"/>
    <w:rsid w:val="008D18B1"/>
    <w:rsid w:val="008D2ED1"/>
    <w:rsid w:val="008D4B63"/>
    <w:rsid w:val="008D56CF"/>
    <w:rsid w:val="008D6E76"/>
    <w:rsid w:val="008D73EB"/>
    <w:rsid w:val="008E01A7"/>
    <w:rsid w:val="008E0B70"/>
    <w:rsid w:val="008E4ACA"/>
    <w:rsid w:val="008E4F66"/>
    <w:rsid w:val="008E6714"/>
    <w:rsid w:val="008F2FDF"/>
    <w:rsid w:val="008F34A0"/>
    <w:rsid w:val="008F3F7A"/>
    <w:rsid w:val="008F645E"/>
    <w:rsid w:val="008F7ABA"/>
    <w:rsid w:val="008F7BBF"/>
    <w:rsid w:val="00900838"/>
    <w:rsid w:val="009010F6"/>
    <w:rsid w:val="0090187F"/>
    <w:rsid w:val="00901ABC"/>
    <w:rsid w:val="00901E88"/>
    <w:rsid w:val="00904755"/>
    <w:rsid w:val="00904908"/>
    <w:rsid w:val="0090509E"/>
    <w:rsid w:val="009067B7"/>
    <w:rsid w:val="00913449"/>
    <w:rsid w:val="009148AB"/>
    <w:rsid w:val="00914BF4"/>
    <w:rsid w:val="00914C95"/>
    <w:rsid w:val="00914D57"/>
    <w:rsid w:val="00915722"/>
    <w:rsid w:val="0091581D"/>
    <w:rsid w:val="00915F21"/>
    <w:rsid w:val="00916547"/>
    <w:rsid w:val="00917005"/>
    <w:rsid w:val="00917403"/>
    <w:rsid w:val="0092004F"/>
    <w:rsid w:val="00920421"/>
    <w:rsid w:val="009212A7"/>
    <w:rsid w:val="00922320"/>
    <w:rsid w:val="00923C5D"/>
    <w:rsid w:val="00923CE0"/>
    <w:rsid w:val="00924257"/>
    <w:rsid w:val="00924572"/>
    <w:rsid w:val="00924F23"/>
    <w:rsid w:val="00925A82"/>
    <w:rsid w:val="00926190"/>
    <w:rsid w:val="009265AD"/>
    <w:rsid w:val="00926EF3"/>
    <w:rsid w:val="00930248"/>
    <w:rsid w:val="00930307"/>
    <w:rsid w:val="00930733"/>
    <w:rsid w:val="00930E70"/>
    <w:rsid w:val="00931719"/>
    <w:rsid w:val="00931DD9"/>
    <w:rsid w:val="00933177"/>
    <w:rsid w:val="00933A0F"/>
    <w:rsid w:val="009347BF"/>
    <w:rsid w:val="00934BE9"/>
    <w:rsid w:val="00935D92"/>
    <w:rsid w:val="00935F5B"/>
    <w:rsid w:val="00936313"/>
    <w:rsid w:val="00940E8B"/>
    <w:rsid w:val="009416B6"/>
    <w:rsid w:val="00943012"/>
    <w:rsid w:val="00945BE8"/>
    <w:rsid w:val="0094718C"/>
    <w:rsid w:val="00947EBF"/>
    <w:rsid w:val="00951A74"/>
    <w:rsid w:val="00952CEF"/>
    <w:rsid w:val="00953599"/>
    <w:rsid w:val="0095610E"/>
    <w:rsid w:val="009566FE"/>
    <w:rsid w:val="00956804"/>
    <w:rsid w:val="00957E3E"/>
    <w:rsid w:val="00960EC8"/>
    <w:rsid w:val="00961238"/>
    <w:rsid w:val="00961E16"/>
    <w:rsid w:val="00964532"/>
    <w:rsid w:val="009647F4"/>
    <w:rsid w:val="00967331"/>
    <w:rsid w:val="009674DF"/>
    <w:rsid w:val="00975450"/>
    <w:rsid w:val="00976646"/>
    <w:rsid w:val="00976818"/>
    <w:rsid w:val="009819AC"/>
    <w:rsid w:val="00982910"/>
    <w:rsid w:val="0098322D"/>
    <w:rsid w:val="009841AE"/>
    <w:rsid w:val="00985D95"/>
    <w:rsid w:val="00986CBC"/>
    <w:rsid w:val="0098719D"/>
    <w:rsid w:val="009876ED"/>
    <w:rsid w:val="009877FB"/>
    <w:rsid w:val="00987FC9"/>
    <w:rsid w:val="009919CD"/>
    <w:rsid w:val="0099206B"/>
    <w:rsid w:val="0099263B"/>
    <w:rsid w:val="0099272F"/>
    <w:rsid w:val="00992F22"/>
    <w:rsid w:val="009932AA"/>
    <w:rsid w:val="00994BDC"/>
    <w:rsid w:val="009960E5"/>
    <w:rsid w:val="00996D78"/>
    <w:rsid w:val="009A0B4C"/>
    <w:rsid w:val="009A0F60"/>
    <w:rsid w:val="009A11E1"/>
    <w:rsid w:val="009A2256"/>
    <w:rsid w:val="009A2550"/>
    <w:rsid w:val="009A2A29"/>
    <w:rsid w:val="009A33AC"/>
    <w:rsid w:val="009A4012"/>
    <w:rsid w:val="009A5B62"/>
    <w:rsid w:val="009A6C8A"/>
    <w:rsid w:val="009A6CA2"/>
    <w:rsid w:val="009A78C3"/>
    <w:rsid w:val="009A7E53"/>
    <w:rsid w:val="009B1D83"/>
    <w:rsid w:val="009B215E"/>
    <w:rsid w:val="009B62B8"/>
    <w:rsid w:val="009B63CC"/>
    <w:rsid w:val="009B6872"/>
    <w:rsid w:val="009B6A81"/>
    <w:rsid w:val="009B6AC4"/>
    <w:rsid w:val="009C1B61"/>
    <w:rsid w:val="009C48B6"/>
    <w:rsid w:val="009C4962"/>
    <w:rsid w:val="009C57E5"/>
    <w:rsid w:val="009C5DF7"/>
    <w:rsid w:val="009C7307"/>
    <w:rsid w:val="009C7FA9"/>
    <w:rsid w:val="009D1155"/>
    <w:rsid w:val="009D13A5"/>
    <w:rsid w:val="009D21FA"/>
    <w:rsid w:val="009D365D"/>
    <w:rsid w:val="009D5627"/>
    <w:rsid w:val="009D5E16"/>
    <w:rsid w:val="009D6A08"/>
    <w:rsid w:val="009D6D17"/>
    <w:rsid w:val="009E06E6"/>
    <w:rsid w:val="009E1527"/>
    <w:rsid w:val="009E2D04"/>
    <w:rsid w:val="009E4184"/>
    <w:rsid w:val="009E420C"/>
    <w:rsid w:val="009E4A59"/>
    <w:rsid w:val="009E508F"/>
    <w:rsid w:val="009E5F13"/>
    <w:rsid w:val="009E62D5"/>
    <w:rsid w:val="009E7691"/>
    <w:rsid w:val="009E7AE7"/>
    <w:rsid w:val="009E7BB8"/>
    <w:rsid w:val="009F26EE"/>
    <w:rsid w:val="009F59B4"/>
    <w:rsid w:val="009F6FB4"/>
    <w:rsid w:val="009F7C1E"/>
    <w:rsid w:val="00A0043E"/>
    <w:rsid w:val="00A01482"/>
    <w:rsid w:val="00A0188C"/>
    <w:rsid w:val="00A01DCC"/>
    <w:rsid w:val="00A02AB5"/>
    <w:rsid w:val="00A069AF"/>
    <w:rsid w:val="00A06C9D"/>
    <w:rsid w:val="00A11B06"/>
    <w:rsid w:val="00A1300C"/>
    <w:rsid w:val="00A1451E"/>
    <w:rsid w:val="00A1478B"/>
    <w:rsid w:val="00A16D3C"/>
    <w:rsid w:val="00A16D99"/>
    <w:rsid w:val="00A16DB0"/>
    <w:rsid w:val="00A1777E"/>
    <w:rsid w:val="00A17DED"/>
    <w:rsid w:val="00A22369"/>
    <w:rsid w:val="00A228C3"/>
    <w:rsid w:val="00A24C64"/>
    <w:rsid w:val="00A25612"/>
    <w:rsid w:val="00A31CE6"/>
    <w:rsid w:val="00A32D30"/>
    <w:rsid w:val="00A32EE6"/>
    <w:rsid w:val="00A337CB"/>
    <w:rsid w:val="00A33921"/>
    <w:rsid w:val="00A3492F"/>
    <w:rsid w:val="00A36A0C"/>
    <w:rsid w:val="00A37F55"/>
    <w:rsid w:val="00A439F6"/>
    <w:rsid w:val="00A44129"/>
    <w:rsid w:val="00A44545"/>
    <w:rsid w:val="00A446DD"/>
    <w:rsid w:val="00A44BDB"/>
    <w:rsid w:val="00A45C12"/>
    <w:rsid w:val="00A46A74"/>
    <w:rsid w:val="00A46E7D"/>
    <w:rsid w:val="00A502CF"/>
    <w:rsid w:val="00A5096B"/>
    <w:rsid w:val="00A54382"/>
    <w:rsid w:val="00A549F8"/>
    <w:rsid w:val="00A565A6"/>
    <w:rsid w:val="00A56DD6"/>
    <w:rsid w:val="00A57936"/>
    <w:rsid w:val="00A60274"/>
    <w:rsid w:val="00A608F1"/>
    <w:rsid w:val="00A624F0"/>
    <w:rsid w:val="00A62E33"/>
    <w:rsid w:val="00A64FEE"/>
    <w:rsid w:val="00A7051E"/>
    <w:rsid w:val="00A709D6"/>
    <w:rsid w:val="00A71031"/>
    <w:rsid w:val="00A756DF"/>
    <w:rsid w:val="00A76370"/>
    <w:rsid w:val="00A77011"/>
    <w:rsid w:val="00A800DE"/>
    <w:rsid w:val="00A83B87"/>
    <w:rsid w:val="00A852BE"/>
    <w:rsid w:val="00A8547A"/>
    <w:rsid w:val="00A85544"/>
    <w:rsid w:val="00A91097"/>
    <w:rsid w:val="00A929D4"/>
    <w:rsid w:val="00A944D2"/>
    <w:rsid w:val="00A944EC"/>
    <w:rsid w:val="00A974AE"/>
    <w:rsid w:val="00AA18D1"/>
    <w:rsid w:val="00AA2E55"/>
    <w:rsid w:val="00AA3481"/>
    <w:rsid w:val="00AA443B"/>
    <w:rsid w:val="00AA4E45"/>
    <w:rsid w:val="00AA6A0A"/>
    <w:rsid w:val="00AA6EF8"/>
    <w:rsid w:val="00AB00F2"/>
    <w:rsid w:val="00AB270D"/>
    <w:rsid w:val="00AB5071"/>
    <w:rsid w:val="00AB5276"/>
    <w:rsid w:val="00AB530B"/>
    <w:rsid w:val="00AB55D4"/>
    <w:rsid w:val="00AB649F"/>
    <w:rsid w:val="00AB6F88"/>
    <w:rsid w:val="00AB7814"/>
    <w:rsid w:val="00AB7C3E"/>
    <w:rsid w:val="00AC1336"/>
    <w:rsid w:val="00AC2F2E"/>
    <w:rsid w:val="00AC3976"/>
    <w:rsid w:val="00AC3B09"/>
    <w:rsid w:val="00AC3E9A"/>
    <w:rsid w:val="00AC3F5E"/>
    <w:rsid w:val="00AC4322"/>
    <w:rsid w:val="00AC622D"/>
    <w:rsid w:val="00AC6649"/>
    <w:rsid w:val="00AC6C6A"/>
    <w:rsid w:val="00AD00D0"/>
    <w:rsid w:val="00AD05BC"/>
    <w:rsid w:val="00AD12AD"/>
    <w:rsid w:val="00AD32FC"/>
    <w:rsid w:val="00AD3F10"/>
    <w:rsid w:val="00AD43AF"/>
    <w:rsid w:val="00AD5F26"/>
    <w:rsid w:val="00AD6124"/>
    <w:rsid w:val="00AD7F17"/>
    <w:rsid w:val="00AE0D42"/>
    <w:rsid w:val="00AE3B2B"/>
    <w:rsid w:val="00AE5370"/>
    <w:rsid w:val="00AE5639"/>
    <w:rsid w:val="00AE6689"/>
    <w:rsid w:val="00AE671C"/>
    <w:rsid w:val="00AE7DA5"/>
    <w:rsid w:val="00AF00DA"/>
    <w:rsid w:val="00AF0237"/>
    <w:rsid w:val="00AF08C1"/>
    <w:rsid w:val="00AF1122"/>
    <w:rsid w:val="00AF1EF9"/>
    <w:rsid w:val="00AF37B0"/>
    <w:rsid w:val="00AF38A7"/>
    <w:rsid w:val="00AF38B2"/>
    <w:rsid w:val="00AF3E65"/>
    <w:rsid w:val="00AF408B"/>
    <w:rsid w:val="00AF6778"/>
    <w:rsid w:val="00AF6C22"/>
    <w:rsid w:val="00B00074"/>
    <w:rsid w:val="00B014F1"/>
    <w:rsid w:val="00B05875"/>
    <w:rsid w:val="00B058DE"/>
    <w:rsid w:val="00B069BA"/>
    <w:rsid w:val="00B07D68"/>
    <w:rsid w:val="00B11170"/>
    <w:rsid w:val="00B11960"/>
    <w:rsid w:val="00B138EB"/>
    <w:rsid w:val="00B1512E"/>
    <w:rsid w:val="00B1674A"/>
    <w:rsid w:val="00B2194A"/>
    <w:rsid w:val="00B21EAE"/>
    <w:rsid w:val="00B224C0"/>
    <w:rsid w:val="00B22A39"/>
    <w:rsid w:val="00B23C52"/>
    <w:rsid w:val="00B23EED"/>
    <w:rsid w:val="00B2549D"/>
    <w:rsid w:val="00B25806"/>
    <w:rsid w:val="00B259A7"/>
    <w:rsid w:val="00B2755B"/>
    <w:rsid w:val="00B30485"/>
    <w:rsid w:val="00B3077F"/>
    <w:rsid w:val="00B312E3"/>
    <w:rsid w:val="00B31B8F"/>
    <w:rsid w:val="00B324C0"/>
    <w:rsid w:val="00B338CD"/>
    <w:rsid w:val="00B366CB"/>
    <w:rsid w:val="00B3729F"/>
    <w:rsid w:val="00B409E7"/>
    <w:rsid w:val="00B40CDE"/>
    <w:rsid w:val="00B40E7D"/>
    <w:rsid w:val="00B42C33"/>
    <w:rsid w:val="00B43236"/>
    <w:rsid w:val="00B447C3"/>
    <w:rsid w:val="00B454E4"/>
    <w:rsid w:val="00B45982"/>
    <w:rsid w:val="00B507B2"/>
    <w:rsid w:val="00B50D86"/>
    <w:rsid w:val="00B51BFA"/>
    <w:rsid w:val="00B51E92"/>
    <w:rsid w:val="00B53EB6"/>
    <w:rsid w:val="00B55951"/>
    <w:rsid w:val="00B5625C"/>
    <w:rsid w:val="00B5701A"/>
    <w:rsid w:val="00B61225"/>
    <w:rsid w:val="00B61320"/>
    <w:rsid w:val="00B61B03"/>
    <w:rsid w:val="00B625FC"/>
    <w:rsid w:val="00B637BD"/>
    <w:rsid w:val="00B64BA1"/>
    <w:rsid w:val="00B659DC"/>
    <w:rsid w:val="00B66665"/>
    <w:rsid w:val="00B71C8C"/>
    <w:rsid w:val="00B73DDF"/>
    <w:rsid w:val="00B73F19"/>
    <w:rsid w:val="00B740A8"/>
    <w:rsid w:val="00B74CB4"/>
    <w:rsid w:val="00B750BD"/>
    <w:rsid w:val="00B75476"/>
    <w:rsid w:val="00B760FE"/>
    <w:rsid w:val="00B8180D"/>
    <w:rsid w:val="00B82503"/>
    <w:rsid w:val="00B82825"/>
    <w:rsid w:val="00B84832"/>
    <w:rsid w:val="00B85181"/>
    <w:rsid w:val="00B853AB"/>
    <w:rsid w:val="00B858FE"/>
    <w:rsid w:val="00B86C14"/>
    <w:rsid w:val="00B874D7"/>
    <w:rsid w:val="00B909F5"/>
    <w:rsid w:val="00B90B2F"/>
    <w:rsid w:val="00B91281"/>
    <w:rsid w:val="00B9208D"/>
    <w:rsid w:val="00B92937"/>
    <w:rsid w:val="00B92B16"/>
    <w:rsid w:val="00B935ED"/>
    <w:rsid w:val="00B94144"/>
    <w:rsid w:val="00B9520A"/>
    <w:rsid w:val="00B9578F"/>
    <w:rsid w:val="00B97F14"/>
    <w:rsid w:val="00BA0653"/>
    <w:rsid w:val="00BA07F8"/>
    <w:rsid w:val="00BA0AD5"/>
    <w:rsid w:val="00BA1D0E"/>
    <w:rsid w:val="00BA24CE"/>
    <w:rsid w:val="00BA28F7"/>
    <w:rsid w:val="00BA3D3C"/>
    <w:rsid w:val="00BA4591"/>
    <w:rsid w:val="00BA592B"/>
    <w:rsid w:val="00BA61C3"/>
    <w:rsid w:val="00BA6290"/>
    <w:rsid w:val="00BA7C92"/>
    <w:rsid w:val="00BB0369"/>
    <w:rsid w:val="00BB0981"/>
    <w:rsid w:val="00BB1FC2"/>
    <w:rsid w:val="00BB2D9A"/>
    <w:rsid w:val="00BB5359"/>
    <w:rsid w:val="00BB7629"/>
    <w:rsid w:val="00BC03F5"/>
    <w:rsid w:val="00BC04B1"/>
    <w:rsid w:val="00BC2067"/>
    <w:rsid w:val="00BC2794"/>
    <w:rsid w:val="00BC4496"/>
    <w:rsid w:val="00BC4D18"/>
    <w:rsid w:val="00BC50EF"/>
    <w:rsid w:val="00BC6272"/>
    <w:rsid w:val="00BC634F"/>
    <w:rsid w:val="00BC720E"/>
    <w:rsid w:val="00BD0FE7"/>
    <w:rsid w:val="00BD1F24"/>
    <w:rsid w:val="00BD2E45"/>
    <w:rsid w:val="00BD4359"/>
    <w:rsid w:val="00BD4932"/>
    <w:rsid w:val="00BD74E3"/>
    <w:rsid w:val="00BD7A96"/>
    <w:rsid w:val="00BD7B2B"/>
    <w:rsid w:val="00BD7FA1"/>
    <w:rsid w:val="00BE00EB"/>
    <w:rsid w:val="00BE1ACA"/>
    <w:rsid w:val="00BE455A"/>
    <w:rsid w:val="00BE4BD7"/>
    <w:rsid w:val="00BE5E9E"/>
    <w:rsid w:val="00BE7956"/>
    <w:rsid w:val="00BE7C3F"/>
    <w:rsid w:val="00BE7CA1"/>
    <w:rsid w:val="00BF11DD"/>
    <w:rsid w:val="00BF21CB"/>
    <w:rsid w:val="00BF38CE"/>
    <w:rsid w:val="00BF3B33"/>
    <w:rsid w:val="00BF630E"/>
    <w:rsid w:val="00BF6DA4"/>
    <w:rsid w:val="00BF7776"/>
    <w:rsid w:val="00C00150"/>
    <w:rsid w:val="00C00D97"/>
    <w:rsid w:val="00C053D2"/>
    <w:rsid w:val="00C0545C"/>
    <w:rsid w:val="00C07391"/>
    <w:rsid w:val="00C07FB0"/>
    <w:rsid w:val="00C108B8"/>
    <w:rsid w:val="00C11620"/>
    <w:rsid w:val="00C1189C"/>
    <w:rsid w:val="00C1362E"/>
    <w:rsid w:val="00C13DB1"/>
    <w:rsid w:val="00C156B8"/>
    <w:rsid w:val="00C158D8"/>
    <w:rsid w:val="00C163AD"/>
    <w:rsid w:val="00C17138"/>
    <w:rsid w:val="00C21A13"/>
    <w:rsid w:val="00C228BB"/>
    <w:rsid w:val="00C25F77"/>
    <w:rsid w:val="00C2607A"/>
    <w:rsid w:val="00C2608A"/>
    <w:rsid w:val="00C2786D"/>
    <w:rsid w:val="00C30333"/>
    <w:rsid w:val="00C30B59"/>
    <w:rsid w:val="00C30EAA"/>
    <w:rsid w:val="00C31089"/>
    <w:rsid w:val="00C317AE"/>
    <w:rsid w:val="00C31BC8"/>
    <w:rsid w:val="00C3283C"/>
    <w:rsid w:val="00C32BDF"/>
    <w:rsid w:val="00C34A68"/>
    <w:rsid w:val="00C34EB4"/>
    <w:rsid w:val="00C36591"/>
    <w:rsid w:val="00C36FBC"/>
    <w:rsid w:val="00C3740C"/>
    <w:rsid w:val="00C4059D"/>
    <w:rsid w:val="00C4117E"/>
    <w:rsid w:val="00C43983"/>
    <w:rsid w:val="00C4596A"/>
    <w:rsid w:val="00C46D74"/>
    <w:rsid w:val="00C475CA"/>
    <w:rsid w:val="00C47C7E"/>
    <w:rsid w:val="00C50895"/>
    <w:rsid w:val="00C52668"/>
    <w:rsid w:val="00C557F0"/>
    <w:rsid w:val="00C600AB"/>
    <w:rsid w:val="00C62687"/>
    <w:rsid w:val="00C63520"/>
    <w:rsid w:val="00C63E95"/>
    <w:rsid w:val="00C640AC"/>
    <w:rsid w:val="00C67802"/>
    <w:rsid w:val="00C679F8"/>
    <w:rsid w:val="00C73E39"/>
    <w:rsid w:val="00C73F1B"/>
    <w:rsid w:val="00C74D50"/>
    <w:rsid w:val="00C75928"/>
    <w:rsid w:val="00C75F62"/>
    <w:rsid w:val="00C764EE"/>
    <w:rsid w:val="00C77141"/>
    <w:rsid w:val="00C779D6"/>
    <w:rsid w:val="00C80B9D"/>
    <w:rsid w:val="00C827C3"/>
    <w:rsid w:val="00C86FC8"/>
    <w:rsid w:val="00C903A4"/>
    <w:rsid w:val="00C90B49"/>
    <w:rsid w:val="00C92C57"/>
    <w:rsid w:val="00C93F9F"/>
    <w:rsid w:val="00C9670C"/>
    <w:rsid w:val="00CA0E9D"/>
    <w:rsid w:val="00CA1251"/>
    <w:rsid w:val="00CA2DE8"/>
    <w:rsid w:val="00CA2EB8"/>
    <w:rsid w:val="00CA3342"/>
    <w:rsid w:val="00CA3B93"/>
    <w:rsid w:val="00CA3C48"/>
    <w:rsid w:val="00CA4E9B"/>
    <w:rsid w:val="00CA5C52"/>
    <w:rsid w:val="00CB0ADA"/>
    <w:rsid w:val="00CB16D0"/>
    <w:rsid w:val="00CB31C1"/>
    <w:rsid w:val="00CB3D72"/>
    <w:rsid w:val="00CB4751"/>
    <w:rsid w:val="00CB4F45"/>
    <w:rsid w:val="00CB5FB5"/>
    <w:rsid w:val="00CB6F2B"/>
    <w:rsid w:val="00CC03BE"/>
    <w:rsid w:val="00CC093C"/>
    <w:rsid w:val="00CC62AE"/>
    <w:rsid w:val="00CC6385"/>
    <w:rsid w:val="00CC73BF"/>
    <w:rsid w:val="00CC7B2D"/>
    <w:rsid w:val="00CC7EDD"/>
    <w:rsid w:val="00CD013F"/>
    <w:rsid w:val="00CD02C0"/>
    <w:rsid w:val="00CD0B4B"/>
    <w:rsid w:val="00CD1166"/>
    <w:rsid w:val="00CD3722"/>
    <w:rsid w:val="00CD39C2"/>
    <w:rsid w:val="00CD40E9"/>
    <w:rsid w:val="00CD51F7"/>
    <w:rsid w:val="00CD5B4D"/>
    <w:rsid w:val="00CD5F88"/>
    <w:rsid w:val="00CD6D52"/>
    <w:rsid w:val="00CE0EB4"/>
    <w:rsid w:val="00CE28B8"/>
    <w:rsid w:val="00CE3B46"/>
    <w:rsid w:val="00CE482F"/>
    <w:rsid w:val="00CE6A8E"/>
    <w:rsid w:val="00CE6B19"/>
    <w:rsid w:val="00CE79AF"/>
    <w:rsid w:val="00CF061A"/>
    <w:rsid w:val="00CF067F"/>
    <w:rsid w:val="00CF0759"/>
    <w:rsid w:val="00CF0B08"/>
    <w:rsid w:val="00CF110A"/>
    <w:rsid w:val="00CF2C02"/>
    <w:rsid w:val="00CF5B20"/>
    <w:rsid w:val="00CF61D9"/>
    <w:rsid w:val="00CF68F7"/>
    <w:rsid w:val="00CF70A7"/>
    <w:rsid w:val="00CF7D4C"/>
    <w:rsid w:val="00D00451"/>
    <w:rsid w:val="00D014A9"/>
    <w:rsid w:val="00D019C3"/>
    <w:rsid w:val="00D01F86"/>
    <w:rsid w:val="00D02156"/>
    <w:rsid w:val="00D030F6"/>
    <w:rsid w:val="00D0393E"/>
    <w:rsid w:val="00D0394F"/>
    <w:rsid w:val="00D03D5E"/>
    <w:rsid w:val="00D05392"/>
    <w:rsid w:val="00D05464"/>
    <w:rsid w:val="00D079FC"/>
    <w:rsid w:val="00D110DA"/>
    <w:rsid w:val="00D11B5C"/>
    <w:rsid w:val="00D13A9F"/>
    <w:rsid w:val="00D13D87"/>
    <w:rsid w:val="00D1485C"/>
    <w:rsid w:val="00D1563D"/>
    <w:rsid w:val="00D15773"/>
    <w:rsid w:val="00D157AD"/>
    <w:rsid w:val="00D17D5F"/>
    <w:rsid w:val="00D20A70"/>
    <w:rsid w:val="00D20B1C"/>
    <w:rsid w:val="00D228BC"/>
    <w:rsid w:val="00D22C86"/>
    <w:rsid w:val="00D25BCB"/>
    <w:rsid w:val="00D25C3A"/>
    <w:rsid w:val="00D25C7A"/>
    <w:rsid w:val="00D25D81"/>
    <w:rsid w:val="00D26B8E"/>
    <w:rsid w:val="00D26D69"/>
    <w:rsid w:val="00D305AB"/>
    <w:rsid w:val="00D30B83"/>
    <w:rsid w:val="00D30C6E"/>
    <w:rsid w:val="00D316D3"/>
    <w:rsid w:val="00D3179B"/>
    <w:rsid w:val="00D33B37"/>
    <w:rsid w:val="00D42823"/>
    <w:rsid w:val="00D44BDC"/>
    <w:rsid w:val="00D44D5C"/>
    <w:rsid w:val="00D4571A"/>
    <w:rsid w:val="00D4687F"/>
    <w:rsid w:val="00D47942"/>
    <w:rsid w:val="00D47E49"/>
    <w:rsid w:val="00D5280E"/>
    <w:rsid w:val="00D52EE9"/>
    <w:rsid w:val="00D53AC5"/>
    <w:rsid w:val="00D54B3A"/>
    <w:rsid w:val="00D565A8"/>
    <w:rsid w:val="00D56D3E"/>
    <w:rsid w:val="00D57C43"/>
    <w:rsid w:val="00D60876"/>
    <w:rsid w:val="00D63421"/>
    <w:rsid w:val="00D65A33"/>
    <w:rsid w:val="00D6661F"/>
    <w:rsid w:val="00D66635"/>
    <w:rsid w:val="00D66D03"/>
    <w:rsid w:val="00D67FE3"/>
    <w:rsid w:val="00D709F5"/>
    <w:rsid w:val="00D710B0"/>
    <w:rsid w:val="00D71BF5"/>
    <w:rsid w:val="00D734D3"/>
    <w:rsid w:val="00D740BA"/>
    <w:rsid w:val="00D76A8A"/>
    <w:rsid w:val="00D8135B"/>
    <w:rsid w:val="00D82967"/>
    <w:rsid w:val="00D8355E"/>
    <w:rsid w:val="00D839C9"/>
    <w:rsid w:val="00D84097"/>
    <w:rsid w:val="00D8417A"/>
    <w:rsid w:val="00D8474D"/>
    <w:rsid w:val="00D855E8"/>
    <w:rsid w:val="00D870B0"/>
    <w:rsid w:val="00D900D4"/>
    <w:rsid w:val="00D90902"/>
    <w:rsid w:val="00D911E8"/>
    <w:rsid w:val="00D918F6"/>
    <w:rsid w:val="00D953C6"/>
    <w:rsid w:val="00D96557"/>
    <w:rsid w:val="00D96702"/>
    <w:rsid w:val="00D97C73"/>
    <w:rsid w:val="00DA0A7F"/>
    <w:rsid w:val="00DA21DE"/>
    <w:rsid w:val="00DA2DCE"/>
    <w:rsid w:val="00DA3803"/>
    <w:rsid w:val="00DA3E07"/>
    <w:rsid w:val="00DA440C"/>
    <w:rsid w:val="00DA575C"/>
    <w:rsid w:val="00DA7BAE"/>
    <w:rsid w:val="00DB0401"/>
    <w:rsid w:val="00DB087F"/>
    <w:rsid w:val="00DB13BD"/>
    <w:rsid w:val="00DB2611"/>
    <w:rsid w:val="00DB26DE"/>
    <w:rsid w:val="00DB2BCD"/>
    <w:rsid w:val="00DB33F3"/>
    <w:rsid w:val="00DB5E04"/>
    <w:rsid w:val="00DB659A"/>
    <w:rsid w:val="00DB7493"/>
    <w:rsid w:val="00DC01BB"/>
    <w:rsid w:val="00DC22B4"/>
    <w:rsid w:val="00DC5002"/>
    <w:rsid w:val="00DC5713"/>
    <w:rsid w:val="00DD09BC"/>
    <w:rsid w:val="00DD0B05"/>
    <w:rsid w:val="00DD2035"/>
    <w:rsid w:val="00DD2945"/>
    <w:rsid w:val="00DD480F"/>
    <w:rsid w:val="00DD5E6C"/>
    <w:rsid w:val="00DD6BB8"/>
    <w:rsid w:val="00DD794B"/>
    <w:rsid w:val="00DE0284"/>
    <w:rsid w:val="00DE0B02"/>
    <w:rsid w:val="00DE0EB8"/>
    <w:rsid w:val="00DE212D"/>
    <w:rsid w:val="00DE3539"/>
    <w:rsid w:val="00DE37E0"/>
    <w:rsid w:val="00DE6006"/>
    <w:rsid w:val="00DF04C5"/>
    <w:rsid w:val="00DF05D1"/>
    <w:rsid w:val="00DF0D6A"/>
    <w:rsid w:val="00DF0E40"/>
    <w:rsid w:val="00DF2C93"/>
    <w:rsid w:val="00DF351E"/>
    <w:rsid w:val="00DF4A71"/>
    <w:rsid w:val="00DF6392"/>
    <w:rsid w:val="00DF686D"/>
    <w:rsid w:val="00E0091D"/>
    <w:rsid w:val="00E00EEE"/>
    <w:rsid w:val="00E01F49"/>
    <w:rsid w:val="00E036B8"/>
    <w:rsid w:val="00E03F2C"/>
    <w:rsid w:val="00E05F9B"/>
    <w:rsid w:val="00E10C72"/>
    <w:rsid w:val="00E1136A"/>
    <w:rsid w:val="00E11B23"/>
    <w:rsid w:val="00E12AF5"/>
    <w:rsid w:val="00E144FA"/>
    <w:rsid w:val="00E14F27"/>
    <w:rsid w:val="00E1570B"/>
    <w:rsid w:val="00E20A64"/>
    <w:rsid w:val="00E21DC5"/>
    <w:rsid w:val="00E2332E"/>
    <w:rsid w:val="00E24510"/>
    <w:rsid w:val="00E25E49"/>
    <w:rsid w:val="00E2667A"/>
    <w:rsid w:val="00E26AD8"/>
    <w:rsid w:val="00E27B0A"/>
    <w:rsid w:val="00E30C43"/>
    <w:rsid w:val="00E34344"/>
    <w:rsid w:val="00E34643"/>
    <w:rsid w:val="00E366C2"/>
    <w:rsid w:val="00E36CFD"/>
    <w:rsid w:val="00E37CD2"/>
    <w:rsid w:val="00E41191"/>
    <w:rsid w:val="00E4195A"/>
    <w:rsid w:val="00E419C2"/>
    <w:rsid w:val="00E45D15"/>
    <w:rsid w:val="00E46315"/>
    <w:rsid w:val="00E4649A"/>
    <w:rsid w:val="00E4770C"/>
    <w:rsid w:val="00E50A03"/>
    <w:rsid w:val="00E51C4C"/>
    <w:rsid w:val="00E5201D"/>
    <w:rsid w:val="00E53C49"/>
    <w:rsid w:val="00E54706"/>
    <w:rsid w:val="00E55AF7"/>
    <w:rsid w:val="00E55DFB"/>
    <w:rsid w:val="00E55FF0"/>
    <w:rsid w:val="00E560E6"/>
    <w:rsid w:val="00E56E7A"/>
    <w:rsid w:val="00E57FB1"/>
    <w:rsid w:val="00E606B4"/>
    <w:rsid w:val="00E613DF"/>
    <w:rsid w:val="00E61520"/>
    <w:rsid w:val="00E621B4"/>
    <w:rsid w:val="00E624B2"/>
    <w:rsid w:val="00E63C15"/>
    <w:rsid w:val="00E6587C"/>
    <w:rsid w:val="00E702E3"/>
    <w:rsid w:val="00E7081D"/>
    <w:rsid w:val="00E72990"/>
    <w:rsid w:val="00E7438D"/>
    <w:rsid w:val="00E74963"/>
    <w:rsid w:val="00E74EBB"/>
    <w:rsid w:val="00E7537A"/>
    <w:rsid w:val="00E75ED5"/>
    <w:rsid w:val="00E760E6"/>
    <w:rsid w:val="00E77C41"/>
    <w:rsid w:val="00E801BF"/>
    <w:rsid w:val="00E82F9D"/>
    <w:rsid w:val="00E83A75"/>
    <w:rsid w:val="00E83B3E"/>
    <w:rsid w:val="00E849EA"/>
    <w:rsid w:val="00E85C38"/>
    <w:rsid w:val="00E85FE8"/>
    <w:rsid w:val="00E861FF"/>
    <w:rsid w:val="00E90BEF"/>
    <w:rsid w:val="00E90E73"/>
    <w:rsid w:val="00E927FB"/>
    <w:rsid w:val="00E94FBB"/>
    <w:rsid w:val="00E95E2F"/>
    <w:rsid w:val="00E974A9"/>
    <w:rsid w:val="00EA011F"/>
    <w:rsid w:val="00EA0AD8"/>
    <w:rsid w:val="00EA10B2"/>
    <w:rsid w:val="00EA1D59"/>
    <w:rsid w:val="00EA32F6"/>
    <w:rsid w:val="00EA47FC"/>
    <w:rsid w:val="00EA55D8"/>
    <w:rsid w:val="00EA5B26"/>
    <w:rsid w:val="00EA6C91"/>
    <w:rsid w:val="00EA7860"/>
    <w:rsid w:val="00EB0577"/>
    <w:rsid w:val="00EB3366"/>
    <w:rsid w:val="00EB45DC"/>
    <w:rsid w:val="00EB4A89"/>
    <w:rsid w:val="00EB5AE2"/>
    <w:rsid w:val="00EC0283"/>
    <w:rsid w:val="00EC1168"/>
    <w:rsid w:val="00EC26CC"/>
    <w:rsid w:val="00EC31C1"/>
    <w:rsid w:val="00EC44E2"/>
    <w:rsid w:val="00EC546A"/>
    <w:rsid w:val="00ED0630"/>
    <w:rsid w:val="00ED1A45"/>
    <w:rsid w:val="00ED2EEE"/>
    <w:rsid w:val="00ED31C8"/>
    <w:rsid w:val="00ED3589"/>
    <w:rsid w:val="00ED3689"/>
    <w:rsid w:val="00ED3ABB"/>
    <w:rsid w:val="00ED3E40"/>
    <w:rsid w:val="00EE0AC1"/>
    <w:rsid w:val="00EE10BD"/>
    <w:rsid w:val="00EE1525"/>
    <w:rsid w:val="00EE34D5"/>
    <w:rsid w:val="00EE39C4"/>
    <w:rsid w:val="00EE591D"/>
    <w:rsid w:val="00EE5D43"/>
    <w:rsid w:val="00EE6BB9"/>
    <w:rsid w:val="00EE784E"/>
    <w:rsid w:val="00EF0413"/>
    <w:rsid w:val="00EF0F72"/>
    <w:rsid w:val="00EF1043"/>
    <w:rsid w:val="00EF492F"/>
    <w:rsid w:val="00EF624E"/>
    <w:rsid w:val="00EF6559"/>
    <w:rsid w:val="00F00211"/>
    <w:rsid w:val="00F0040D"/>
    <w:rsid w:val="00F00D6E"/>
    <w:rsid w:val="00F00FDD"/>
    <w:rsid w:val="00F0178A"/>
    <w:rsid w:val="00F029A7"/>
    <w:rsid w:val="00F03777"/>
    <w:rsid w:val="00F03BF6"/>
    <w:rsid w:val="00F05045"/>
    <w:rsid w:val="00F0580D"/>
    <w:rsid w:val="00F076D2"/>
    <w:rsid w:val="00F07B8E"/>
    <w:rsid w:val="00F12460"/>
    <w:rsid w:val="00F12EE8"/>
    <w:rsid w:val="00F15CBE"/>
    <w:rsid w:val="00F1720A"/>
    <w:rsid w:val="00F172F8"/>
    <w:rsid w:val="00F2244A"/>
    <w:rsid w:val="00F245A4"/>
    <w:rsid w:val="00F25D7F"/>
    <w:rsid w:val="00F262CB"/>
    <w:rsid w:val="00F26472"/>
    <w:rsid w:val="00F360E8"/>
    <w:rsid w:val="00F362B4"/>
    <w:rsid w:val="00F371FD"/>
    <w:rsid w:val="00F40292"/>
    <w:rsid w:val="00F421A3"/>
    <w:rsid w:val="00F4373F"/>
    <w:rsid w:val="00F44C7B"/>
    <w:rsid w:val="00F455F2"/>
    <w:rsid w:val="00F45854"/>
    <w:rsid w:val="00F46775"/>
    <w:rsid w:val="00F46D47"/>
    <w:rsid w:val="00F46FE7"/>
    <w:rsid w:val="00F4748B"/>
    <w:rsid w:val="00F47AB9"/>
    <w:rsid w:val="00F50469"/>
    <w:rsid w:val="00F504EB"/>
    <w:rsid w:val="00F513CB"/>
    <w:rsid w:val="00F544C2"/>
    <w:rsid w:val="00F561D9"/>
    <w:rsid w:val="00F57AC2"/>
    <w:rsid w:val="00F600F5"/>
    <w:rsid w:val="00F601C4"/>
    <w:rsid w:val="00F60488"/>
    <w:rsid w:val="00F60CC9"/>
    <w:rsid w:val="00F62019"/>
    <w:rsid w:val="00F62279"/>
    <w:rsid w:val="00F6250D"/>
    <w:rsid w:val="00F62834"/>
    <w:rsid w:val="00F63BCD"/>
    <w:rsid w:val="00F6503E"/>
    <w:rsid w:val="00F65BAA"/>
    <w:rsid w:val="00F6719A"/>
    <w:rsid w:val="00F674E2"/>
    <w:rsid w:val="00F67775"/>
    <w:rsid w:val="00F70F46"/>
    <w:rsid w:val="00F7107B"/>
    <w:rsid w:val="00F71341"/>
    <w:rsid w:val="00F71943"/>
    <w:rsid w:val="00F72DEC"/>
    <w:rsid w:val="00F73225"/>
    <w:rsid w:val="00F743C7"/>
    <w:rsid w:val="00F77C3E"/>
    <w:rsid w:val="00F77FA0"/>
    <w:rsid w:val="00F815EC"/>
    <w:rsid w:val="00F819FB"/>
    <w:rsid w:val="00F85029"/>
    <w:rsid w:val="00F85220"/>
    <w:rsid w:val="00F85C26"/>
    <w:rsid w:val="00F86CB9"/>
    <w:rsid w:val="00F87FA3"/>
    <w:rsid w:val="00F87FFE"/>
    <w:rsid w:val="00F90BC7"/>
    <w:rsid w:val="00F910C8"/>
    <w:rsid w:val="00F914FB"/>
    <w:rsid w:val="00F93836"/>
    <w:rsid w:val="00F93E6A"/>
    <w:rsid w:val="00F94217"/>
    <w:rsid w:val="00F946D8"/>
    <w:rsid w:val="00F94B69"/>
    <w:rsid w:val="00F953ED"/>
    <w:rsid w:val="00F96325"/>
    <w:rsid w:val="00FA0D56"/>
    <w:rsid w:val="00FA1375"/>
    <w:rsid w:val="00FA244B"/>
    <w:rsid w:val="00FA29A3"/>
    <w:rsid w:val="00FA437A"/>
    <w:rsid w:val="00FA5505"/>
    <w:rsid w:val="00FA5FD0"/>
    <w:rsid w:val="00FA6806"/>
    <w:rsid w:val="00FA682F"/>
    <w:rsid w:val="00FA6918"/>
    <w:rsid w:val="00FA6D97"/>
    <w:rsid w:val="00FA76AC"/>
    <w:rsid w:val="00FB1B3D"/>
    <w:rsid w:val="00FB2607"/>
    <w:rsid w:val="00FB314E"/>
    <w:rsid w:val="00FB4225"/>
    <w:rsid w:val="00FB741F"/>
    <w:rsid w:val="00FC2A9E"/>
    <w:rsid w:val="00FC2CFB"/>
    <w:rsid w:val="00FC4C44"/>
    <w:rsid w:val="00FC6ED7"/>
    <w:rsid w:val="00FC7E68"/>
    <w:rsid w:val="00FD064C"/>
    <w:rsid w:val="00FD13F9"/>
    <w:rsid w:val="00FD2221"/>
    <w:rsid w:val="00FD493B"/>
    <w:rsid w:val="00FD508C"/>
    <w:rsid w:val="00FD57E4"/>
    <w:rsid w:val="00FD5F32"/>
    <w:rsid w:val="00FD6821"/>
    <w:rsid w:val="00FD71CF"/>
    <w:rsid w:val="00FE1BAD"/>
    <w:rsid w:val="00FE3B97"/>
    <w:rsid w:val="00FE460C"/>
    <w:rsid w:val="00FE6444"/>
    <w:rsid w:val="00FE6BE2"/>
    <w:rsid w:val="00FE6E89"/>
    <w:rsid w:val="00FF1ABD"/>
    <w:rsid w:val="00FF260A"/>
    <w:rsid w:val="00FF4623"/>
    <w:rsid w:val="00FF623B"/>
    <w:rsid w:val="00FF6361"/>
    <w:rsid w:val="00FF6C38"/>
    <w:rsid w:val="00FF7AF7"/>
    <w:rsid w:val="00FF7F13"/>
    <w:rsid w:val="016056DA"/>
    <w:rsid w:val="01C312B1"/>
    <w:rsid w:val="01C80B78"/>
    <w:rsid w:val="01D2E7D1"/>
    <w:rsid w:val="02913C62"/>
    <w:rsid w:val="02A2AD52"/>
    <w:rsid w:val="02BCA998"/>
    <w:rsid w:val="02EFBC59"/>
    <w:rsid w:val="0306FE3F"/>
    <w:rsid w:val="0310E629"/>
    <w:rsid w:val="03142B7E"/>
    <w:rsid w:val="031747D6"/>
    <w:rsid w:val="031AB313"/>
    <w:rsid w:val="0365AFF7"/>
    <w:rsid w:val="03721294"/>
    <w:rsid w:val="0396A572"/>
    <w:rsid w:val="041C1745"/>
    <w:rsid w:val="042B2E11"/>
    <w:rsid w:val="0463016E"/>
    <w:rsid w:val="04766476"/>
    <w:rsid w:val="04EACB1E"/>
    <w:rsid w:val="04EEE1EF"/>
    <w:rsid w:val="05370C98"/>
    <w:rsid w:val="053F275C"/>
    <w:rsid w:val="059CE5D1"/>
    <w:rsid w:val="05BE48ED"/>
    <w:rsid w:val="05FE2D3A"/>
    <w:rsid w:val="061446AC"/>
    <w:rsid w:val="06780DF8"/>
    <w:rsid w:val="074563C3"/>
    <w:rsid w:val="07FECCCE"/>
    <w:rsid w:val="0806F57B"/>
    <w:rsid w:val="080A8387"/>
    <w:rsid w:val="08742161"/>
    <w:rsid w:val="08938879"/>
    <w:rsid w:val="089C5577"/>
    <w:rsid w:val="08B0F417"/>
    <w:rsid w:val="08BC5F47"/>
    <w:rsid w:val="09101559"/>
    <w:rsid w:val="0986895A"/>
    <w:rsid w:val="099840F2"/>
    <w:rsid w:val="09B2D3F9"/>
    <w:rsid w:val="0A230516"/>
    <w:rsid w:val="0A6CEA4B"/>
    <w:rsid w:val="0ABD71C8"/>
    <w:rsid w:val="0B3E963D"/>
    <w:rsid w:val="0B954D19"/>
    <w:rsid w:val="0BFF0553"/>
    <w:rsid w:val="0C1D1799"/>
    <w:rsid w:val="0C4823F1"/>
    <w:rsid w:val="0CC75418"/>
    <w:rsid w:val="0DB83118"/>
    <w:rsid w:val="0E087B0E"/>
    <w:rsid w:val="0E3011E8"/>
    <w:rsid w:val="0E9D4AA8"/>
    <w:rsid w:val="0FA0447C"/>
    <w:rsid w:val="0FA06FE8"/>
    <w:rsid w:val="0FA44B6F"/>
    <w:rsid w:val="0FF6A218"/>
    <w:rsid w:val="1001BBD7"/>
    <w:rsid w:val="103CBE56"/>
    <w:rsid w:val="10D45C5D"/>
    <w:rsid w:val="1106571A"/>
    <w:rsid w:val="110D2D99"/>
    <w:rsid w:val="11476879"/>
    <w:rsid w:val="118E4D65"/>
    <w:rsid w:val="11DCBC92"/>
    <w:rsid w:val="11E470E6"/>
    <w:rsid w:val="11F70F57"/>
    <w:rsid w:val="12269468"/>
    <w:rsid w:val="12270927"/>
    <w:rsid w:val="12B2ED22"/>
    <w:rsid w:val="12C6B875"/>
    <w:rsid w:val="12C92004"/>
    <w:rsid w:val="14191D08"/>
    <w:rsid w:val="143590B6"/>
    <w:rsid w:val="14B80DB1"/>
    <w:rsid w:val="1503ED5B"/>
    <w:rsid w:val="15411B75"/>
    <w:rsid w:val="156B2A21"/>
    <w:rsid w:val="15C1D478"/>
    <w:rsid w:val="15F06A9A"/>
    <w:rsid w:val="16150C39"/>
    <w:rsid w:val="1642AA01"/>
    <w:rsid w:val="1688B4AE"/>
    <w:rsid w:val="168B23F7"/>
    <w:rsid w:val="168C2016"/>
    <w:rsid w:val="1703DB62"/>
    <w:rsid w:val="170BA866"/>
    <w:rsid w:val="172176D5"/>
    <w:rsid w:val="1753544E"/>
    <w:rsid w:val="17956717"/>
    <w:rsid w:val="17B47255"/>
    <w:rsid w:val="17BF57C5"/>
    <w:rsid w:val="17DAE820"/>
    <w:rsid w:val="17E69A2A"/>
    <w:rsid w:val="17EDA9AE"/>
    <w:rsid w:val="180C7D86"/>
    <w:rsid w:val="184A23C4"/>
    <w:rsid w:val="18C70A75"/>
    <w:rsid w:val="19280B5C"/>
    <w:rsid w:val="192CFDFD"/>
    <w:rsid w:val="194CACFB"/>
    <w:rsid w:val="19B9E4E3"/>
    <w:rsid w:val="19EC8322"/>
    <w:rsid w:val="1A8E61A9"/>
    <w:rsid w:val="1ADD90AF"/>
    <w:rsid w:val="1AE87D5C"/>
    <w:rsid w:val="1AEC7E75"/>
    <w:rsid w:val="1AF6715D"/>
    <w:rsid w:val="1B0977CC"/>
    <w:rsid w:val="1B2757DE"/>
    <w:rsid w:val="1B5CA78D"/>
    <w:rsid w:val="1B99746F"/>
    <w:rsid w:val="1C162EC4"/>
    <w:rsid w:val="1C65CA93"/>
    <w:rsid w:val="1C6DF38B"/>
    <w:rsid w:val="1D01712E"/>
    <w:rsid w:val="1D0EB844"/>
    <w:rsid w:val="1D72AB75"/>
    <w:rsid w:val="1D835268"/>
    <w:rsid w:val="1DB62090"/>
    <w:rsid w:val="1DB9B996"/>
    <w:rsid w:val="1EB60207"/>
    <w:rsid w:val="1EE7751C"/>
    <w:rsid w:val="1F23D134"/>
    <w:rsid w:val="1FDE5803"/>
    <w:rsid w:val="1FE128E6"/>
    <w:rsid w:val="200B67F5"/>
    <w:rsid w:val="21361C6E"/>
    <w:rsid w:val="21C37A6B"/>
    <w:rsid w:val="21E1471C"/>
    <w:rsid w:val="2291384F"/>
    <w:rsid w:val="22BD7631"/>
    <w:rsid w:val="2344186A"/>
    <w:rsid w:val="2346954D"/>
    <w:rsid w:val="236F0A09"/>
    <w:rsid w:val="237D177D"/>
    <w:rsid w:val="23A9D8AA"/>
    <w:rsid w:val="23CF4E30"/>
    <w:rsid w:val="242B449E"/>
    <w:rsid w:val="2432C130"/>
    <w:rsid w:val="24A8617C"/>
    <w:rsid w:val="24BD98DE"/>
    <w:rsid w:val="24C0A5B7"/>
    <w:rsid w:val="25416804"/>
    <w:rsid w:val="255CFAC9"/>
    <w:rsid w:val="256EE35B"/>
    <w:rsid w:val="259260A2"/>
    <w:rsid w:val="25DB674E"/>
    <w:rsid w:val="263EC09B"/>
    <w:rsid w:val="264A7338"/>
    <w:rsid w:val="26737AD6"/>
    <w:rsid w:val="26762F04"/>
    <w:rsid w:val="26946D8D"/>
    <w:rsid w:val="26A9C9EE"/>
    <w:rsid w:val="26F28860"/>
    <w:rsid w:val="279B1BC1"/>
    <w:rsid w:val="28301558"/>
    <w:rsid w:val="28562B96"/>
    <w:rsid w:val="286656FE"/>
    <w:rsid w:val="28AA2328"/>
    <w:rsid w:val="28DE0D13"/>
    <w:rsid w:val="29296C86"/>
    <w:rsid w:val="29766C63"/>
    <w:rsid w:val="297D7A5E"/>
    <w:rsid w:val="29B6D54E"/>
    <w:rsid w:val="29DB83B9"/>
    <w:rsid w:val="2A009845"/>
    <w:rsid w:val="2A0F8805"/>
    <w:rsid w:val="2A3BEC15"/>
    <w:rsid w:val="2A43A6CA"/>
    <w:rsid w:val="2A7C3D34"/>
    <w:rsid w:val="2A958AE0"/>
    <w:rsid w:val="2B047FAB"/>
    <w:rsid w:val="2B0C7A56"/>
    <w:rsid w:val="2B2C4C55"/>
    <w:rsid w:val="2B769B7F"/>
    <w:rsid w:val="2BB118E3"/>
    <w:rsid w:val="2BB4EA8F"/>
    <w:rsid w:val="2BD93BBC"/>
    <w:rsid w:val="2BDBFA60"/>
    <w:rsid w:val="2BDC3328"/>
    <w:rsid w:val="2BFF5962"/>
    <w:rsid w:val="2C01A226"/>
    <w:rsid w:val="2C05756A"/>
    <w:rsid w:val="2C09049F"/>
    <w:rsid w:val="2C180D95"/>
    <w:rsid w:val="2C361491"/>
    <w:rsid w:val="2C37F061"/>
    <w:rsid w:val="2C67BCB4"/>
    <w:rsid w:val="2C7D2CA6"/>
    <w:rsid w:val="2D23F9C3"/>
    <w:rsid w:val="2D48344A"/>
    <w:rsid w:val="2D50BAF0"/>
    <w:rsid w:val="2D6992DB"/>
    <w:rsid w:val="2DA163B8"/>
    <w:rsid w:val="2DB7A1E3"/>
    <w:rsid w:val="2DDBE40E"/>
    <w:rsid w:val="2E150257"/>
    <w:rsid w:val="2E4DC73F"/>
    <w:rsid w:val="2EBFC7A9"/>
    <w:rsid w:val="2EEFBFD2"/>
    <w:rsid w:val="2F0C4AFF"/>
    <w:rsid w:val="2F3D3419"/>
    <w:rsid w:val="2F68CA2D"/>
    <w:rsid w:val="2FA1CDBA"/>
    <w:rsid w:val="2FCA87FC"/>
    <w:rsid w:val="300D7D9C"/>
    <w:rsid w:val="302D05DB"/>
    <w:rsid w:val="3033FFA9"/>
    <w:rsid w:val="305A2465"/>
    <w:rsid w:val="30605C51"/>
    <w:rsid w:val="3069238C"/>
    <w:rsid w:val="306C9C29"/>
    <w:rsid w:val="30ACACDF"/>
    <w:rsid w:val="30BD3005"/>
    <w:rsid w:val="30D9047A"/>
    <w:rsid w:val="3114E6B8"/>
    <w:rsid w:val="313F9E35"/>
    <w:rsid w:val="318D2D99"/>
    <w:rsid w:val="31FB6958"/>
    <w:rsid w:val="320B2381"/>
    <w:rsid w:val="321878D3"/>
    <w:rsid w:val="322FABAD"/>
    <w:rsid w:val="32A06AEF"/>
    <w:rsid w:val="32E8AEDB"/>
    <w:rsid w:val="3325D24E"/>
    <w:rsid w:val="334D6D61"/>
    <w:rsid w:val="337683BD"/>
    <w:rsid w:val="33A3026B"/>
    <w:rsid w:val="343C3B50"/>
    <w:rsid w:val="345AF556"/>
    <w:rsid w:val="34F8A004"/>
    <w:rsid w:val="350076FE"/>
    <w:rsid w:val="351BBE5B"/>
    <w:rsid w:val="35565636"/>
    <w:rsid w:val="35D80BB1"/>
    <w:rsid w:val="35FE0D2E"/>
    <w:rsid w:val="365D0BC7"/>
    <w:rsid w:val="367801D0"/>
    <w:rsid w:val="36CB8D18"/>
    <w:rsid w:val="36D4261A"/>
    <w:rsid w:val="36E1DEAB"/>
    <w:rsid w:val="36E65C20"/>
    <w:rsid w:val="36F7F00C"/>
    <w:rsid w:val="371FC43C"/>
    <w:rsid w:val="3736EFA0"/>
    <w:rsid w:val="37377EAC"/>
    <w:rsid w:val="373B1D23"/>
    <w:rsid w:val="37FADD15"/>
    <w:rsid w:val="38488867"/>
    <w:rsid w:val="387F9777"/>
    <w:rsid w:val="38AB1AF5"/>
    <w:rsid w:val="38DF23D0"/>
    <w:rsid w:val="39BF4976"/>
    <w:rsid w:val="3A5430B7"/>
    <w:rsid w:val="3A9A018B"/>
    <w:rsid w:val="3B0162BA"/>
    <w:rsid w:val="3B2C5511"/>
    <w:rsid w:val="3B3FDA54"/>
    <w:rsid w:val="3B5CDD94"/>
    <w:rsid w:val="3B9BD97E"/>
    <w:rsid w:val="3BED2C0E"/>
    <w:rsid w:val="3C6C3D34"/>
    <w:rsid w:val="3C996FE7"/>
    <w:rsid w:val="3CA778C2"/>
    <w:rsid w:val="3CE41419"/>
    <w:rsid w:val="3CE5B889"/>
    <w:rsid w:val="3D3BDAAB"/>
    <w:rsid w:val="3D53E7FA"/>
    <w:rsid w:val="3E212541"/>
    <w:rsid w:val="3E58F9BF"/>
    <w:rsid w:val="3EC789A5"/>
    <w:rsid w:val="3EFFA6AE"/>
    <w:rsid w:val="3F3F7BF5"/>
    <w:rsid w:val="40307279"/>
    <w:rsid w:val="4079ABD5"/>
    <w:rsid w:val="40BF9F71"/>
    <w:rsid w:val="40F8ADF9"/>
    <w:rsid w:val="4122DDB4"/>
    <w:rsid w:val="415454CC"/>
    <w:rsid w:val="417B3F4B"/>
    <w:rsid w:val="41AF9D0F"/>
    <w:rsid w:val="41C1CAA1"/>
    <w:rsid w:val="41C46605"/>
    <w:rsid w:val="422DF513"/>
    <w:rsid w:val="42686555"/>
    <w:rsid w:val="429ECAAF"/>
    <w:rsid w:val="431D7AFD"/>
    <w:rsid w:val="4328805A"/>
    <w:rsid w:val="4348A8A4"/>
    <w:rsid w:val="44256C30"/>
    <w:rsid w:val="4432975C"/>
    <w:rsid w:val="444AEE55"/>
    <w:rsid w:val="450FD87A"/>
    <w:rsid w:val="45639139"/>
    <w:rsid w:val="45999DD3"/>
    <w:rsid w:val="45E231CB"/>
    <w:rsid w:val="45ED6532"/>
    <w:rsid w:val="4678EC99"/>
    <w:rsid w:val="46BD1899"/>
    <w:rsid w:val="46CF1DC0"/>
    <w:rsid w:val="46CFC4FC"/>
    <w:rsid w:val="47490FF8"/>
    <w:rsid w:val="4753F321"/>
    <w:rsid w:val="47614478"/>
    <w:rsid w:val="47B01771"/>
    <w:rsid w:val="47B20B36"/>
    <w:rsid w:val="47D168C7"/>
    <w:rsid w:val="480DAF00"/>
    <w:rsid w:val="485B2177"/>
    <w:rsid w:val="486E6851"/>
    <w:rsid w:val="48B4DCBB"/>
    <w:rsid w:val="48E3F80E"/>
    <w:rsid w:val="48FB7990"/>
    <w:rsid w:val="4911458E"/>
    <w:rsid w:val="4984909E"/>
    <w:rsid w:val="498E7D6E"/>
    <w:rsid w:val="4A95FDDA"/>
    <w:rsid w:val="4AC07856"/>
    <w:rsid w:val="4AC4A681"/>
    <w:rsid w:val="4ADE006E"/>
    <w:rsid w:val="4AE5AC18"/>
    <w:rsid w:val="4AEDC2E9"/>
    <w:rsid w:val="4BF90BDE"/>
    <w:rsid w:val="4C129AB5"/>
    <w:rsid w:val="4C242504"/>
    <w:rsid w:val="4C650DE7"/>
    <w:rsid w:val="4C8C64A5"/>
    <w:rsid w:val="4C9CA106"/>
    <w:rsid w:val="4CBC0537"/>
    <w:rsid w:val="4CFB6AD4"/>
    <w:rsid w:val="4D0C7581"/>
    <w:rsid w:val="4D5FAD65"/>
    <w:rsid w:val="4E072CB7"/>
    <w:rsid w:val="4F8E89D6"/>
    <w:rsid w:val="4F9D4D39"/>
    <w:rsid w:val="50474A97"/>
    <w:rsid w:val="509B34F4"/>
    <w:rsid w:val="50BEC887"/>
    <w:rsid w:val="50C11447"/>
    <w:rsid w:val="50C82E3C"/>
    <w:rsid w:val="50FEDC68"/>
    <w:rsid w:val="51050E41"/>
    <w:rsid w:val="5142BED1"/>
    <w:rsid w:val="51E879FE"/>
    <w:rsid w:val="51FA0C24"/>
    <w:rsid w:val="52A8F6BF"/>
    <w:rsid w:val="52EAF092"/>
    <w:rsid w:val="52F23608"/>
    <w:rsid w:val="53316339"/>
    <w:rsid w:val="536602FD"/>
    <w:rsid w:val="5372CEC0"/>
    <w:rsid w:val="537C8525"/>
    <w:rsid w:val="53F99544"/>
    <w:rsid w:val="540F08BD"/>
    <w:rsid w:val="5418AD50"/>
    <w:rsid w:val="54ABCD2A"/>
    <w:rsid w:val="5535CE19"/>
    <w:rsid w:val="5551DAD5"/>
    <w:rsid w:val="558A4C29"/>
    <w:rsid w:val="55A91602"/>
    <w:rsid w:val="55B3C67B"/>
    <w:rsid w:val="561AD5E3"/>
    <w:rsid w:val="5626C3C3"/>
    <w:rsid w:val="567729A7"/>
    <w:rsid w:val="56898DDB"/>
    <w:rsid w:val="56A85D27"/>
    <w:rsid w:val="56B7541C"/>
    <w:rsid w:val="5709F8CC"/>
    <w:rsid w:val="57705F20"/>
    <w:rsid w:val="577BB4BF"/>
    <w:rsid w:val="57ADAA56"/>
    <w:rsid w:val="57B51240"/>
    <w:rsid w:val="57BF6984"/>
    <w:rsid w:val="57D9ABB9"/>
    <w:rsid w:val="57DB2CDF"/>
    <w:rsid w:val="58138ABF"/>
    <w:rsid w:val="584B6D59"/>
    <w:rsid w:val="58E6E8A5"/>
    <w:rsid w:val="59505FCC"/>
    <w:rsid w:val="595E92C4"/>
    <w:rsid w:val="597FB23D"/>
    <w:rsid w:val="598B4A78"/>
    <w:rsid w:val="59E73DBA"/>
    <w:rsid w:val="59FF88E1"/>
    <w:rsid w:val="5AB0A3D4"/>
    <w:rsid w:val="5B02801B"/>
    <w:rsid w:val="5B271AD9"/>
    <w:rsid w:val="5B8AC53F"/>
    <w:rsid w:val="5BB69A65"/>
    <w:rsid w:val="5BF4283B"/>
    <w:rsid w:val="5C159FE0"/>
    <w:rsid w:val="5C77F7D9"/>
    <w:rsid w:val="5C7AB806"/>
    <w:rsid w:val="5C85EF90"/>
    <w:rsid w:val="5C9BE0B1"/>
    <w:rsid w:val="5CA46B46"/>
    <w:rsid w:val="5CAED88C"/>
    <w:rsid w:val="5CF2B5F4"/>
    <w:rsid w:val="5D8ECE84"/>
    <w:rsid w:val="5E168867"/>
    <w:rsid w:val="5E5C860D"/>
    <w:rsid w:val="5E7F57F4"/>
    <w:rsid w:val="5EC535F6"/>
    <w:rsid w:val="5F144ED7"/>
    <w:rsid w:val="5F1B9D50"/>
    <w:rsid w:val="5F316B57"/>
    <w:rsid w:val="5F4B0628"/>
    <w:rsid w:val="5F56D252"/>
    <w:rsid w:val="5F8BD865"/>
    <w:rsid w:val="5FAB7B05"/>
    <w:rsid w:val="5FF8566E"/>
    <w:rsid w:val="60113626"/>
    <w:rsid w:val="6075CE11"/>
    <w:rsid w:val="609385C9"/>
    <w:rsid w:val="60B4940B"/>
    <w:rsid w:val="60B98C89"/>
    <w:rsid w:val="610B0786"/>
    <w:rsid w:val="616A93A1"/>
    <w:rsid w:val="617381AC"/>
    <w:rsid w:val="618C5605"/>
    <w:rsid w:val="61929905"/>
    <w:rsid w:val="621AE5BC"/>
    <w:rsid w:val="622E2A4B"/>
    <w:rsid w:val="627B5EC5"/>
    <w:rsid w:val="62FB5D18"/>
    <w:rsid w:val="63731608"/>
    <w:rsid w:val="63A1E330"/>
    <w:rsid w:val="63DB3274"/>
    <w:rsid w:val="649E258B"/>
    <w:rsid w:val="64D119CE"/>
    <w:rsid w:val="64EF5869"/>
    <w:rsid w:val="65052C75"/>
    <w:rsid w:val="6511309B"/>
    <w:rsid w:val="65235B48"/>
    <w:rsid w:val="652E7B82"/>
    <w:rsid w:val="653DBDF1"/>
    <w:rsid w:val="65949A70"/>
    <w:rsid w:val="659AA21B"/>
    <w:rsid w:val="65BD65E1"/>
    <w:rsid w:val="65E422BF"/>
    <w:rsid w:val="65EE8806"/>
    <w:rsid w:val="6638E8E7"/>
    <w:rsid w:val="669F7D63"/>
    <w:rsid w:val="66A10176"/>
    <w:rsid w:val="66D03518"/>
    <w:rsid w:val="67312C05"/>
    <w:rsid w:val="6761337C"/>
    <w:rsid w:val="6808BA90"/>
    <w:rsid w:val="68450543"/>
    <w:rsid w:val="6893096D"/>
    <w:rsid w:val="68BE3123"/>
    <w:rsid w:val="68C0C6AA"/>
    <w:rsid w:val="68CB3057"/>
    <w:rsid w:val="691CF5DE"/>
    <w:rsid w:val="696D568C"/>
    <w:rsid w:val="698624EC"/>
    <w:rsid w:val="69E0D5A4"/>
    <w:rsid w:val="69F04D87"/>
    <w:rsid w:val="6A2AA92A"/>
    <w:rsid w:val="6A7480F4"/>
    <w:rsid w:val="6A9DE4AA"/>
    <w:rsid w:val="6AB1E799"/>
    <w:rsid w:val="6AE05D00"/>
    <w:rsid w:val="6AF4FB73"/>
    <w:rsid w:val="6AFABCCB"/>
    <w:rsid w:val="6B27D4EC"/>
    <w:rsid w:val="6B35725E"/>
    <w:rsid w:val="6B763CD8"/>
    <w:rsid w:val="6B8BBC2E"/>
    <w:rsid w:val="6B93E311"/>
    <w:rsid w:val="6BA0ED1B"/>
    <w:rsid w:val="6C105155"/>
    <w:rsid w:val="6C3FDAFC"/>
    <w:rsid w:val="6CE72F3C"/>
    <w:rsid w:val="6D8EBD9C"/>
    <w:rsid w:val="6DB3A99A"/>
    <w:rsid w:val="6DB6D92C"/>
    <w:rsid w:val="6E0E5A9C"/>
    <w:rsid w:val="6E362364"/>
    <w:rsid w:val="6E42F37F"/>
    <w:rsid w:val="6E5A6DC6"/>
    <w:rsid w:val="6E683A8A"/>
    <w:rsid w:val="6E6D4015"/>
    <w:rsid w:val="6E96FB04"/>
    <w:rsid w:val="6EA26B7D"/>
    <w:rsid w:val="6EA36CAD"/>
    <w:rsid w:val="6ECB77DA"/>
    <w:rsid w:val="6F4606A0"/>
    <w:rsid w:val="6F5C0E5E"/>
    <w:rsid w:val="6FA0AFBC"/>
    <w:rsid w:val="6FA4B718"/>
    <w:rsid w:val="7018DD42"/>
    <w:rsid w:val="701E8D10"/>
    <w:rsid w:val="7044DCFB"/>
    <w:rsid w:val="70668FF9"/>
    <w:rsid w:val="70B076AD"/>
    <w:rsid w:val="70B3D2A1"/>
    <w:rsid w:val="70CAE6ED"/>
    <w:rsid w:val="70EF542A"/>
    <w:rsid w:val="71023D2B"/>
    <w:rsid w:val="7121291D"/>
    <w:rsid w:val="71389314"/>
    <w:rsid w:val="71D8145E"/>
    <w:rsid w:val="71EA1C5F"/>
    <w:rsid w:val="725E2D2E"/>
    <w:rsid w:val="72D19CC6"/>
    <w:rsid w:val="72D1CBBD"/>
    <w:rsid w:val="7323ECE5"/>
    <w:rsid w:val="73639BA7"/>
    <w:rsid w:val="73AE8F49"/>
    <w:rsid w:val="7405DACF"/>
    <w:rsid w:val="74315EEB"/>
    <w:rsid w:val="743F9805"/>
    <w:rsid w:val="74A722AB"/>
    <w:rsid w:val="74C5097D"/>
    <w:rsid w:val="75CB08CC"/>
    <w:rsid w:val="75FCE406"/>
    <w:rsid w:val="760CCE3C"/>
    <w:rsid w:val="76236B6B"/>
    <w:rsid w:val="770A12F3"/>
    <w:rsid w:val="772F82C5"/>
    <w:rsid w:val="7748A7F9"/>
    <w:rsid w:val="778E5BC9"/>
    <w:rsid w:val="779EE973"/>
    <w:rsid w:val="77C486D4"/>
    <w:rsid w:val="78D656D4"/>
    <w:rsid w:val="78D697EA"/>
    <w:rsid w:val="78F05507"/>
    <w:rsid w:val="790DB3B7"/>
    <w:rsid w:val="79377FE9"/>
    <w:rsid w:val="795528CD"/>
    <w:rsid w:val="79891FDC"/>
    <w:rsid w:val="79A190B7"/>
    <w:rsid w:val="7A300347"/>
    <w:rsid w:val="7A896DE5"/>
    <w:rsid w:val="7ADC8E2E"/>
    <w:rsid w:val="7AE2910A"/>
    <w:rsid w:val="7B2633E1"/>
    <w:rsid w:val="7B7D6B92"/>
    <w:rsid w:val="7B983459"/>
    <w:rsid w:val="7BEB2D79"/>
    <w:rsid w:val="7C07F927"/>
    <w:rsid w:val="7C308293"/>
    <w:rsid w:val="7C5B3020"/>
    <w:rsid w:val="7C93D546"/>
    <w:rsid w:val="7CB835D9"/>
    <w:rsid w:val="7D74E425"/>
    <w:rsid w:val="7D7E7F89"/>
    <w:rsid w:val="7D8A0161"/>
    <w:rsid w:val="7D8B3051"/>
    <w:rsid w:val="7D9B0240"/>
    <w:rsid w:val="7DC7856C"/>
    <w:rsid w:val="7DCC2251"/>
    <w:rsid w:val="7DD2B24E"/>
    <w:rsid w:val="7E13395A"/>
    <w:rsid w:val="7E3D3C45"/>
    <w:rsid w:val="7E76FD6B"/>
    <w:rsid w:val="7F1A4FEA"/>
    <w:rsid w:val="7F2700B2"/>
    <w:rsid w:val="7F2B2412"/>
    <w:rsid w:val="7F7006E8"/>
    <w:rsid w:val="7FAF09BB"/>
    <w:rsid w:val="7FDFA713"/>
    <w:rsid w:val="7FEEE96B"/>
    <w:rsid w:val="7FF27B7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A5EA0"/>
  <w15:chartTrackingRefBased/>
  <w15:docId w15:val="{ED72AF66-59D0-49D1-B986-72F4BCB73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706"/>
    <w:rPr>
      <w:sz w:val="24"/>
    </w:rPr>
  </w:style>
  <w:style w:type="paragraph" w:styleId="Heading1">
    <w:name w:val="heading 1"/>
    <w:basedOn w:val="Normal"/>
    <w:next w:val="Normal"/>
    <w:link w:val="Heading1Char"/>
    <w:uiPriority w:val="9"/>
    <w:qFormat/>
    <w:rsid w:val="00E14F27"/>
    <w:pPr>
      <w:keepNext/>
      <w:keepLines/>
      <w:spacing w:before="240" w:after="0"/>
      <w:outlineLvl w:val="0"/>
    </w:pPr>
    <w:rPr>
      <w:rFonts w:eastAsiaTheme="majorEastAsia"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3618D8"/>
    <w:pPr>
      <w:keepNext/>
      <w:keepLines/>
      <w:spacing w:before="40" w:after="0"/>
      <w:outlineLvl w:val="1"/>
    </w:pPr>
    <w:rPr>
      <w:rFonts w:eastAsiaTheme="majorEastAsia" w:cstheme="minorHAnsi"/>
      <w:color w:val="2F5496" w:themeColor="accent1" w:themeShade="BF"/>
      <w:sz w:val="28"/>
      <w:szCs w:val="26"/>
    </w:rPr>
  </w:style>
  <w:style w:type="paragraph" w:styleId="Heading3">
    <w:name w:val="heading 3"/>
    <w:basedOn w:val="Normal"/>
    <w:next w:val="Normal"/>
    <w:link w:val="Heading3Char"/>
    <w:uiPriority w:val="9"/>
    <w:unhideWhenUsed/>
    <w:qFormat/>
    <w:rsid w:val="0069785B"/>
    <w:pPr>
      <w:keepNext/>
      <w:keepLines/>
      <w:spacing w:before="40" w:after="0"/>
      <w:outlineLvl w:val="2"/>
    </w:pPr>
    <w:rPr>
      <w:rFonts w:asciiTheme="majorHAnsi" w:eastAsiaTheme="majorEastAsia" w:hAnsiTheme="majorHAnsi" w:cstheme="majorBidi"/>
      <w:i/>
      <w:color w:val="1F3763" w:themeColor="accent1" w:themeShade="7F"/>
      <w:szCs w:val="24"/>
    </w:rPr>
  </w:style>
  <w:style w:type="paragraph" w:styleId="Heading4">
    <w:name w:val="heading 4"/>
    <w:basedOn w:val="Normal"/>
    <w:next w:val="Normal"/>
    <w:link w:val="Heading4Char"/>
    <w:uiPriority w:val="9"/>
    <w:unhideWhenUsed/>
    <w:qFormat/>
    <w:rsid w:val="00C158D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17E27"/>
    <w:pPr>
      <w:keepNext/>
      <w:keepLines/>
      <w:spacing w:before="40" w:after="0"/>
      <w:outlineLvl w:val="4"/>
    </w:pPr>
    <w:rPr>
      <w:rFonts w:asciiTheme="majorHAnsi" w:eastAsiaTheme="majorEastAsia" w:hAnsiTheme="majorHAnsi" w:cstheme="majorBidi"/>
      <w:color w:val="2F5496" w:themeColor="accent1" w:themeShade="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09BD"/>
    <w:pPr>
      <w:ind w:left="720"/>
      <w:contextualSpacing/>
    </w:pPr>
  </w:style>
  <w:style w:type="character" w:customStyle="1" w:styleId="Heading1Char">
    <w:name w:val="Heading 1 Char"/>
    <w:basedOn w:val="DefaultParagraphFont"/>
    <w:link w:val="Heading1"/>
    <w:uiPriority w:val="9"/>
    <w:rsid w:val="00E14F27"/>
    <w:rPr>
      <w:rFonts w:eastAsiaTheme="majorEastAsia" w:cstheme="majorBidi"/>
      <w:b/>
      <w:color w:val="2F5496" w:themeColor="accent1" w:themeShade="BF"/>
      <w:sz w:val="36"/>
      <w:szCs w:val="32"/>
    </w:rPr>
  </w:style>
  <w:style w:type="character" w:customStyle="1" w:styleId="Heading2Char">
    <w:name w:val="Heading 2 Char"/>
    <w:basedOn w:val="DefaultParagraphFont"/>
    <w:link w:val="Heading2"/>
    <w:uiPriority w:val="9"/>
    <w:rsid w:val="003618D8"/>
    <w:rPr>
      <w:rFonts w:eastAsiaTheme="majorEastAsia" w:cstheme="minorHAnsi"/>
      <w:color w:val="2F5496" w:themeColor="accent1" w:themeShade="BF"/>
      <w:sz w:val="28"/>
      <w:szCs w:val="26"/>
    </w:rPr>
  </w:style>
  <w:style w:type="character" w:customStyle="1" w:styleId="Heading3Char">
    <w:name w:val="Heading 3 Char"/>
    <w:basedOn w:val="DefaultParagraphFont"/>
    <w:link w:val="Heading3"/>
    <w:uiPriority w:val="9"/>
    <w:rsid w:val="0069785B"/>
    <w:rPr>
      <w:rFonts w:asciiTheme="majorHAnsi" w:eastAsiaTheme="majorEastAsia" w:hAnsiTheme="majorHAnsi" w:cstheme="majorBidi"/>
      <w:i/>
      <w:color w:val="1F3763" w:themeColor="accent1" w:themeShade="7F"/>
      <w:sz w:val="24"/>
      <w:szCs w:val="24"/>
    </w:rPr>
  </w:style>
  <w:style w:type="character" w:customStyle="1" w:styleId="Heading4Char">
    <w:name w:val="Heading 4 Char"/>
    <w:basedOn w:val="DefaultParagraphFont"/>
    <w:link w:val="Heading4"/>
    <w:uiPriority w:val="9"/>
    <w:rsid w:val="00C158D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17E27"/>
    <w:rPr>
      <w:rFonts w:asciiTheme="majorHAnsi" w:eastAsiaTheme="majorEastAsia" w:hAnsiTheme="majorHAnsi" w:cstheme="majorBidi"/>
      <w:color w:val="2F5496" w:themeColor="accent1" w:themeShade="BF"/>
      <w:sz w:val="20"/>
    </w:rPr>
  </w:style>
  <w:style w:type="paragraph" w:customStyle="1" w:styleId="EndNoteBibliographyTitle">
    <w:name w:val="EndNote Bibliography Title"/>
    <w:basedOn w:val="Normal"/>
    <w:link w:val="EndNoteBibliographyTitleChar"/>
    <w:rsid w:val="00F85220"/>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F85220"/>
    <w:rPr>
      <w:rFonts w:ascii="Calibri" w:hAnsi="Calibri" w:cs="Calibri"/>
      <w:noProof/>
      <w:lang w:val="en-US"/>
    </w:rPr>
  </w:style>
  <w:style w:type="paragraph" w:customStyle="1" w:styleId="EndNoteBibliography">
    <w:name w:val="EndNote Bibliography"/>
    <w:basedOn w:val="Normal"/>
    <w:link w:val="EndNoteBibliographyChar"/>
    <w:rsid w:val="00F85220"/>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F85220"/>
    <w:rPr>
      <w:rFonts w:ascii="Calibri" w:hAnsi="Calibri" w:cs="Calibri"/>
      <w:noProof/>
      <w:lang w:val="en-US"/>
    </w:rPr>
  </w:style>
  <w:style w:type="character" w:styleId="Hyperlink">
    <w:name w:val="Hyperlink"/>
    <w:basedOn w:val="DefaultParagraphFont"/>
    <w:uiPriority w:val="99"/>
    <w:unhideWhenUsed/>
    <w:rsid w:val="00F85220"/>
    <w:rPr>
      <w:color w:val="0563C1" w:themeColor="hyperlink"/>
      <w:u w:val="single"/>
    </w:rPr>
  </w:style>
  <w:style w:type="character" w:styleId="UnresolvedMention">
    <w:name w:val="Unresolved Mention"/>
    <w:basedOn w:val="DefaultParagraphFont"/>
    <w:uiPriority w:val="99"/>
    <w:semiHidden/>
    <w:unhideWhenUsed/>
    <w:rsid w:val="00F85220"/>
    <w:rPr>
      <w:color w:val="605E5C"/>
      <w:shd w:val="clear" w:color="auto" w:fill="E1DFDD"/>
    </w:rPr>
  </w:style>
  <w:style w:type="character" w:customStyle="1" w:styleId="normaltextrun">
    <w:name w:val="normaltextrun"/>
    <w:basedOn w:val="DefaultParagraphFont"/>
    <w:rsid w:val="000A7897"/>
  </w:style>
  <w:style w:type="paragraph" w:styleId="Caption">
    <w:name w:val="caption"/>
    <w:basedOn w:val="Normal"/>
    <w:next w:val="Normal"/>
    <w:uiPriority w:val="35"/>
    <w:unhideWhenUsed/>
    <w:qFormat/>
    <w:rsid w:val="002C1813"/>
    <w:pPr>
      <w:spacing w:after="200" w:line="240" w:lineRule="auto"/>
    </w:pPr>
    <w:rPr>
      <w:i/>
      <w:iCs/>
      <w:color w:val="44546A" w:themeColor="text2"/>
      <w:sz w:val="18"/>
      <w:szCs w:val="18"/>
    </w:rPr>
  </w:style>
  <w:style w:type="table" w:styleId="GridTable4-Accent1">
    <w:name w:val="Grid Table 4 Accent 1"/>
    <w:basedOn w:val="TableNormal"/>
    <w:uiPriority w:val="49"/>
    <w:rsid w:val="00CA2EB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Accent1">
    <w:name w:val="Grid Table 3 Accent 1"/>
    <w:basedOn w:val="TableNormal"/>
    <w:uiPriority w:val="48"/>
    <w:rsid w:val="00CA2EB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4-Accent5">
    <w:name w:val="Grid Table 4 Accent 5"/>
    <w:basedOn w:val="TableNormal"/>
    <w:uiPriority w:val="49"/>
    <w:rsid w:val="00CA2EB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1">
    <w:name w:val="List Table 4 Accent 1"/>
    <w:basedOn w:val="TableNormal"/>
    <w:uiPriority w:val="49"/>
    <w:rsid w:val="00CA2EB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1">
    <w:name w:val="Grid Table 2 Accent 1"/>
    <w:basedOn w:val="TableNormal"/>
    <w:uiPriority w:val="47"/>
    <w:rsid w:val="00CA2EB8"/>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1">
    <w:name w:val="Grid Table 1 Light Accent 1"/>
    <w:basedOn w:val="TableNormal"/>
    <w:uiPriority w:val="46"/>
    <w:rsid w:val="00CA2EB8"/>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F4585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93EB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nchor-text">
    <w:name w:val="anchor-text"/>
    <w:basedOn w:val="DefaultParagraphFont"/>
    <w:rsid w:val="00BA61C3"/>
  </w:style>
  <w:style w:type="paragraph" w:styleId="NormalWeb">
    <w:name w:val="Normal (Web)"/>
    <w:basedOn w:val="Normal"/>
    <w:uiPriority w:val="99"/>
    <w:semiHidden/>
    <w:unhideWhenUsed/>
    <w:rsid w:val="00490B0D"/>
    <w:pPr>
      <w:spacing w:before="100" w:beforeAutospacing="1" w:after="100" w:afterAutospacing="1" w:line="240" w:lineRule="auto"/>
    </w:pPr>
    <w:rPr>
      <w:rFonts w:ascii="Times New Roman" w:eastAsia="Times New Roman" w:hAnsi="Times New Roman" w:cs="Times New Roman"/>
      <w:kern w:val="0"/>
      <w:szCs w:val="24"/>
      <w:lang w:eastAsia="en-GB"/>
      <w14:ligatures w14:val="none"/>
    </w:rPr>
  </w:style>
  <w:style w:type="character" w:customStyle="1" w:styleId="label">
    <w:name w:val="label"/>
    <w:basedOn w:val="DefaultParagraphFont"/>
    <w:rsid w:val="00BC6272"/>
  </w:style>
  <w:style w:type="paragraph" w:styleId="Header">
    <w:name w:val="header"/>
    <w:basedOn w:val="Normal"/>
    <w:link w:val="HeaderChar"/>
    <w:uiPriority w:val="99"/>
    <w:unhideWhenUsed/>
    <w:rsid w:val="005642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4272"/>
  </w:style>
  <w:style w:type="paragraph" w:styleId="Footer">
    <w:name w:val="footer"/>
    <w:basedOn w:val="Normal"/>
    <w:link w:val="FooterChar"/>
    <w:uiPriority w:val="99"/>
    <w:unhideWhenUsed/>
    <w:rsid w:val="005642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4272"/>
  </w:style>
  <w:style w:type="paragraph" w:styleId="NoSpacing">
    <w:name w:val="No Spacing"/>
    <w:uiPriority w:val="1"/>
    <w:qFormat/>
    <w:rsid w:val="008A4C6D"/>
    <w:pPr>
      <w:spacing w:after="0" w:line="240" w:lineRule="auto"/>
    </w:pPr>
  </w:style>
  <w:style w:type="character" w:styleId="FollowedHyperlink">
    <w:name w:val="FollowedHyperlink"/>
    <w:basedOn w:val="DefaultParagraphFont"/>
    <w:uiPriority w:val="99"/>
    <w:semiHidden/>
    <w:unhideWhenUsed/>
    <w:rsid w:val="00DC5002"/>
    <w:rPr>
      <w:color w:val="954F72" w:themeColor="followedHyperlink"/>
      <w:u w:val="single"/>
    </w:rPr>
  </w:style>
  <w:style w:type="character" w:styleId="Emphasis">
    <w:name w:val="Emphasis"/>
    <w:basedOn w:val="DefaultParagraphFont"/>
    <w:uiPriority w:val="20"/>
    <w:qFormat/>
    <w:rsid w:val="007C6B6B"/>
    <w:rPr>
      <w:i/>
      <w:iCs/>
    </w:rPr>
  </w:style>
  <w:style w:type="table" w:styleId="TableGrid">
    <w:name w:val="Table Grid"/>
    <w:basedOn w:val="TableNormal"/>
    <w:uiPriority w:val="39"/>
    <w:rsid w:val="00246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B76A3"/>
    <w:rPr>
      <w:sz w:val="16"/>
      <w:szCs w:val="16"/>
    </w:rPr>
  </w:style>
  <w:style w:type="paragraph" w:styleId="CommentText">
    <w:name w:val="annotation text"/>
    <w:basedOn w:val="Normal"/>
    <w:link w:val="CommentTextChar"/>
    <w:uiPriority w:val="99"/>
    <w:unhideWhenUsed/>
    <w:rsid w:val="003B76A3"/>
    <w:pPr>
      <w:spacing w:line="240" w:lineRule="auto"/>
    </w:pPr>
    <w:rPr>
      <w:sz w:val="20"/>
      <w:szCs w:val="20"/>
    </w:rPr>
  </w:style>
  <w:style w:type="character" w:customStyle="1" w:styleId="CommentTextChar">
    <w:name w:val="Comment Text Char"/>
    <w:basedOn w:val="DefaultParagraphFont"/>
    <w:link w:val="CommentText"/>
    <w:uiPriority w:val="99"/>
    <w:rsid w:val="003B76A3"/>
    <w:rPr>
      <w:sz w:val="20"/>
      <w:szCs w:val="20"/>
    </w:rPr>
  </w:style>
  <w:style w:type="paragraph" w:styleId="CommentSubject">
    <w:name w:val="annotation subject"/>
    <w:basedOn w:val="CommentText"/>
    <w:next w:val="CommentText"/>
    <w:link w:val="CommentSubjectChar"/>
    <w:uiPriority w:val="99"/>
    <w:semiHidden/>
    <w:unhideWhenUsed/>
    <w:rsid w:val="003B76A3"/>
    <w:rPr>
      <w:b/>
      <w:bCs/>
    </w:rPr>
  </w:style>
  <w:style w:type="character" w:customStyle="1" w:styleId="CommentSubjectChar">
    <w:name w:val="Comment Subject Char"/>
    <w:basedOn w:val="CommentTextChar"/>
    <w:link w:val="CommentSubject"/>
    <w:uiPriority w:val="99"/>
    <w:semiHidden/>
    <w:rsid w:val="003B76A3"/>
    <w:rPr>
      <w:b/>
      <w:bCs/>
      <w:sz w:val="20"/>
      <w:szCs w:val="20"/>
    </w:rPr>
  </w:style>
  <w:style w:type="paragraph" w:styleId="Revision">
    <w:name w:val="Revision"/>
    <w:hidden/>
    <w:uiPriority w:val="99"/>
    <w:semiHidden/>
    <w:rsid w:val="00A01DCC"/>
    <w:pPr>
      <w:spacing w:after="0" w:line="240" w:lineRule="auto"/>
    </w:pPr>
    <w:rPr>
      <w:sz w:val="24"/>
    </w:rPr>
  </w:style>
  <w:style w:type="character" w:customStyle="1" w:styleId="al-author-name-more">
    <w:name w:val="al-author-name-more"/>
    <w:basedOn w:val="DefaultParagraphFont"/>
    <w:rsid w:val="00ED2EEE"/>
  </w:style>
  <w:style w:type="character" w:customStyle="1" w:styleId="delimiter">
    <w:name w:val="delimiter"/>
    <w:basedOn w:val="DefaultParagraphFont"/>
    <w:rsid w:val="00ED2EEE"/>
  </w:style>
  <w:style w:type="character" w:customStyle="1" w:styleId="doi">
    <w:name w:val="doi"/>
    <w:basedOn w:val="DefaultParagraphFont"/>
    <w:rsid w:val="00ED2EEE"/>
  </w:style>
  <w:style w:type="character" w:customStyle="1" w:styleId="fm-citation-ids-label">
    <w:name w:val="fm-citation-ids-label"/>
    <w:basedOn w:val="DefaultParagraphFont"/>
    <w:rsid w:val="00ED2EEE"/>
  </w:style>
  <w:style w:type="character" w:customStyle="1" w:styleId="eop">
    <w:name w:val="eop"/>
    <w:basedOn w:val="DefaultParagraphFont"/>
    <w:rsid w:val="00926190"/>
  </w:style>
  <w:style w:type="paragraph" w:customStyle="1" w:styleId="notopmargin">
    <w:name w:val="no_top_margin"/>
    <w:basedOn w:val="Normal"/>
    <w:rsid w:val="008D138B"/>
    <w:pPr>
      <w:spacing w:before="100" w:beforeAutospacing="1" w:after="100" w:afterAutospacing="1" w:line="240" w:lineRule="auto"/>
    </w:pPr>
    <w:rPr>
      <w:rFonts w:ascii="Times New Roman" w:eastAsia="Times New Roman" w:hAnsi="Times New Roman" w:cs="Times New Roman"/>
      <w:kern w:val="0"/>
      <w:szCs w:val="24"/>
      <w:lang w:eastAsia="en-GB"/>
      <w14:ligatures w14:val="none"/>
    </w:rPr>
  </w:style>
  <w:style w:type="character" w:styleId="Mention">
    <w:name w:val="Mention"/>
    <w:basedOn w:val="DefaultParagraphFont"/>
    <w:uiPriority w:val="99"/>
    <w:unhideWhenUsed/>
    <w:rsid w:val="00075E61"/>
    <w:rPr>
      <w:color w:val="2B579A"/>
      <w:shd w:val="clear" w:color="auto" w:fill="E1DFDD"/>
    </w:rPr>
  </w:style>
  <w:style w:type="character" w:styleId="LineNumber">
    <w:name w:val="line number"/>
    <w:basedOn w:val="DefaultParagraphFont"/>
    <w:uiPriority w:val="99"/>
    <w:semiHidden/>
    <w:unhideWhenUsed/>
    <w:rsid w:val="003404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04879">
      <w:bodyDiv w:val="1"/>
      <w:marLeft w:val="0"/>
      <w:marRight w:val="0"/>
      <w:marTop w:val="0"/>
      <w:marBottom w:val="0"/>
      <w:divBdr>
        <w:top w:val="none" w:sz="0" w:space="0" w:color="auto"/>
        <w:left w:val="none" w:sz="0" w:space="0" w:color="auto"/>
        <w:bottom w:val="none" w:sz="0" w:space="0" w:color="auto"/>
        <w:right w:val="none" w:sz="0" w:space="0" w:color="auto"/>
      </w:divBdr>
    </w:div>
    <w:div w:id="21824257">
      <w:bodyDiv w:val="1"/>
      <w:marLeft w:val="0"/>
      <w:marRight w:val="0"/>
      <w:marTop w:val="0"/>
      <w:marBottom w:val="0"/>
      <w:divBdr>
        <w:top w:val="none" w:sz="0" w:space="0" w:color="auto"/>
        <w:left w:val="none" w:sz="0" w:space="0" w:color="auto"/>
        <w:bottom w:val="none" w:sz="0" w:space="0" w:color="auto"/>
        <w:right w:val="none" w:sz="0" w:space="0" w:color="auto"/>
      </w:divBdr>
    </w:div>
    <w:div w:id="36510088">
      <w:bodyDiv w:val="1"/>
      <w:marLeft w:val="0"/>
      <w:marRight w:val="0"/>
      <w:marTop w:val="0"/>
      <w:marBottom w:val="0"/>
      <w:divBdr>
        <w:top w:val="none" w:sz="0" w:space="0" w:color="auto"/>
        <w:left w:val="none" w:sz="0" w:space="0" w:color="auto"/>
        <w:bottom w:val="none" w:sz="0" w:space="0" w:color="auto"/>
        <w:right w:val="none" w:sz="0" w:space="0" w:color="auto"/>
      </w:divBdr>
    </w:div>
    <w:div w:id="44721473">
      <w:bodyDiv w:val="1"/>
      <w:marLeft w:val="0"/>
      <w:marRight w:val="0"/>
      <w:marTop w:val="0"/>
      <w:marBottom w:val="0"/>
      <w:divBdr>
        <w:top w:val="none" w:sz="0" w:space="0" w:color="auto"/>
        <w:left w:val="none" w:sz="0" w:space="0" w:color="auto"/>
        <w:bottom w:val="none" w:sz="0" w:space="0" w:color="auto"/>
        <w:right w:val="none" w:sz="0" w:space="0" w:color="auto"/>
      </w:divBdr>
    </w:div>
    <w:div w:id="59596892">
      <w:bodyDiv w:val="1"/>
      <w:marLeft w:val="0"/>
      <w:marRight w:val="0"/>
      <w:marTop w:val="0"/>
      <w:marBottom w:val="0"/>
      <w:divBdr>
        <w:top w:val="none" w:sz="0" w:space="0" w:color="auto"/>
        <w:left w:val="none" w:sz="0" w:space="0" w:color="auto"/>
        <w:bottom w:val="none" w:sz="0" w:space="0" w:color="auto"/>
        <w:right w:val="none" w:sz="0" w:space="0" w:color="auto"/>
      </w:divBdr>
    </w:div>
    <w:div w:id="61608855">
      <w:bodyDiv w:val="1"/>
      <w:marLeft w:val="0"/>
      <w:marRight w:val="0"/>
      <w:marTop w:val="0"/>
      <w:marBottom w:val="0"/>
      <w:divBdr>
        <w:top w:val="none" w:sz="0" w:space="0" w:color="auto"/>
        <w:left w:val="none" w:sz="0" w:space="0" w:color="auto"/>
        <w:bottom w:val="none" w:sz="0" w:space="0" w:color="auto"/>
        <w:right w:val="none" w:sz="0" w:space="0" w:color="auto"/>
      </w:divBdr>
    </w:div>
    <w:div w:id="76563994">
      <w:bodyDiv w:val="1"/>
      <w:marLeft w:val="0"/>
      <w:marRight w:val="0"/>
      <w:marTop w:val="0"/>
      <w:marBottom w:val="0"/>
      <w:divBdr>
        <w:top w:val="none" w:sz="0" w:space="0" w:color="auto"/>
        <w:left w:val="none" w:sz="0" w:space="0" w:color="auto"/>
        <w:bottom w:val="none" w:sz="0" w:space="0" w:color="auto"/>
        <w:right w:val="none" w:sz="0" w:space="0" w:color="auto"/>
      </w:divBdr>
    </w:div>
    <w:div w:id="141318592">
      <w:bodyDiv w:val="1"/>
      <w:marLeft w:val="0"/>
      <w:marRight w:val="0"/>
      <w:marTop w:val="0"/>
      <w:marBottom w:val="0"/>
      <w:divBdr>
        <w:top w:val="none" w:sz="0" w:space="0" w:color="auto"/>
        <w:left w:val="none" w:sz="0" w:space="0" w:color="auto"/>
        <w:bottom w:val="none" w:sz="0" w:space="0" w:color="auto"/>
        <w:right w:val="none" w:sz="0" w:space="0" w:color="auto"/>
      </w:divBdr>
    </w:div>
    <w:div w:id="187573281">
      <w:bodyDiv w:val="1"/>
      <w:marLeft w:val="0"/>
      <w:marRight w:val="0"/>
      <w:marTop w:val="0"/>
      <w:marBottom w:val="0"/>
      <w:divBdr>
        <w:top w:val="none" w:sz="0" w:space="0" w:color="auto"/>
        <w:left w:val="none" w:sz="0" w:space="0" w:color="auto"/>
        <w:bottom w:val="none" w:sz="0" w:space="0" w:color="auto"/>
        <w:right w:val="none" w:sz="0" w:space="0" w:color="auto"/>
      </w:divBdr>
    </w:div>
    <w:div w:id="190341613">
      <w:bodyDiv w:val="1"/>
      <w:marLeft w:val="0"/>
      <w:marRight w:val="0"/>
      <w:marTop w:val="0"/>
      <w:marBottom w:val="0"/>
      <w:divBdr>
        <w:top w:val="none" w:sz="0" w:space="0" w:color="auto"/>
        <w:left w:val="none" w:sz="0" w:space="0" w:color="auto"/>
        <w:bottom w:val="none" w:sz="0" w:space="0" w:color="auto"/>
        <w:right w:val="none" w:sz="0" w:space="0" w:color="auto"/>
      </w:divBdr>
    </w:div>
    <w:div w:id="203980242">
      <w:bodyDiv w:val="1"/>
      <w:marLeft w:val="0"/>
      <w:marRight w:val="0"/>
      <w:marTop w:val="0"/>
      <w:marBottom w:val="0"/>
      <w:divBdr>
        <w:top w:val="none" w:sz="0" w:space="0" w:color="auto"/>
        <w:left w:val="none" w:sz="0" w:space="0" w:color="auto"/>
        <w:bottom w:val="none" w:sz="0" w:space="0" w:color="auto"/>
        <w:right w:val="none" w:sz="0" w:space="0" w:color="auto"/>
      </w:divBdr>
    </w:div>
    <w:div w:id="270674279">
      <w:bodyDiv w:val="1"/>
      <w:marLeft w:val="0"/>
      <w:marRight w:val="0"/>
      <w:marTop w:val="0"/>
      <w:marBottom w:val="0"/>
      <w:divBdr>
        <w:top w:val="none" w:sz="0" w:space="0" w:color="auto"/>
        <w:left w:val="none" w:sz="0" w:space="0" w:color="auto"/>
        <w:bottom w:val="none" w:sz="0" w:space="0" w:color="auto"/>
        <w:right w:val="none" w:sz="0" w:space="0" w:color="auto"/>
      </w:divBdr>
    </w:div>
    <w:div w:id="288631290">
      <w:bodyDiv w:val="1"/>
      <w:marLeft w:val="0"/>
      <w:marRight w:val="0"/>
      <w:marTop w:val="0"/>
      <w:marBottom w:val="0"/>
      <w:divBdr>
        <w:top w:val="none" w:sz="0" w:space="0" w:color="auto"/>
        <w:left w:val="none" w:sz="0" w:space="0" w:color="auto"/>
        <w:bottom w:val="none" w:sz="0" w:space="0" w:color="auto"/>
        <w:right w:val="none" w:sz="0" w:space="0" w:color="auto"/>
      </w:divBdr>
    </w:div>
    <w:div w:id="291597271">
      <w:bodyDiv w:val="1"/>
      <w:marLeft w:val="0"/>
      <w:marRight w:val="0"/>
      <w:marTop w:val="0"/>
      <w:marBottom w:val="0"/>
      <w:divBdr>
        <w:top w:val="none" w:sz="0" w:space="0" w:color="auto"/>
        <w:left w:val="none" w:sz="0" w:space="0" w:color="auto"/>
        <w:bottom w:val="none" w:sz="0" w:space="0" w:color="auto"/>
        <w:right w:val="none" w:sz="0" w:space="0" w:color="auto"/>
      </w:divBdr>
    </w:div>
    <w:div w:id="310905942">
      <w:bodyDiv w:val="1"/>
      <w:marLeft w:val="0"/>
      <w:marRight w:val="0"/>
      <w:marTop w:val="0"/>
      <w:marBottom w:val="0"/>
      <w:divBdr>
        <w:top w:val="none" w:sz="0" w:space="0" w:color="auto"/>
        <w:left w:val="none" w:sz="0" w:space="0" w:color="auto"/>
        <w:bottom w:val="none" w:sz="0" w:space="0" w:color="auto"/>
        <w:right w:val="none" w:sz="0" w:space="0" w:color="auto"/>
      </w:divBdr>
    </w:div>
    <w:div w:id="346493302">
      <w:bodyDiv w:val="1"/>
      <w:marLeft w:val="0"/>
      <w:marRight w:val="0"/>
      <w:marTop w:val="0"/>
      <w:marBottom w:val="0"/>
      <w:divBdr>
        <w:top w:val="none" w:sz="0" w:space="0" w:color="auto"/>
        <w:left w:val="none" w:sz="0" w:space="0" w:color="auto"/>
        <w:bottom w:val="none" w:sz="0" w:space="0" w:color="auto"/>
        <w:right w:val="none" w:sz="0" w:space="0" w:color="auto"/>
      </w:divBdr>
    </w:div>
    <w:div w:id="353917904">
      <w:bodyDiv w:val="1"/>
      <w:marLeft w:val="0"/>
      <w:marRight w:val="0"/>
      <w:marTop w:val="0"/>
      <w:marBottom w:val="0"/>
      <w:divBdr>
        <w:top w:val="none" w:sz="0" w:space="0" w:color="auto"/>
        <w:left w:val="none" w:sz="0" w:space="0" w:color="auto"/>
        <w:bottom w:val="none" w:sz="0" w:space="0" w:color="auto"/>
        <w:right w:val="none" w:sz="0" w:space="0" w:color="auto"/>
      </w:divBdr>
    </w:div>
    <w:div w:id="389114933">
      <w:bodyDiv w:val="1"/>
      <w:marLeft w:val="0"/>
      <w:marRight w:val="0"/>
      <w:marTop w:val="0"/>
      <w:marBottom w:val="0"/>
      <w:divBdr>
        <w:top w:val="none" w:sz="0" w:space="0" w:color="auto"/>
        <w:left w:val="none" w:sz="0" w:space="0" w:color="auto"/>
        <w:bottom w:val="none" w:sz="0" w:space="0" w:color="auto"/>
        <w:right w:val="none" w:sz="0" w:space="0" w:color="auto"/>
      </w:divBdr>
    </w:div>
    <w:div w:id="390274747">
      <w:bodyDiv w:val="1"/>
      <w:marLeft w:val="0"/>
      <w:marRight w:val="0"/>
      <w:marTop w:val="0"/>
      <w:marBottom w:val="0"/>
      <w:divBdr>
        <w:top w:val="none" w:sz="0" w:space="0" w:color="auto"/>
        <w:left w:val="none" w:sz="0" w:space="0" w:color="auto"/>
        <w:bottom w:val="none" w:sz="0" w:space="0" w:color="auto"/>
        <w:right w:val="none" w:sz="0" w:space="0" w:color="auto"/>
      </w:divBdr>
    </w:div>
    <w:div w:id="402261001">
      <w:bodyDiv w:val="1"/>
      <w:marLeft w:val="0"/>
      <w:marRight w:val="0"/>
      <w:marTop w:val="0"/>
      <w:marBottom w:val="0"/>
      <w:divBdr>
        <w:top w:val="none" w:sz="0" w:space="0" w:color="auto"/>
        <w:left w:val="none" w:sz="0" w:space="0" w:color="auto"/>
        <w:bottom w:val="none" w:sz="0" w:space="0" w:color="auto"/>
        <w:right w:val="none" w:sz="0" w:space="0" w:color="auto"/>
      </w:divBdr>
    </w:div>
    <w:div w:id="409280140">
      <w:bodyDiv w:val="1"/>
      <w:marLeft w:val="0"/>
      <w:marRight w:val="0"/>
      <w:marTop w:val="0"/>
      <w:marBottom w:val="0"/>
      <w:divBdr>
        <w:top w:val="none" w:sz="0" w:space="0" w:color="auto"/>
        <w:left w:val="none" w:sz="0" w:space="0" w:color="auto"/>
        <w:bottom w:val="none" w:sz="0" w:space="0" w:color="auto"/>
        <w:right w:val="none" w:sz="0" w:space="0" w:color="auto"/>
      </w:divBdr>
    </w:div>
    <w:div w:id="411199827">
      <w:bodyDiv w:val="1"/>
      <w:marLeft w:val="0"/>
      <w:marRight w:val="0"/>
      <w:marTop w:val="0"/>
      <w:marBottom w:val="0"/>
      <w:divBdr>
        <w:top w:val="none" w:sz="0" w:space="0" w:color="auto"/>
        <w:left w:val="none" w:sz="0" w:space="0" w:color="auto"/>
        <w:bottom w:val="none" w:sz="0" w:space="0" w:color="auto"/>
        <w:right w:val="none" w:sz="0" w:space="0" w:color="auto"/>
      </w:divBdr>
    </w:div>
    <w:div w:id="450705455">
      <w:bodyDiv w:val="1"/>
      <w:marLeft w:val="0"/>
      <w:marRight w:val="0"/>
      <w:marTop w:val="0"/>
      <w:marBottom w:val="0"/>
      <w:divBdr>
        <w:top w:val="none" w:sz="0" w:space="0" w:color="auto"/>
        <w:left w:val="none" w:sz="0" w:space="0" w:color="auto"/>
        <w:bottom w:val="none" w:sz="0" w:space="0" w:color="auto"/>
        <w:right w:val="none" w:sz="0" w:space="0" w:color="auto"/>
      </w:divBdr>
    </w:div>
    <w:div w:id="452287544">
      <w:bodyDiv w:val="1"/>
      <w:marLeft w:val="0"/>
      <w:marRight w:val="0"/>
      <w:marTop w:val="0"/>
      <w:marBottom w:val="0"/>
      <w:divBdr>
        <w:top w:val="none" w:sz="0" w:space="0" w:color="auto"/>
        <w:left w:val="none" w:sz="0" w:space="0" w:color="auto"/>
        <w:bottom w:val="none" w:sz="0" w:space="0" w:color="auto"/>
        <w:right w:val="none" w:sz="0" w:space="0" w:color="auto"/>
      </w:divBdr>
    </w:div>
    <w:div w:id="461391167">
      <w:bodyDiv w:val="1"/>
      <w:marLeft w:val="0"/>
      <w:marRight w:val="0"/>
      <w:marTop w:val="0"/>
      <w:marBottom w:val="0"/>
      <w:divBdr>
        <w:top w:val="none" w:sz="0" w:space="0" w:color="auto"/>
        <w:left w:val="none" w:sz="0" w:space="0" w:color="auto"/>
        <w:bottom w:val="none" w:sz="0" w:space="0" w:color="auto"/>
        <w:right w:val="none" w:sz="0" w:space="0" w:color="auto"/>
      </w:divBdr>
    </w:div>
    <w:div w:id="471557609">
      <w:bodyDiv w:val="1"/>
      <w:marLeft w:val="0"/>
      <w:marRight w:val="0"/>
      <w:marTop w:val="0"/>
      <w:marBottom w:val="0"/>
      <w:divBdr>
        <w:top w:val="none" w:sz="0" w:space="0" w:color="auto"/>
        <w:left w:val="none" w:sz="0" w:space="0" w:color="auto"/>
        <w:bottom w:val="none" w:sz="0" w:space="0" w:color="auto"/>
        <w:right w:val="none" w:sz="0" w:space="0" w:color="auto"/>
      </w:divBdr>
    </w:div>
    <w:div w:id="478957025">
      <w:bodyDiv w:val="1"/>
      <w:marLeft w:val="0"/>
      <w:marRight w:val="0"/>
      <w:marTop w:val="0"/>
      <w:marBottom w:val="0"/>
      <w:divBdr>
        <w:top w:val="none" w:sz="0" w:space="0" w:color="auto"/>
        <w:left w:val="none" w:sz="0" w:space="0" w:color="auto"/>
        <w:bottom w:val="none" w:sz="0" w:space="0" w:color="auto"/>
        <w:right w:val="none" w:sz="0" w:space="0" w:color="auto"/>
      </w:divBdr>
    </w:div>
    <w:div w:id="480973434">
      <w:bodyDiv w:val="1"/>
      <w:marLeft w:val="0"/>
      <w:marRight w:val="0"/>
      <w:marTop w:val="0"/>
      <w:marBottom w:val="0"/>
      <w:divBdr>
        <w:top w:val="none" w:sz="0" w:space="0" w:color="auto"/>
        <w:left w:val="none" w:sz="0" w:space="0" w:color="auto"/>
        <w:bottom w:val="none" w:sz="0" w:space="0" w:color="auto"/>
        <w:right w:val="none" w:sz="0" w:space="0" w:color="auto"/>
      </w:divBdr>
    </w:div>
    <w:div w:id="515073165">
      <w:bodyDiv w:val="1"/>
      <w:marLeft w:val="0"/>
      <w:marRight w:val="0"/>
      <w:marTop w:val="0"/>
      <w:marBottom w:val="0"/>
      <w:divBdr>
        <w:top w:val="none" w:sz="0" w:space="0" w:color="auto"/>
        <w:left w:val="none" w:sz="0" w:space="0" w:color="auto"/>
        <w:bottom w:val="none" w:sz="0" w:space="0" w:color="auto"/>
        <w:right w:val="none" w:sz="0" w:space="0" w:color="auto"/>
      </w:divBdr>
    </w:div>
    <w:div w:id="533999876">
      <w:bodyDiv w:val="1"/>
      <w:marLeft w:val="0"/>
      <w:marRight w:val="0"/>
      <w:marTop w:val="0"/>
      <w:marBottom w:val="0"/>
      <w:divBdr>
        <w:top w:val="none" w:sz="0" w:space="0" w:color="auto"/>
        <w:left w:val="none" w:sz="0" w:space="0" w:color="auto"/>
        <w:bottom w:val="none" w:sz="0" w:space="0" w:color="auto"/>
        <w:right w:val="none" w:sz="0" w:space="0" w:color="auto"/>
      </w:divBdr>
    </w:div>
    <w:div w:id="578715329">
      <w:bodyDiv w:val="1"/>
      <w:marLeft w:val="0"/>
      <w:marRight w:val="0"/>
      <w:marTop w:val="0"/>
      <w:marBottom w:val="0"/>
      <w:divBdr>
        <w:top w:val="none" w:sz="0" w:space="0" w:color="auto"/>
        <w:left w:val="none" w:sz="0" w:space="0" w:color="auto"/>
        <w:bottom w:val="none" w:sz="0" w:space="0" w:color="auto"/>
        <w:right w:val="none" w:sz="0" w:space="0" w:color="auto"/>
      </w:divBdr>
    </w:div>
    <w:div w:id="601886298">
      <w:bodyDiv w:val="1"/>
      <w:marLeft w:val="0"/>
      <w:marRight w:val="0"/>
      <w:marTop w:val="0"/>
      <w:marBottom w:val="0"/>
      <w:divBdr>
        <w:top w:val="none" w:sz="0" w:space="0" w:color="auto"/>
        <w:left w:val="none" w:sz="0" w:space="0" w:color="auto"/>
        <w:bottom w:val="none" w:sz="0" w:space="0" w:color="auto"/>
        <w:right w:val="none" w:sz="0" w:space="0" w:color="auto"/>
      </w:divBdr>
    </w:div>
    <w:div w:id="625818361">
      <w:bodyDiv w:val="1"/>
      <w:marLeft w:val="0"/>
      <w:marRight w:val="0"/>
      <w:marTop w:val="0"/>
      <w:marBottom w:val="0"/>
      <w:divBdr>
        <w:top w:val="none" w:sz="0" w:space="0" w:color="auto"/>
        <w:left w:val="none" w:sz="0" w:space="0" w:color="auto"/>
        <w:bottom w:val="none" w:sz="0" w:space="0" w:color="auto"/>
        <w:right w:val="none" w:sz="0" w:space="0" w:color="auto"/>
      </w:divBdr>
    </w:div>
    <w:div w:id="627856816">
      <w:bodyDiv w:val="1"/>
      <w:marLeft w:val="0"/>
      <w:marRight w:val="0"/>
      <w:marTop w:val="0"/>
      <w:marBottom w:val="0"/>
      <w:divBdr>
        <w:top w:val="none" w:sz="0" w:space="0" w:color="auto"/>
        <w:left w:val="none" w:sz="0" w:space="0" w:color="auto"/>
        <w:bottom w:val="none" w:sz="0" w:space="0" w:color="auto"/>
        <w:right w:val="none" w:sz="0" w:space="0" w:color="auto"/>
      </w:divBdr>
    </w:div>
    <w:div w:id="629164672">
      <w:bodyDiv w:val="1"/>
      <w:marLeft w:val="0"/>
      <w:marRight w:val="0"/>
      <w:marTop w:val="0"/>
      <w:marBottom w:val="0"/>
      <w:divBdr>
        <w:top w:val="none" w:sz="0" w:space="0" w:color="auto"/>
        <w:left w:val="none" w:sz="0" w:space="0" w:color="auto"/>
        <w:bottom w:val="none" w:sz="0" w:space="0" w:color="auto"/>
        <w:right w:val="none" w:sz="0" w:space="0" w:color="auto"/>
      </w:divBdr>
    </w:div>
    <w:div w:id="635649181">
      <w:bodyDiv w:val="1"/>
      <w:marLeft w:val="0"/>
      <w:marRight w:val="0"/>
      <w:marTop w:val="0"/>
      <w:marBottom w:val="0"/>
      <w:divBdr>
        <w:top w:val="none" w:sz="0" w:space="0" w:color="auto"/>
        <w:left w:val="none" w:sz="0" w:space="0" w:color="auto"/>
        <w:bottom w:val="none" w:sz="0" w:space="0" w:color="auto"/>
        <w:right w:val="none" w:sz="0" w:space="0" w:color="auto"/>
      </w:divBdr>
    </w:div>
    <w:div w:id="639502520">
      <w:bodyDiv w:val="1"/>
      <w:marLeft w:val="0"/>
      <w:marRight w:val="0"/>
      <w:marTop w:val="0"/>
      <w:marBottom w:val="0"/>
      <w:divBdr>
        <w:top w:val="none" w:sz="0" w:space="0" w:color="auto"/>
        <w:left w:val="none" w:sz="0" w:space="0" w:color="auto"/>
        <w:bottom w:val="none" w:sz="0" w:space="0" w:color="auto"/>
        <w:right w:val="none" w:sz="0" w:space="0" w:color="auto"/>
      </w:divBdr>
    </w:div>
    <w:div w:id="648363429">
      <w:bodyDiv w:val="1"/>
      <w:marLeft w:val="0"/>
      <w:marRight w:val="0"/>
      <w:marTop w:val="0"/>
      <w:marBottom w:val="0"/>
      <w:divBdr>
        <w:top w:val="none" w:sz="0" w:space="0" w:color="auto"/>
        <w:left w:val="none" w:sz="0" w:space="0" w:color="auto"/>
        <w:bottom w:val="none" w:sz="0" w:space="0" w:color="auto"/>
        <w:right w:val="none" w:sz="0" w:space="0" w:color="auto"/>
      </w:divBdr>
    </w:div>
    <w:div w:id="654838644">
      <w:bodyDiv w:val="1"/>
      <w:marLeft w:val="0"/>
      <w:marRight w:val="0"/>
      <w:marTop w:val="0"/>
      <w:marBottom w:val="0"/>
      <w:divBdr>
        <w:top w:val="none" w:sz="0" w:space="0" w:color="auto"/>
        <w:left w:val="none" w:sz="0" w:space="0" w:color="auto"/>
        <w:bottom w:val="none" w:sz="0" w:space="0" w:color="auto"/>
        <w:right w:val="none" w:sz="0" w:space="0" w:color="auto"/>
      </w:divBdr>
    </w:div>
    <w:div w:id="661012011">
      <w:bodyDiv w:val="1"/>
      <w:marLeft w:val="0"/>
      <w:marRight w:val="0"/>
      <w:marTop w:val="0"/>
      <w:marBottom w:val="0"/>
      <w:divBdr>
        <w:top w:val="none" w:sz="0" w:space="0" w:color="auto"/>
        <w:left w:val="none" w:sz="0" w:space="0" w:color="auto"/>
        <w:bottom w:val="none" w:sz="0" w:space="0" w:color="auto"/>
        <w:right w:val="none" w:sz="0" w:space="0" w:color="auto"/>
      </w:divBdr>
    </w:div>
    <w:div w:id="666641472">
      <w:bodyDiv w:val="1"/>
      <w:marLeft w:val="0"/>
      <w:marRight w:val="0"/>
      <w:marTop w:val="0"/>
      <w:marBottom w:val="0"/>
      <w:divBdr>
        <w:top w:val="none" w:sz="0" w:space="0" w:color="auto"/>
        <w:left w:val="none" w:sz="0" w:space="0" w:color="auto"/>
        <w:bottom w:val="none" w:sz="0" w:space="0" w:color="auto"/>
        <w:right w:val="none" w:sz="0" w:space="0" w:color="auto"/>
      </w:divBdr>
    </w:div>
    <w:div w:id="670135071">
      <w:bodyDiv w:val="1"/>
      <w:marLeft w:val="0"/>
      <w:marRight w:val="0"/>
      <w:marTop w:val="0"/>
      <w:marBottom w:val="0"/>
      <w:divBdr>
        <w:top w:val="none" w:sz="0" w:space="0" w:color="auto"/>
        <w:left w:val="none" w:sz="0" w:space="0" w:color="auto"/>
        <w:bottom w:val="none" w:sz="0" w:space="0" w:color="auto"/>
        <w:right w:val="none" w:sz="0" w:space="0" w:color="auto"/>
      </w:divBdr>
    </w:div>
    <w:div w:id="670332667">
      <w:bodyDiv w:val="1"/>
      <w:marLeft w:val="0"/>
      <w:marRight w:val="0"/>
      <w:marTop w:val="0"/>
      <w:marBottom w:val="0"/>
      <w:divBdr>
        <w:top w:val="none" w:sz="0" w:space="0" w:color="auto"/>
        <w:left w:val="none" w:sz="0" w:space="0" w:color="auto"/>
        <w:bottom w:val="none" w:sz="0" w:space="0" w:color="auto"/>
        <w:right w:val="none" w:sz="0" w:space="0" w:color="auto"/>
      </w:divBdr>
    </w:div>
    <w:div w:id="673414106">
      <w:bodyDiv w:val="1"/>
      <w:marLeft w:val="0"/>
      <w:marRight w:val="0"/>
      <w:marTop w:val="0"/>
      <w:marBottom w:val="0"/>
      <w:divBdr>
        <w:top w:val="none" w:sz="0" w:space="0" w:color="auto"/>
        <w:left w:val="none" w:sz="0" w:space="0" w:color="auto"/>
        <w:bottom w:val="none" w:sz="0" w:space="0" w:color="auto"/>
        <w:right w:val="none" w:sz="0" w:space="0" w:color="auto"/>
      </w:divBdr>
    </w:div>
    <w:div w:id="683942102">
      <w:bodyDiv w:val="1"/>
      <w:marLeft w:val="0"/>
      <w:marRight w:val="0"/>
      <w:marTop w:val="0"/>
      <w:marBottom w:val="0"/>
      <w:divBdr>
        <w:top w:val="none" w:sz="0" w:space="0" w:color="auto"/>
        <w:left w:val="none" w:sz="0" w:space="0" w:color="auto"/>
        <w:bottom w:val="none" w:sz="0" w:space="0" w:color="auto"/>
        <w:right w:val="none" w:sz="0" w:space="0" w:color="auto"/>
      </w:divBdr>
    </w:div>
    <w:div w:id="714546185">
      <w:bodyDiv w:val="1"/>
      <w:marLeft w:val="0"/>
      <w:marRight w:val="0"/>
      <w:marTop w:val="0"/>
      <w:marBottom w:val="0"/>
      <w:divBdr>
        <w:top w:val="none" w:sz="0" w:space="0" w:color="auto"/>
        <w:left w:val="none" w:sz="0" w:space="0" w:color="auto"/>
        <w:bottom w:val="none" w:sz="0" w:space="0" w:color="auto"/>
        <w:right w:val="none" w:sz="0" w:space="0" w:color="auto"/>
      </w:divBdr>
    </w:div>
    <w:div w:id="718357163">
      <w:bodyDiv w:val="1"/>
      <w:marLeft w:val="0"/>
      <w:marRight w:val="0"/>
      <w:marTop w:val="0"/>
      <w:marBottom w:val="0"/>
      <w:divBdr>
        <w:top w:val="none" w:sz="0" w:space="0" w:color="auto"/>
        <w:left w:val="none" w:sz="0" w:space="0" w:color="auto"/>
        <w:bottom w:val="none" w:sz="0" w:space="0" w:color="auto"/>
        <w:right w:val="none" w:sz="0" w:space="0" w:color="auto"/>
      </w:divBdr>
    </w:div>
    <w:div w:id="737478916">
      <w:bodyDiv w:val="1"/>
      <w:marLeft w:val="0"/>
      <w:marRight w:val="0"/>
      <w:marTop w:val="0"/>
      <w:marBottom w:val="0"/>
      <w:divBdr>
        <w:top w:val="none" w:sz="0" w:space="0" w:color="auto"/>
        <w:left w:val="none" w:sz="0" w:space="0" w:color="auto"/>
        <w:bottom w:val="none" w:sz="0" w:space="0" w:color="auto"/>
        <w:right w:val="none" w:sz="0" w:space="0" w:color="auto"/>
      </w:divBdr>
      <w:divsChild>
        <w:div w:id="486940131">
          <w:marLeft w:val="0"/>
          <w:marRight w:val="0"/>
          <w:marTop w:val="0"/>
          <w:marBottom w:val="0"/>
          <w:divBdr>
            <w:top w:val="none" w:sz="0" w:space="0" w:color="auto"/>
            <w:left w:val="none" w:sz="0" w:space="0" w:color="auto"/>
            <w:bottom w:val="none" w:sz="0" w:space="0" w:color="auto"/>
            <w:right w:val="none" w:sz="0" w:space="0" w:color="auto"/>
          </w:divBdr>
          <w:divsChild>
            <w:div w:id="1878932645">
              <w:marLeft w:val="0"/>
              <w:marRight w:val="0"/>
              <w:marTop w:val="60"/>
              <w:marBottom w:val="255"/>
              <w:divBdr>
                <w:top w:val="none" w:sz="0" w:space="0" w:color="auto"/>
                <w:left w:val="none" w:sz="0" w:space="0" w:color="auto"/>
                <w:bottom w:val="none" w:sz="0" w:space="0" w:color="auto"/>
                <w:right w:val="none" w:sz="0" w:space="0" w:color="auto"/>
              </w:divBdr>
              <w:divsChild>
                <w:div w:id="1150055165">
                  <w:marLeft w:val="0"/>
                  <w:marRight w:val="240"/>
                  <w:marTop w:val="0"/>
                  <w:marBottom w:val="0"/>
                  <w:divBdr>
                    <w:top w:val="none" w:sz="0" w:space="0" w:color="auto"/>
                    <w:left w:val="none" w:sz="0" w:space="0" w:color="auto"/>
                    <w:bottom w:val="none" w:sz="0" w:space="0" w:color="auto"/>
                    <w:right w:val="none" w:sz="0" w:space="0" w:color="auto"/>
                  </w:divBdr>
                  <w:divsChild>
                    <w:div w:id="1920021679">
                      <w:marLeft w:val="0"/>
                      <w:marRight w:val="0"/>
                      <w:marTop w:val="0"/>
                      <w:marBottom w:val="0"/>
                      <w:divBdr>
                        <w:top w:val="none" w:sz="0" w:space="0" w:color="auto"/>
                        <w:left w:val="none" w:sz="0" w:space="0" w:color="auto"/>
                        <w:bottom w:val="none" w:sz="0" w:space="0" w:color="auto"/>
                        <w:right w:val="none" w:sz="0" w:space="0" w:color="auto"/>
                      </w:divBdr>
                      <w:divsChild>
                        <w:div w:id="960839080">
                          <w:marLeft w:val="0"/>
                          <w:marRight w:val="0"/>
                          <w:marTop w:val="0"/>
                          <w:marBottom w:val="0"/>
                          <w:divBdr>
                            <w:top w:val="none" w:sz="0" w:space="0" w:color="auto"/>
                            <w:left w:val="none" w:sz="0" w:space="0" w:color="auto"/>
                            <w:bottom w:val="none" w:sz="0" w:space="0" w:color="auto"/>
                            <w:right w:val="none" w:sz="0" w:space="0" w:color="auto"/>
                          </w:divBdr>
                          <w:divsChild>
                            <w:div w:id="537200515">
                              <w:marLeft w:val="0"/>
                              <w:marRight w:val="0"/>
                              <w:marTop w:val="0"/>
                              <w:marBottom w:val="0"/>
                              <w:divBdr>
                                <w:top w:val="none" w:sz="0" w:space="0" w:color="auto"/>
                                <w:left w:val="none" w:sz="0" w:space="0" w:color="auto"/>
                                <w:bottom w:val="none" w:sz="0" w:space="0" w:color="auto"/>
                                <w:right w:val="none" w:sz="0" w:space="0" w:color="auto"/>
                              </w:divBdr>
                              <w:divsChild>
                                <w:div w:id="521476502">
                                  <w:marLeft w:val="0"/>
                                  <w:marRight w:val="0"/>
                                  <w:marTop w:val="0"/>
                                  <w:marBottom w:val="0"/>
                                  <w:divBdr>
                                    <w:top w:val="none" w:sz="0" w:space="0" w:color="auto"/>
                                    <w:left w:val="none" w:sz="0" w:space="0" w:color="auto"/>
                                    <w:bottom w:val="none" w:sz="0" w:space="0" w:color="auto"/>
                                    <w:right w:val="none" w:sz="0" w:space="0" w:color="auto"/>
                                  </w:divBdr>
                                  <w:divsChild>
                                    <w:div w:id="1977681544">
                                      <w:marLeft w:val="0"/>
                                      <w:marRight w:val="0"/>
                                      <w:marTop w:val="0"/>
                                      <w:marBottom w:val="0"/>
                                      <w:divBdr>
                                        <w:top w:val="none" w:sz="0" w:space="0" w:color="auto"/>
                                        <w:left w:val="none" w:sz="0" w:space="0" w:color="auto"/>
                                        <w:bottom w:val="none" w:sz="0" w:space="0" w:color="auto"/>
                                        <w:right w:val="none" w:sz="0" w:space="0" w:color="auto"/>
                                      </w:divBdr>
                                      <w:divsChild>
                                        <w:div w:id="48485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3520676">
      <w:bodyDiv w:val="1"/>
      <w:marLeft w:val="0"/>
      <w:marRight w:val="0"/>
      <w:marTop w:val="0"/>
      <w:marBottom w:val="0"/>
      <w:divBdr>
        <w:top w:val="none" w:sz="0" w:space="0" w:color="auto"/>
        <w:left w:val="none" w:sz="0" w:space="0" w:color="auto"/>
        <w:bottom w:val="none" w:sz="0" w:space="0" w:color="auto"/>
        <w:right w:val="none" w:sz="0" w:space="0" w:color="auto"/>
      </w:divBdr>
    </w:div>
    <w:div w:id="812873102">
      <w:bodyDiv w:val="1"/>
      <w:marLeft w:val="0"/>
      <w:marRight w:val="0"/>
      <w:marTop w:val="0"/>
      <w:marBottom w:val="0"/>
      <w:divBdr>
        <w:top w:val="none" w:sz="0" w:space="0" w:color="auto"/>
        <w:left w:val="none" w:sz="0" w:space="0" w:color="auto"/>
        <w:bottom w:val="none" w:sz="0" w:space="0" w:color="auto"/>
        <w:right w:val="none" w:sz="0" w:space="0" w:color="auto"/>
      </w:divBdr>
      <w:divsChild>
        <w:div w:id="670646552">
          <w:marLeft w:val="0"/>
          <w:marRight w:val="0"/>
          <w:marTop w:val="0"/>
          <w:marBottom w:val="0"/>
          <w:divBdr>
            <w:top w:val="none" w:sz="0" w:space="0" w:color="auto"/>
            <w:left w:val="none" w:sz="0" w:space="0" w:color="auto"/>
            <w:bottom w:val="none" w:sz="0" w:space="0" w:color="auto"/>
            <w:right w:val="none" w:sz="0" w:space="0" w:color="auto"/>
          </w:divBdr>
          <w:divsChild>
            <w:div w:id="243539117">
              <w:marLeft w:val="0"/>
              <w:marRight w:val="0"/>
              <w:marTop w:val="0"/>
              <w:marBottom w:val="165"/>
              <w:divBdr>
                <w:top w:val="none" w:sz="0" w:space="0" w:color="auto"/>
                <w:left w:val="none" w:sz="0" w:space="0" w:color="auto"/>
                <w:bottom w:val="none" w:sz="0" w:space="0" w:color="auto"/>
                <w:right w:val="none" w:sz="0" w:space="0" w:color="auto"/>
              </w:divBdr>
            </w:div>
          </w:divsChild>
        </w:div>
        <w:div w:id="1014763575">
          <w:marLeft w:val="0"/>
          <w:marRight w:val="0"/>
          <w:marTop w:val="0"/>
          <w:marBottom w:val="0"/>
          <w:divBdr>
            <w:top w:val="none" w:sz="0" w:space="0" w:color="auto"/>
            <w:left w:val="none" w:sz="0" w:space="0" w:color="auto"/>
            <w:bottom w:val="none" w:sz="0" w:space="0" w:color="auto"/>
            <w:right w:val="none" w:sz="0" w:space="0" w:color="auto"/>
          </w:divBdr>
        </w:div>
        <w:div w:id="1112090528">
          <w:marLeft w:val="0"/>
          <w:marRight w:val="0"/>
          <w:marTop w:val="165"/>
          <w:marBottom w:val="165"/>
          <w:divBdr>
            <w:top w:val="none" w:sz="0" w:space="0" w:color="auto"/>
            <w:left w:val="none" w:sz="0" w:space="0" w:color="auto"/>
            <w:bottom w:val="none" w:sz="0" w:space="0" w:color="auto"/>
            <w:right w:val="none" w:sz="0" w:space="0" w:color="auto"/>
          </w:divBdr>
          <w:divsChild>
            <w:div w:id="2039548820">
              <w:marLeft w:val="0"/>
              <w:marRight w:val="0"/>
              <w:marTop w:val="0"/>
              <w:marBottom w:val="0"/>
              <w:divBdr>
                <w:top w:val="none" w:sz="0" w:space="0" w:color="auto"/>
                <w:left w:val="none" w:sz="0" w:space="0" w:color="auto"/>
                <w:bottom w:val="none" w:sz="0" w:space="0" w:color="auto"/>
                <w:right w:val="none" w:sz="0" w:space="0" w:color="auto"/>
              </w:divBdr>
              <w:divsChild>
                <w:div w:id="1056201831">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852644984">
      <w:bodyDiv w:val="1"/>
      <w:marLeft w:val="0"/>
      <w:marRight w:val="0"/>
      <w:marTop w:val="0"/>
      <w:marBottom w:val="0"/>
      <w:divBdr>
        <w:top w:val="none" w:sz="0" w:space="0" w:color="auto"/>
        <w:left w:val="none" w:sz="0" w:space="0" w:color="auto"/>
        <w:bottom w:val="none" w:sz="0" w:space="0" w:color="auto"/>
        <w:right w:val="none" w:sz="0" w:space="0" w:color="auto"/>
      </w:divBdr>
    </w:div>
    <w:div w:id="866069069">
      <w:bodyDiv w:val="1"/>
      <w:marLeft w:val="0"/>
      <w:marRight w:val="0"/>
      <w:marTop w:val="0"/>
      <w:marBottom w:val="0"/>
      <w:divBdr>
        <w:top w:val="none" w:sz="0" w:space="0" w:color="auto"/>
        <w:left w:val="none" w:sz="0" w:space="0" w:color="auto"/>
        <w:bottom w:val="none" w:sz="0" w:space="0" w:color="auto"/>
        <w:right w:val="none" w:sz="0" w:space="0" w:color="auto"/>
      </w:divBdr>
    </w:div>
    <w:div w:id="879560038">
      <w:bodyDiv w:val="1"/>
      <w:marLeft w:val="0"/>
      <w:marRight w:val="0"/>
      <w:marTop w:val="0"/>
      <w:marBottom w:val="0"/>
      <w:divBdr>
        <w:top w:val="none" w:sz="0" w:space="0" w:color="auto"/>
        <w:left w:val="none" w:sz="0" w:space="0" w:color="auto"/>
        <w:bottom w:val="none" w:sz="0" w:space="0" w:color="auto"/>
        <w:right w:val="none" w:sz="0" w:space="0" w:color="auto"/>
      </w:divBdr>
    </w:div>
    <w:div w:id="917321519">
      <w:bodyDiv w:val="1"/>
      <w:marLeft w:val="0"/>
      <w:marRight w:val="0"/>
      <w:marTop w:val="0"/>
      <w:marBottom w:val="0"/>
      <w:divBdr>
        <w:top w:val="none" w:sz="0" w:space="0" w:color="auto"/>
        <w:left w:val="none" w:sz="0" w:space="0" w:color="auto"/>
        <w:bottom w:val="none" w:sz="0" w:space="0" w:color="auto"/>
        <w:right w:val="none" w:sz="0" w:space="0" w:color="auto"/>
      </w:divBdr>
      <w:divsChild>
        <w:div w:id="1171607892">
          <w:marLeft w:val="0"/>
          <w:marRight w:val="0"/>
          <w:marTop w:val="0"/>
          <w:marBottom w:val="0"/>
          <w:divBdr>
            <w:top w:val="none" w:sz="0" w:space="0" w:color="auto"/>
            <w:left w:val="none" w:sz="0" w:space="0" w:color="auto"/>
            <w:bottom w:val="none" w:sz="0" w:space="0" w:color="auto"/>
            <w:right w:val="none" w:sz="0" w:space="0" w:color="auto"/>
          </w:divBdr>
        </w:div>
      </w:divsChild>
    </w:div>
    <w:div w:id="924651406">
      <w:bodyDiv w:val="1"/>
      <w:marLeft w:val="0"/>
      <w:marRight w:val="0"/>
      <w:marTop w:val="0"/>
      <w:marBottom w:val="0"/>
      <w:divBdr>
        <w:top w:val="none" w:sz="0" w:space="0" w:color="auto"/>
        <w:left w:val="none" w:sz="0" w:space="0" w:color="auto"/>
        <w:bottom w:val="none" w:sz="0" w:space="0" w:color="auto"/>
        <w:right w:val="none" w:sz="0" w:space="0" w:color="auto"/>
      </w:divBdr>
    </w:div>
    <w:div w:id="981538668">
      <w:bodyDiv w:val="1"/>
      <w:marLeft w:val="0"/>
      <w:marRight w:val="0"/>
      <w:marTop w:val="0"/>
      <w:marBottom w:val="0"/>
      <w:divBdr>
        <w:top w:val="none" w:sz="0" w:space="0" w:color="auto"/>
        <w:left w:val="none" w:sz="0" w:space="0" w:color="auto"/>
        <w:bottom w:val="none" w:sz="0" w:space="0" w:color="auto"/>
        <w:right w:val="none" w:sz="0" w:space="0" w:color="auto"/>
      </w:divBdr>
    </w:div>
    <w:div w:id="1001079209">
      <w:bodyDiv w:val="1"/>
      <w:marLeft w:val="0"/>
      <w:marRight w:val="0"/>
      <w:marTop w:val="0"/>
      <w:marBottom w:val="0"/>
      <w:divBdr>
        <w:top w:val="none" w:sz="0" w:space="0" w:color="auto"/>
        <w:left w:val="none" w:sz="0" w:space="0" w:color="auto"/>
        <w:bottom w:val="none" w:sz="0" w:space="0" w:color="auto"/>
        <w:right w:val="none" w:sz="0" w:space="0" w:color="auto"/>
      </w:divBdr>
    </w:div>
    <w:div w:id="1022240296">
      <w:bodyDiv w:val="1"/>
      <w:marLeft w:val="0"/>
      <w:marRight w:val="0"/>
      <w:marTop w:val="0"/>
      <w:marBottom w:val="0"/>
      <w:divBdr>
        <w:top w:val="none" w:sz="0" w:space="0" w:color="auto"/>
        <w:left w:val="none" w:sz="0" w:space="0" w:color="auto"/>
        <w:bottom w:val="none" w:sz="0" w:space="0" w:color="auto"/>
        <w:right w:val="none" w:sz="0" w:space="0" w:color="auto"/>
      </w:divBdr>
    </w:div>
    <w:div w:id="1026054254">
      <w:bodyDiv w:val="1"/>
      <w:marLeft w:val="0"/>
      <w:marRight w:val="0"/>
      <w:marTop w:val="0"/>
      <w:marBottom w:val="0"/>
      <w:divBdr>
        <w:top w:val="none" w:sz="0" w:space="0" w:color="auto"/>
        <w:left w:val="none" w:sz="0" w:space="0" w:color="auto"/>
        <w:bottom w:val="none" w:sz="0" w:space="0" w:color="auto"/>
        <w:right w:val="none" w:sz="0" w:space="0" w:color="auto"/>
      </w:divBdr>
      <w:divsChild>
        <w:div w:id="8066870">
          <w:marLeft w:val="0"/>
          <w:marRight w:val="0"/>
          <w:marTop w:val="0"/>
          <w:marBottom w:val="0"/>
          <w:divBdr>
            <w:top w:val="none" w:sz="0" w:space="0" w:color="auto"/>
            <w:left w:val="none" w:sz="0" w:space="0" w:color="auto"/>
            <w:bottom w:val="none" w:sz="0" w:space="0" w:color="auto"/>
            <w:right w:val="none" w:sz="0" w:space="0" w:color="auto"/>
          </w:divBdr>
          <w:divsChild>
            <w:div w:id="1747730553">
              <w:marLeft w:val="240"/>
              <w:marRight w:val="0"/>
              <w:marTop w:val="0"/>
              <w:marBottom w:val="0"/>
              <w:divBdr>
                <w:top w:val="none" w:sz="0" w:space="0" w:color="auto"/>
                <w:left w:val="none" w:sz="0" w:space="0" w:color="auto"/>
                <w:bottom w:val="none" w:sz="0" w:space="0" w:color="auto"/>
                <w:right w:val="none" w:sz="0" w:space="0" w:color="auto"/>
              </w:divBdr>
              <w:divsChild>
                <w:div w:id="656806204">
                  <w:marLeft w:val="0"/>
                  <w:marRight w:val="0"/>
                  <w:marTop w:val="0"/>
                  <w:marBottom w:val="0"/>
                  <w:divBdr>
                    <w:top w:val="none" w:sz="0" w:space="0" w:color="auto"/>
                    <w:left w:val="none" w:sz="0" w:space="0" w:color="auto"/>
                    <w:bottom w:val="none" w:sz="0" w:space="0" w:color="auto"/>
                    <w:right w:val="none" w:sz="0" w:space="0" w:color="auto"/>
                  </w:divBdr>
                </w:div>
                <w:div w:id="726608822">
                  <w:marLeft w:val="0"/>
                  <w:marRight w:val="0"/>
                  <w:marTop w:val="0"/>
                  <w:marBottom w:val="0"/>
                  <w:divBdr>
                    <w:top w:val="none" w:sz="0" w:space="0" w:color="auto"/>
                    <w:left w:val="none" w:sz="0" w:space="0" w:color="auto"/>
                    <w:bottom w:val="none" w:sz="0" w:space="0" w:color="auto"/>
                    <w:right w:val="none" w:sz="0" w:space="0" w:color="auto"/>
                  </w:divBdr>
                </w:div>
                <w:div w:id="862328541">
                  <w:marLeft w:val="0"/>
                  <w:marRight w:val="0"/>
                  <w:marTop w:val="0"/>
                  <w:marBottom w:val="0"/>
                  <w:divBdr>
                    <w:top w:val="none" w:sz="0" w:space="0" w:color="auto"/>
                    <w:left w:val="none" w:sz="0" w:space="0" w:color="auto"/>
                    <w:bottom w:val="none" w:sz="0" w:space="0" w:color="auto"/>
                    <w:right w:val="none" w:sz="0" w:space="0" w:color="auto"/>
                  </w:divBdr>
                </w:div>
              </w:divsChild>
            </w:div>
            <w:div w:id="2108883172">
              <w:marLeft w:val="0"/>
              <w:marRight w:val="0"/>
              <w:marTop w:val="0"/>
              <w:marBottom w:val="0"/>
              <w:divBdr>
                <w:top w:val="none" w:sz="0" w:space="0" w:color="auto"/>
                <w:left w:val="none" w:sz="0" w:space="0" w:color="auto"/>
                <w:bottom w:val="none" w:sz="0" w:space="0" w:color="auto"/>
                <w:right w:val="none" w:sz="0" w:space="0" w:color="auto"/>
              </w:divBdr>
              <w:divsChild>
                <w:div w:id="638532452">
                  <w:marLeft w:val="120"/>
                  <w:marRight w:val="0"/>
                  <w:marTop w:val="0"/>
                  <w:marBottom w:val="0"/>
                  <w:divBdr>
                    <w:top w:val="none" w:sz="0" w:space="0" w:color="auto"/>
                    <w:left w:val="none" w:sz="0" w:space="0" w:color="auto"/>
                    <w:bottom w:val="none" w:sz="0" w:space="0" w:color="auto"/>
                    <w:right w:val="none" w:sz="0" w:space="0" w:color="auto"/>
                  </w:divBdr>
                  <w:divsChild>
                    <w:div w:id="1932623144">
                      <w:marLeft w:val="0"/>
                      <w:marRight w:val="0"/>
                      <w:marTop w:val="0"/>
                      <w:marBottom w:val="0"/>
                      <w:divBdr>
                        <w:top w:val="none" w:sz="0" w:space="0" w:color="auto"/>
                        <w:left w:val="none" w:sz="0" w:space="0" w:color="auto"/>
                        <w:bottom w:val="none" w:sz="0" w:space="0" w:color="auto"/>
                        <w:right w:val="none" w:sz="0" w:space="0" w:color="auto"/>
                      </w:divBdr>
                    </w:div>
                  </w:divsChild>
                </w:div>
                <w:div w:id="910971298">
                  <w:marLeft w:val="0"/>
                  <w:marRight w:val="0"/>
                  <w:marTop w:val="0"/>
                  <w:marBottom w:val="0"/>
                  <w:divBdr>
                    <w:top w:val="none" w:sz="0" w:space="0" w:color="auto"/>
                    <w:left w:val="none" w:sz="0" w:space="0" w:color="auto"/>
                    <w:bottom w:val="none" w:sz="0" w:space="0" w:color="auto"/>
                    <w:right w:val="none" w:sz="0" w:space="0" w:color="auto"/>
                  </w:divBdr>
                </w:div>
                <w:div w:id="135202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505035">
          <w:marLeft w:val="0"/>
          <w:marRight w:val="0"/>
          <w:marTop w:val="200"/>
          <w:marBottom w:val="200"/>
          <w:divBdr>
            <w:top w:val="none" w:sz="0" w:space="0" w:color="auto"/>
            <w:left w:val="none" w:sz="0" w:space="0" w:color="auto"/>
            <w:bottom w:val="none" w:sz="0" w:space="0" w:color="auto"/>
            <w:right w:val="none" w:sz="0" w:space="0" w:color="auto"/>
          </w:divBdr>
          <w:divsChild>
            <w:div w:id="187591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894846">
      <w:bodyDiv w:val="1"/>
      <w:marLeft w:val="0"/>
      <w:marRight w:val="0"/>
      <w:marTop w:val="0"/>
      <w:marBottom w:val="0"/>
      <w:divBdr>
        <w:top w:val="none" w:sz="0" w:space="0" w:color="auto"/>
        <w:left w:val="none" w:sz="0" w:space="0" w:color="auto"/>
        <w:bottom w:val="none" w:sz="0" w:space="0" w:color="auto"/>
        <w:right w:val="none" w:sz="0" w:space="0" w:color="auto"/>
      </w:divBdr>
    </w:div>
    <w:div w:id="1110513206">
      <w:bodyDiv w:val="1"/>
      <w:marLeft w:val="0"/>
      <w:marRight w:val="0"/>
      <w:marTop w:val="0"/>
      <w:marBottom w:val="0"/>
      <w:divBdr>
        <w:top w:val="none" w:sz="0" w:space="0" w:color="auto"/>
        <w:left w:val="none" w:sz="0" w:space="0" w:color="auto"/>
        <w:bottom w:val="none" w:sz="0" w:space="0" w:color="auto"/>
        <w:right w:val="none" w:sz="0" w:space="0" w:color="auto"/>
      </w:divBdr>
    </w:div>
    <w:div w:id="1150245313">
      <w:bodyDiv w:val="1"/>
      <w:marLeft w:val="0"/>
      <w:marRight w:val="0"/>
      <w:marTop w:val="0"/>
      <w:marBottom w:val="0"/>
      <w:divBdr>
        <w:top w:val="none" w:sz="0" w:space="0" w:color="auto"/>
        <w:left w:val="none" w:sz="0" w:space="0" w:color="auto"/>
        <w:bottom w:val="none" w:sz="0" w:space="0" w:color="auto"/>
        <w:right w:val="none" w:sz="0" w:space="0" w:color="auto"/>
      </w:divBdr>
    </w:div>
    <w:div w:id="1154907001">
      <w:bodyDiv w:val="1"/>
      <w:marLeft w:val="0"/>
      <w:marRight w:val="0"/>
      <w:marTop w:val="0"/>
      <w:marBottom w:val="0"/>
      <w:divBdr>
        <w:top w:val="none" w:sz="0" w:space="0" w:color="auto"/>
        <w:left w:val="none" w:sz="0" w:space="0" w:color="auto"/>
        <w:bottom w:val="none" w:sz="0" w:space="0" w:color="auto"/>
        <w:right w:val="none" w:sz="0" w:space="0" w:color="auto"/>
      </w:divBdr>
    </w:div>
    <w:div w:id="1192954155">
      <w:bodyDiv w:val="1"/>
      <w:marLeft w:val="0"/>
      <w:marRight w:val="0"/>
      <w:marTop w:val="0"/>
      <w:marBottom w:val="0"/>
      <w:divBdr>
        <w:top w:val="none" w:sz="0" w:space="0" w:color="auto"/>
        <w:left w:val="none" w:sz="0" w:space="0" w:color="auto"/>
        <w:bottom w:val="none" w:sz="0" w:space="0" w:color="auto"/>
        <w:right w:val="none" w:sz="0" w:space="0" w:color="auto"/>
      </w:divBdr>
    </w:div>
    <w:div w:id="1197543332">
      <w:bodyDiv w:val="1"/>
      <w:marLeft w:val="0"/>
      <w:marRight w:val="0"/>
      <w:marTop w:val="0"/>
      <w:marBottom w:val="0"/>
      <w:divBdr>
        <w:top w:val="none" w:sz="0" w:space="0" w:color="auto"/>
        <w:left w:val="none" w:sz="0" w:space="0" w:color="auto"/>
        <w:bottom w:val="none" w:sz="0" w:space="0" w:color="auto"/>
        <w:right w:val="none" w:sz="0" w:space="0" w:color="auto"/>
      </w:divBdr>
    </w:div>
    <w:div w:id="1198082868">
      <w:bodyDiv w:val="1"/>
      <w:marLeft w:val="0"/>
      <w:marRight w:val="0"/>
      <w:marTop w:val="0"/>
      <w:marBottom w:val="0"/>
      <w:divBdr>
        <w:top w:val="none" w:sz="0" w:space="0" w:color="auto"/>
        <w:left w:val="none" w:sz="0" w:space="0" w:color="auto"/>
        <w:bottom w:val="none" w:sz="0" w:space="0" w:color="auto"/>
        <w:right w:val="none" w:sz="0" w:space="0" w:color="auto"/>
      </w:divBdr>
    </w:div>
    <w:div w:id="1200826649">
      <w:bodyDiv w:val="1"/>
      <w:marLeft w:val="0"/>
      <w:marRight w:val="0"/>
      <w:marTop w:val="0"/>
      <w:marBottom w:val="0"/>
      <w:divBdr>
        <w:top w:val="none" w:sz="0" w:space="0" w:color="auto"/>
        <w:left w:val="none" w:sz="0" w:space="0" w:color="auto"/>
        <w:bottom w:val="none" w:sz="0" w:space="0" w:color="auto"/>
        <w:right w:val="none" w:sz="0" w:space="0" w:color="auto"/>
      </w:divBdr>
    </w:div>
    <w:div w:id="1217470808">
      <w:bodyDiv w:val="1"/>
      <w:marLeft w:val="0"/>
      <w:marRight w:val="0"/>
      <w:marTop w:val="0"/>
      <w:marBottom w:val="0"/>
      <w:divBdr>
        <w:top w:val="none" w:sz="0" w:space="0" w:color="auto"/>
        <w:left w:val="none" w:sz="0" w:space="0" w:color="auto"/>
        <w:bottom w:val="none" w:sz="0" w:space="0" w:color="auto"/>
        <w:right w:val="none" w:sz="0" w:space="0" w:color="auto"/>
      </w:divBdr>
    </w:div>
    <w:div w:id="1217930448">
      <w:bodyDiv w:val="1"/>
      <w:marLeft w:val="0"/>
      <w:marRight w:val="0"/>
      <w:marTop w:val="0"/>
      <w:marBottom w:val="0"/>
      <w:divBdr>
        <w:top w:val="none" w:sz="0" w:space="0" w:color="auto"/>
        <w:left w:val="none" w:sz="0" w:space="0" w:color="auto"/>
        <w:bottom w:val="none" w:sz="0" w:space="0" w:color="auto"/>
        <w:right w:val="none" w:sz="0" w:space="0" w:color="auto"/>
      </w:divBdr>
    </w:div>
    <w:div w:id="1226140380">
      <w:bodyDiv w:val="1"/>
      <w:marLeft w:val="0"/>
      <w:marRight w:val="0"/>
      <w:marTop w:val="0"/>
      <w:marBottom w:val="0"/>
      <w:divBdr>
        <w:top w:val="none" w:sz="0" w:space="0" w:color="auto"/>
        <w:left w:val="none" w:sz="0" w:space="0" w:color="auto"/>
        <w:bottom w:val="none" w:sz="0" w:space="0" w:color="auto"/>
        <w:right w:val="none" w:sz="0" w:space="0" w:color="auto"/>
      </w:divBdr>
    </w:div>
    <w:div w:id="1238439806">
      <w:bodyDiv w:val="1"/>
      <w:marLeft w:val="0"/>
      <w:marRight w:val="0"/>
      <w:marTop w:val="0"/>
      <w:marBottom w:val="0"/>
      <w:divBdr>
        <w:top w:val="none" w:sz="0" w:space="0" w:color="auto"/>
        <w:left w:val="none" w:sz="0" w:space="0" w:color="auto"/>
        <w:bottom w:val="none" w:sz="0" w:space="0" w:color="auto"/>
        <w:right w:val="none" w:sz="0" w:space="0" w:color="auto"/>
      </w:divBdr>
    </w:div>
    <w:div w:id="1259097070">
      <w:bodyDiv w:val="1"/>
      <w:marLeft w:val="0"/>
      <w:marRight w:val="0"/>
      <w:marTop w:val="0"/>
      <w:marBottom w:val="0"/>
      <w:divBdr>
        <w:top w:val="none" w:sz="0" w:space="0" w:color="auto"/>
        <w:left w:val="none" w:sz="0" w:space="0" w:color="auto"/>
        <w:bottom w:val="none" w:sz="0" w:space="0" w:color="auto"/>
        <w:right w:val="none" w:sz="0" w:space="0" w:color="auto"/>
      </w:divBdr>
    </w:div>
    <w:div w:id="1268581028">
      <w:bodyDiv w:val="1"/>
      <w:marLeft w:val="0"/>
      <w:marRight w:val="0"/>
      <w:marTop w:val="0"/>
      <w:marBottom w:val="0"/>
      <w:divBdr>
        <w:top w:val="none" w:sz="0" w:space="0" w:color="auto"/>
        <w:left w:val="none" w:sz="0" w:space="0" w:color="auto"/>
        <w:bottom w:val="none" w:sz="0" w:space="0" w:color="auto"/>
        <w:right w:val="none" w:sz="0" w:space="0" w:color="auto"/>
      </w:divBdr>
    </w:div>
    <w:div w:id="1290673391">
      <w:bodyDiv w:val="1"/>
      <w:marLeft w:val="0"/>
      <w:marRight w:val="0"/>
      <w:marTop w:val="0"/>
      <w:marBottom w:val="0"/>
      <w:divBdr>
        <w:top w:val="none" w:sz="0" w:space="0" w:color="auto"/>
        <w:left w:val="none" w:sz="0" w:space="0" w:color="auto"/>
        <w:bottom w:val="none" w:sz="0" w:space="0" w:color="auto"/>
        <w:right w:val="none" w:sz="0" w:space="0" w:color="auto"/>
      </w:divBdr>
    </w:div>
    <w:div w:id="1341159075">
      <w:bodyDiv w:val="1"/>
      <w:marLeft w:val="0"/>
      <w:marRight w:val="0"/>
      <w:marTop w:val="0"/>
      <w:marBottom w:val="0"/>
      <w:divBdr>
        <w:top w:val="none" w:sz="0" w:space="0" w:color="auto"/>
        <w:left w:val="none" w:sz="0" w:space="0" w:color="auto"/>
        <w:bottom w:val="none" w:sz="0" w:space="0" w:color="auto"/>
        <w:right w:val="none" w:sz="0" w:space="0" w:color="auto"/>
      </w:divBdr>
    </w:div>
    <w:div w:id="1384135925">
      <w:bodyDiv w:val="1"/>
      <w:marLeft w:val="0"/>
      <w:marRight w:val="0"/>
      <w:marTop w:val="0"/>
      <w:marBottom w:val="0"/>
      <w:divBdr>
        <w:top w:val="none" w:sz="0" w:space="0" w:color="auto"/>
        <w:left w:val="none" w:sz="0" w:space="0" w:color="auto"/>
        <w:bottom w:val="none" w:sz="0" w:space="0" w:color="auto"/>
        <w:right w:val="none" w:sz="0" w:space="0" w:color="auto"/>
      </w:divBdr>
      <w:divsChild>
        <w:div w:id="993799320">
          <w:marLeft w:val="0"/>
          <w:marRight w:val="0"/>
          <w:marTop w:val="0"/>
          <w:marBottom w:val="0"/>
          <w:divBdr>
            <w:top w:val="none" w:sz="0" w:space="0" w:color="auto"/>
            <w:left w:val="none" w:sz="0" w:space="0" w:color="auto"/>
            <w:bottom w:val="none" w:sz="0" w:space="0" w:color="auto"/>
            <w:right w:val="none" w:sz="0" w:space="0" w:color="auto"/>
          </w:divBdr>
          <w:divsChild>
            <w:div w:id="128149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272617">
      <w:bodyDiv w:val="1"/>
      <w:marLeft w:val="0"/>
      <w:marRight w:val="0"/>
      <w:marTop w:val="0"/>
      <w:marBottom w:val="0"/>
      <w:divBdr>
        <w:top w:val="none" w:sz="0" w:space="0" w:color="auto"/>
        <w:left w:val="none" w:sz="0" w:space="0" w:color="auto"/>
        <w:bottom w:val="none" w:sz="0" w:space="0" w:color="auto"/>
        <w:right w:val="none" w:sz="0" w:space="0" w:color="auto"/>
      </w:divBdr>
    </w:div>
    <w:div w:id="1399087367">
      <w:bodyDiv w:val="1"/>
      <w:marLeft w:val="0"/>
      <w:marRight w:val="0"/>
      <w:marTop w:val="0"/>
      <w:marBottom w:val="0"/>
      <w:divBdr>
        <w:top w:val="none" w:sz="0" w:space="0" w:color="auto"/>
        <w:left w:val="none" w:sz="0" w:space="0" w:color="auto"/>
        <w:bottom w:val="none" w:sz="0" w:space="0" w:color="auto"/>
        <w:right w:val="none" w:sz="0" w:space="0" w:color="auto"/>
      </w:divBdr>
    </w:div>
    <w:div w:id="1424491649">
      <w:bodyDiv w:val="1"/>
      <w:marLeft w:val="0"/>
      <w:marRight w:val="0"/>
      <w:marTop w:val="0"/>
      <w:marBottom w:val="0"/>
      <w:divBdr>
        <w:top w:val="none" w:sz="0" w:space="0" w:color="auto"/>
        <w:left w:val="none" w:sz="0" w:space="0" w:color="auto"/>
        <w:bottom w:val="none" w:sz="0" w:space="0" w:color="auto"/>
        <w:right w:val="none" w:sz="0" w:space="0" w:color="auto"/>
      </w:divBdr>
    </w:div>
    <w:div w:id="1430202065">
      <w:bodyDiv w:val="1"/>
      <w:marLeft w:val="0"/>
      <w:marRight w:val="0"/>
      <w:marTop w:val="0"/>
      <w:marBottom w:val="0"/>
      <w:divBdr>
        <w:top w:val="none" w:sz="0" w:space="0" w:color="auto"/>
        <w:left w:val="none" w:sz="0" w:space="0" w:color="auto"/>
        <w:bottom w:val="none" w:sz="0" w:space="0" w:color="auto"/>
        <w:right w:val="none" w:sz="0" w:space="0" w:color="auto"/>
      </w:divBdr>
    </w:div>
    <w:div w:id="1459566211">
      <w:bodyDiv w:val="1"/>
      <w:marLeft w:val="0"/>
      <w:marRight w:val="0"/>
      <w:marTop w:val="0"/>
      <w:marBottom w:val="0"/>
      <w:divBdr>
        <w:top w:val="none" w:sz="0" w:space="0" w:color="auto"/>
        <w:left w:val="none" w:sz="0" w:space="0" w:color="auto"/>
        <w:bottom w:val="none" w:sz="0" w:space="0" w:color="auto"/>
        <w:right w:val="none" w:sz="0" w:space="0" w:color="auto"/>
      </w:divBdr>
    </w:div>
    <w:div w:id="1475609193">
      <w:bodyDiv w:val="1"/>
      <w:marLeft w:val="0"/>
      <w:marRight w:val="0"/>
      <w:marTop w:val="0"/>
      <w:marBottom w:val="0"/>
      <w:divBdr>
        <w:top w:val="none" w:sz="0" w:space="0" w:color="auto"/>
        <w:left w:val="none" w:sz="0" w:space="0" w:color="auto"/>
        <w:bottom w:val="none" w:sz="0" w:space="0" w:color="auto"/>
        <w:right w:val="none" w:sz="0" w:space="0" w:color="auto"/>
      </w:divBdr>
    </w:div>
    <w:div w:id="1486629445">
      <w:bodyDiv w:val="1"/>
      <w:marLeft w:val="0"/>
      <w:marRight w:val="0"/>
      <w:marTop w:val="0"/>
      <w:marBottom w:val="0"/>
      <w:divBdr>
        <w:top w:val="none" w:sz="0" w:space="0" w:color="auto"/>
        <w:left w:val="none" w:sz="0" w:space="0" w:color="auto"/>
        <w:bottom w:val="none" w:sz="0" w:space="0" w:color="auto"/>
        <w:right w:val="none" w:sz="0" w:space="0" w:color="auto"/>
      </w:divBdr>
    </w:div>
    <w:div w:id="1542741786">
      <w:bodyDiv w:val="1"/>
      <w:marLeft w:val="0"/>
      <w:marRight w:val="0"/>
      <w:marTop w:val="0"/>
      <w:marBottom w:val="0"/>
      <w:divBdr>
        <w:top w:val="none" w:sz="0" w:space="0" w:color="auto"/>
        <w:left w:val="none" w:sz="0" w:space="0" w:color="auto"/>
        <w:bottom w:val="none" w:sz="0" w:space="0" w:color="auto"/>
        <w:right w:val="none" w:sz="0" w:space="0" w:color="auto"/>
      </w:divBdr>
    </w:div>
    <w:div w:id="1559243098">
      <w:bodyDiv w:val="1"/>
      <w:marLeft w:val="0"/>
      <w:marRight w:val="0"/>
      <w:marTop w:val="0"/>
      <w:marBottom w:val="0"/>
      <w:divBdr>
        <w:top w:val="none" w:sz="0" w:space="0" w:color="auto"/>
        <w:left w:val="none" w:sz="0" w:space="0" w:color="auto"/>
        <w:bottom w:val="none" w:sz="0" w:space="0" w:color="auto"/>
        <w:right w:val="none" w:sz="0" w:space="0" w:color="auto"/>
      </w:divBdr>
    </w:div>
    <w:div w:id="1563830799">
      <w:bodyDiv w:val="1"/>
      <w:marLeft w:val="0"/>
      <w:marRight w:val="0"/>
      <w:marTop w:val="0"/>
      <w:marBottom w:val="0"/>
      <w:divBdr>
        <w:top w:val="none" w:sz="0" w:space="0" w:color="auto"/>
        <w:left w:val="none" w:sz="0" w:space="0" w:color="auto"/>
        <w:bottom w:val="none" w:sz="0" w:space="0" w:color="auto"/>
        <w:right w:val="none" w:sz="0" w:space="0" w:color="auto"/>
      </w:divBdr>
    </w:div>
    <w:div w:id="1618682324">
      <w:bodyDiv w:val="1"/>
      <w:marLeft w:val="0"/>
      <w:marRight w:val="0"/>
      <w:marTop w:val="0"/>
      <w:marBottom w:val="0"/>
      <w:divBdr>
        <w:top w:val="none" w:sz="0" w:space="0" w:color="auto"/>
        <w:left w:val="none" w:sz="0" w:space="0" w:color="auto"/>
        <w:bottom w:val="none" w:sz="0" w:space="0" w:color="auto"/>
        <w:right w:val="none" w:sz="0" w:space="0" w:color="auto"/>
      </w:divBdr>
    </w:div>
    <w:div w:id="1620532186">
      <w:bodyDiv w:val="1"/>
      <w:marLeft w:val="0"/>
      <w:marRight w:val="0"/>
      <w:marTop w:val="0"/>
      <w:marBottom w:val="0"/>
      <w:divBdr>
        <w:top w:val="none" w:sz="0" w:space="0" w:color="auto"/>
        <w:left w:val="none" w:sz="0" w:space="0" w:color="auto"/>
        <w:bottom w:val="none" w:sz="0" w:space="0" w:color="auto"/>
        <w:right w:val="none" w:sz="0" w:space="0" w:color="auto"/>
      </w:divBdr>
    </w:div>
    <w:div w:id="1636717785">
      <w:bodyDiv w:val="1"/>
      <w:marLeft w:val="0"/>
      <w:marRight w:val="0"/>
      <w:marTop w:val="0"/>
      <w:marBottom w:val="0"/>
      <w:divBdr>
        <w:top w:val="none" w:sz="0" w:space="0" w:color="auto"/>
        <w:left w:val="none" w:sz="0" w:space="0" w:color="auto"/>
        <w:bottom w:val="none" w:sz="0" w:space="0" w:color="auto"/>
        <w:right w:val="none" w:sz="0" w:space="0" w:color="auto"/>
      </w:divBdr>
    </w:div>
    <w:div w:id="1643390959">
      <w:bodyDiv w:val="1"/>
      <w:marLeft w:val="0"/>
      <w:marRight w:val="0"/>
      <w:marTop w:val="0"/>
      <w:marBottom w:val="0"/>
      <w:divBdr>
        <w:top w:val="none" w:sz="0" w:space="0" w:color="auto"/>
        <w:left w:val="none" w:sz="0" w:space="0" w:color="auto"/>
        <w:bottom w:val="none" w:sz="0" w:space="0" w:color="auto"/>
        <w:right w:val="none" w:sz="0" w:space="0" w:color="auto"/>
      </w:divBdr>
    </w:div>
    <w:div w:id="1643658426">
      <w:bodyDiv w:val="1"/>
      <w:marLeft w:val="0"/>
      <w:marRight w:val="0"/>
      <w:marTop w:val="0"/>
      <w:marBottom w:val="0"/>
      <w:divBdr>
        <w:top w:val="none" w:sz="0" w:space="0" w:color="auto"/>
        <w:left w:val="none" w:sz="0" w:space="0" w:color="auto"/>
        <w:bottom w:val="none" w:sz="0" w:space="0" w:color="auto"/>
        <w:right w:val="none" w:sz="0" w:space="0" w:color="auto"/>
      </w:divBdr>
    </w:div>
    <w:div w:id="1645694802">
      <w:bodyDiv w:val="1"/>
      <w:marLeft w:val="0"/>
      <w:marRight w:val="0"/>
      <w:marTop w:val="0"/>
      <w:marBottom w:val="0"/>
      <w:divBdr>
        <w:top w:val="none" w:sz="0" w:space="0" w:color="auto"/>
        <w:left w:val="none" w:sz="0" w:space="0" w:color="auto"/>
        <w:bottom w:val="none" w:sz="0" w:space="0" w:color="auto"/>
        <w:right w:val="none" w:sz="0" w:space="0" w:color="auto"/>
      </w:divBdr>
    </w:div>
    <w:div w:id="1649086532">
      <w:bodyDiv w:val="1"/>
      <w:marLeft w:val="0"/>
      <w:marRight w:val="0"/>
      <w:marTop w:val="0"/>
      <w:marBottom w:val="0"/>
      <w:divBdr>
        <w:top w:val="none" w:sz="0" w:space="0" w:color="auto"/>
        <w:left w:val="none" w:sz="0" w:space="0" w:color="auto"/>
        <w:bottom w:val="none" w:sz="0" w:space="0" w:color="auto"/>
        <w:right w:val="none" w:sz="0" w:space="0" w:color="auto"/>
      </w:divBdr>
    </w:div>
    <w:div w:id="1655256904">
      <w:bodyDiv w:val="1"/>
      <w:marLeft w:val="0"/>
      <w:marRight w:val="0"/>
      <w:marTop w:val="0"/>
      <w:marBottom w:val="0"/>
      <w:divBdr>
        <w:top w:val="none" w:sz="0" w:space="0" w:color="auto"/>
        <w:left w:val="none" w:sz="0" w:space="0" w:color="auto"/>
        <w:bottom w:val="none" w:sz="0" w:space="0" w:color="auto"/>
        <w:right w:val="none" w:sz="0" w:space="0" w:color="auto"/>
      </w:divBdr>
    </w:div>
    <w:div w:id="1758212836">
      <w:bodyDiv w:val="1"/>
      <w:marLeft w:val="0"/>
      <w:marRight w:val="0"/>
      <w:marTop w:val="0"/>
      <w:marBottom w:val="0"/>
      <w:divBdr>
        <w:top w:val="none" w:sz="0" w:space="0" w:color="auto"/>
        <w:left w:val="none" w:sz="0" w:space="0" w:color="auto"/>
        <w:bottom w:val="none" w:sz="0" w:space="0" w:color="auto"/>
        <w:right w:val="none" w:sz="0" w:space="0" w:color="auto"/>
      </w:divBdr>
    </w:div>
    <w:div w:id="1828014137">
      <w:bodyDiv w:val="1"/>
      <w:marLeft w:val="0"/>
      <w:marRight w:val="0"/>
      <w:marTop w:val="0"/>
      <w:marBottom w:val="0"/>
      <w:divBdr>
        <w:top w:val="none" w:sz="0" w:space="0" w:color="auto"/>
        <w:left w:val="none" w:sz="0" w:space="0" w:color="auto"/>
        <w:bottom w:val="none" w:sz="0" w:space="0" w:color="auto"/>
        <w:right w:val="none" w:sz="0" w:space="0" w:color="auto"/>
      </w:divBdr>
    </w:div>
    <w:div w:id="1906600322">
      <w:bodyDiv w:val="1"/>
      <w:marLeft w:val="0"/>
      <w:marRight w:val="0"/>
      <w:marTop w:val="0"/>
      <w:marBottom w:val="0"/>
      <w:divBdr>
        <w:top w:val="none" w:sz="0" w:space="0" w:color="auto"/>
        <w:left w:val="none" w:sz="0" w:space="0" w:color="auto"/>
        <w:bottom w:val="none" w:sz="0" w:space="0" w:color="auto"/>
        <w:right w:val="none" w:sz="0" w:space="0" w:color="auto"/>
      </w:divBdr>
    </w:div>
    <w:div w:id="1923251953">
      <w:bodyDiv w:val="1"/>
      <w:marLeft w:val="0"/>
      <w:marRight w:val="0"/>
      <w:marTop w:val="0"/>
      <w:marBottom w:val="0"/>
      <w:divBdr>
        <w:top w:val="none" w:sz="0" w:space="0" w:color="auto"/>
        <w:left w:val="none" w:sz="0" w:space="0" w:color="auto"/>
        <w:bottom w:val="none" w:sz="0" w:space="0" w:color="auto"/>
        <w:right w:val="none" w:sz="0" w:space="0" w:color="auto"/>
      </w:divBdr>
    </w:div>
    <w:div w:id="1924797602">
      <w:bodyDiv w:val="1"/>
      <w:marLeft w:val="0"/>
      <w:marRight w:val="0"/>
      <w:marTop w:val="0"/>
      <w:marBottom w:val="0"/>
      <w:divBdr>
        <w:top w:val="none" w:sz="0" w:space="0" w:color="auto"/>
        <w:left w:val="none" w:sz="0" w:space="0" w:color="auto"/>
        <w:bottom w:val="none" w:sz="0" w:space="0" w:color="auto"/>
        <w:right w:val="none" w:sz="0" w:space="0" w:color="auto"/>
      </w:divBdr>
    </w:div>
    <w:div w:id="1966152485">
      <w:bodyDiv w:val="1"/>
      <w:marLeft w:val="0"/>
      <w:marRight w:val="0"/>
      <w:marTop w:val="0"/>
      <w:marBottom w:val="0"/>
      <w:divBdr>
        <w:top w:val="none" w:sz="0" w:space="0" w:color="auto"/>
        <w:left w:val="none" w:sz="0" w:space="0" w:color="auto"/>
        <w:bottom w:val="none" w:sz="0" w:space="0" w:color="auto"/>
        <w:right w:val="none" w:sz="0" w:space="0" w:color="auto"/>
      </w:divBdr>
    </w:div>
    <w:div w:id="1988390032">
      <w:bodyDiv w:val="1"/>
      <w:marLeft w:val="0"/>
      <w:marRight w:val="0"/>
      <w:marTop w:val="0"/>
      <w:marBottom w:val="0"/>
      <w:divBdr>
        <w:top w:val="none" w:sz="0" w:space="0" w:color="auto"/>
        <w:left w:val="none" w:sz="0" w:space="0" w:color="auto"/>
        <w:bottom w:val="none" w:sz="0" w:space="0" w:color="auto"/>
        <w:right w:val="none" w:sz="0" w:space="0" w:color="auto"/>
      </w:divBdr>
    </w:div>
    <w:div w:id="2028481669">
      <w:bodyDiv w:val="1"/>
      <w:marLeft w:val="0"/>
      <w:marRight w:val="0"/>
      <w:marTop w:val="0"/>
      <w:marBottom w:val="0"/>
      <w:divBdr>
        <w:top w:val="none" w:sz="0" w:space="0" w:color="auto"/>
        <w:left w:val="none" w:sz="0" w:space="0" w:color="auto"/>
        <w:bottom w:val="none" w:sz="0" w:space="0" w:color="auto"/>
        <w:right w:val="none" w:sz="0" w:space="0" w:color="auto"/>
      </w:divBdr>
    </w:div>
    <w:div w:id="2099251343">
      <w:bodyDiv w:val="1"/>
      <w:marLeft w:val="0"/>
      <w:marRight w:val="0"/>
      <w:marTop w:val="0"/>
      <w:marBottom w:val="0"/>
      <w:divBdr>
        <w:top w:val="none" w:sz="0" w:space="0" w:color="auto"/>
        <w:left w:val="none" w:sz="0" w:space="0" w:color="auto"/>
        <w:bottom w:val="none" w:sz="0" w:space="0" w:color="auto"/>
        <w:right w:val="none" w:sz="0" w:space="0" w:color="auto"/>
      </w:divBdr>
    </w:div>
    <w:div w:id="2109305968">
      <w:bodyDiv w:val="1"/>
      <w:marLeft w:val="0"/>
      <w:marRight w:val="0"/>
      <w:marTop w:val="0"/>
      <w:marBottom w:val="0"/>
      <w:divBdr>
        <w:top w:val="none" w:sz="0" w:space="0" w:color="auto"/>
        <w:left w:val="none" w:sz="0" w:space="0" w:color="auto"/>
        <w:bottom w:val="none" w:sz="0" w:space="0" w:color="auto"/>
        <w:right w:val="none" w:sz="0" w:space="0" w:color="auto"/>
      </w:divBdr>
    </w:div>
    <w:div w:id="2117014463">
      <w:bodyDiv w:val="1"/>
      <w:marLeft w:val="0"/>
      <w:marRight w:val="0"/>
      <w:marTop w:val="0"/>
      <w:marBottom w:val="0"/>
      <w:divBdr>
        <w:top w:val="none" w:sz="0" w:space="0" w:color="auto"/>
        <w:left w:val="none" w:sz="0" w:space="0" w:color="auto"/>
        <w:bottom w:val="none" w:sz="0" w:space="0" w:color="auto"/>
        <w:right w:val="none" w:sz="0" w:space="0" w:color="auto"/>
      </w:divBdr>
    </w:div>
    <w:div w:id="2142576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6CEC7806C5824488623CE6F55F2D549" ma:contentTypeVersion="12" ma:contentTypeDescription="Create a new document." ma:contentTypeScope="" ma:versionID="8f06ea9e9fd053d27237336ddb65017f">
  <xsd:schema xmlns:xsd="http://www.w3.org/2001/XMLSchema" xmlns:xs="http://www.w3.org/2001/XMLSchema" xmlns:p="http://schemas.microsoft.com/office/2006/metadata/properties" xmlns:ns2="ad6fe05b-4c60-4df8-93ee-db3dc0e05246" xmlns:ns3="39a4a8b2-97c6-4fd4-9272-96810224aef6" targetNamespace="http://schemas.microsoft.com/office/2006/metadata/properties" ma:root="true" ma:fieldsID="63cc6ce8cc7fa321e0e3f476c691fdf0" ns2:_="" ns3:_="">
    <xsd:import namespace="ad6fe05b-4c60-4df8-93ee-db3dc0e05246"/>
    <xsd:import namespace="39a4a8b2-97c6-4fd4-9272-96810224aef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ObjectDetectorVersions" minOccurs="0"/>
                <xsd:element ref="ns2:MediaLengthInSeconds" minOccurs="0"/>
                <xsd:element ref="ns2:MediaServiceSearchPropertie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6fe05b-4c60-4df8-93ee-db3dc0e052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9a4a8b2-97c6-4fd4-9272-96810224aef6"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50d6e0db-154f-4eac-9716-77f75df4ebd5}" ma:internalName="TaxCatchAll" ma:showField="CatchAllData" ma:web="39a4a8b2-97c6-4fd4-9272-96810224aef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MediaLengthInSeconds xmlns="ad6fe05b-4c60-4df8-93ee-db3dc0e05246" xsi:nil="true"/>
    <TaxCatchAll xmlns="39a4a8b2-97c6-4fd4-9272-96810224aef6" xsi:nil="true"/>
    <lcf76f155ced4ddcb4097134ff3c332f xmlns="ad6fe05b-4c60-4df8-93ee-db3dc0e05246">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F7BF19C-AD2F-4569-9AFF-0328A64550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6fe05b-4c60-4df8-93ee-db3dc0e05246"/>
    <ds:schemaRef ds:uri="39a4a8b2-97c6-4fd4-9272-96810224ae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07F0465-39D3-4F13-BA93-E64FDC3330B6}">
  <ds:schemaRefs>
    <ds:schemaRef ds:uri="http://schemas.microsoft.com/sharepoint/v3/contenttype/forms"/>
  </ds:schemaRefs>
</ds:datastoreItem>
</file>

<file path=customXml/itemProps3.xml><?xml version="1.0" encoding="utf-8"?>
<ds:datastoreItem xmlns:ds="http://schemas.openxmlformats.org/officeDocument/2006/customXml" ds:itemID="{6445211C-3F17-4171-8E7B-3B06C4011B4C}">
  <ds:schemaRefs>
    <ds:schemaRef ds:uri="http://schemas.microsoft.com/office/2006/metadata/properties"/>
    <ds:schemaRef ds:uri="http://schemas.microsoft.com/office/infopath/2007/PartnerControls"/>
    <ds:schemaRef ds:uri="ad6fe05b-4c60-4df8-93ee-db3dc0e05246"/>
    <ds:schemaRef ds:uri="39a4a8b2-97c6-4fd4-9272-96810224aef6"/>
  </ds:schemaRefs>
</ds:datastoreItem>
</file>

<file path=customXml/itemProps4.xml><?xml version="1.0" encoding="utf-8"?>
<ds:datastoreItem xmlns:ds="http://schemas.openxmlformats.org/officeDocument/2006/customXml" ds:itemID="{9F9F92DC-C85C-4FAA-B316-F802DC217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511</Words>
  <Characters>59914</Characters>
  <Application>Microsoft Office Word</Application>
  <DocSecurity>0</DocSecurity>
  <Lines>499</Lines>
  <Paragraphs>140</Paragraphs>
  <ScaleCrop>false</ScaleCrop>
  <Company/>
  <LinksUpToDate>false</LinksUpToDate>
  <CharactersWithSpaces>70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Jager</dc:creator>
  <cp:keywords/>
  <dc:description/>
  <cp:lastModifiedBy>Alexandra Jager</cp:lastModifiedBy>
  <cp:revision>444</cp:revision>
  <dcterms:created xsi:type="dcterms:W3CDTF">2024-05-24T06:02:00Z</dcterms:created>
  <dcterms:modified xsi:type="dcterms:W3CDTF">2025-02-14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CEC7806C5824488623CE6F55F2D549</vt:lpwstr>
  </property>
  <property fmtid="{D5CDD505-2E9C-101B-9397-08002B2CF9AE}" pid="3" name="Order">
    <vt:r8>3900</vt:r8>
  </property>
  <property fmtid="{D5CDD505-2E9C-101B-9397-08002B2CF9AE}" pid="4" name="_ExtendedDescription">
    <vt:lpwstr/>
  </property>
  <property fmtid="{D5CDD505-2E9C-101B-9397-08002B2CF9AE}" pid="5" name="TriggerFlowInfo">
    <vt:lpwstr/>
  </property>
  <property fmtid="{D5CDD505-2E9C-101B-9397-08002B2CF9AE}" pid="6" name="ComplianceAssetId">
    <vt:lpwstr/>
  </property>
  <property fmtid="{D5CDD505-2E9C-101B-9397-08002B2CF9AE}" pid="7" name="MediaServiceImageTags">
    <vt:lpwstr/>
  </property>
</Properties>
</file>